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0B9241B" w14:textId="06F89DFC" w:rsidR="006E4797" w:rsidRPr="003D02C3" w:rsidRDefault="00551D82" w:rsidP="003D02C3">
      <w:pPr>
        <w:pBdr>
          <w:top w:val="nil"/>
          <w:left w:val="nil"/>
          <w:bottom w:val="nil"/>
          <w:right w:val="nil"/>
          <w:between w:val="nil"/>
        </w:pBdr>
      </w:pPr>
      <w:r w:rsidRPr="003D02C3">
        <w:rPr>
          <w:b/>
        </w:rPr>
        <w:t>TITLE</w:t>
      </w:r>
    </w:p>
    <w:p w14:paraId="61CF26C7" w14:textId="5D5F6001" w:rsidR="00753DF9" w:rsidRPr="003D02C3" w:rsidRDefault="00753DF9" w:rsidP="003D02C3">
      <w:bookmarkStart w:id="0" w:name="_Hlk206688543"/>
      <w:r w:rsidRPr="003D02C3">
        <w:t>Genome-</w:t>
      </w:r>
      <w:r w:rsidR="00C2665B" w:rsidRPr="003D02C3">
        <w:t>w</w:t>
      </w:r>
      <w:r w:rsidRPr="003D02C3">
        <w:t xml:space="preserve">ide </w:t>
      </w:r>
      <w:r w:rsidR="00B464C9" w:rsidRPr="003D02C3">
        <w:t>Mapping</w:t>
      </w:r>
      <w:r w:rsidRPr="003D02C3">
        <w:t xml:space="preserve"> of Histone Modifications and Transcription Factor Binding </w:t>
      </w:r>
      <w:r w:rsidR="00B30D01" w:rsidRPr="003D02C3">
        <w:t>S</w:t>
      </w:r>
      <w:r w:rsidR="00CA0687" w:rsidRPr="003D02C3">
        <w:t xml:space="preserve">ites </w:t>
      </w:r>
      <w:r w:rsidRPr="003D02C3">
        <w:t xml:space="preserve">in </w:t>
      </w:r>
      <w:r w:rsidR="00A24267" w:rsidRPr="003D02C3">
        <w:t>N</w:t>
      </w:r>
      <w:r w:rsidR="00004A05" w:rsidRPr="003D02C3">
        <w:t xml:space="preserve">euroendocrine </w:t>
      </w:r>
      <w:r w:rsidR="00BC0472" w:rsidRPr="003D02C3">
        <w:t>Small Cell Lung Cancer C</w:t>
      </w:r>
      <w:r w:rsidR="00004A05" w:rsidRPr="003D02C3">
        <w:t xml:space="preserve">ell </w:t>
      </w:r>
      <w:r w:rsidR="00BC0472" w:rsidRPr="003D02C3">
        <w:t>L</w:t>
      </w:r>
      <w:r w:rsidR="00004A05" w:rsidRPr="003D02C3">
        <w:t>ines</w:t>
      </w:r>
      <w:r w:rsidR="009E2789" w:rsidRPr="003D02C3">
        <w:t xml:space="preserve"> </w:t>
      </w:r>
      <w:r w:rsidR="00BC0472" w:rsidRPr="003D02C3">
        <w:t xml:space="preserve">Using </w:t>
      </w:r>
      <w:r w:rsidR="009E2789" w:rsidRPr="003D02C3">
        <w:t xml:space="preserve">CUT&amp;RUN </w:t>
      </w:r>
    </w:p>
    <w:bookmarkEnd w:id="0"/>
    <w:p w14:paraId="58B6E82C" w14:textId="77777777" w:rsidR="00571175" w:rsidRPr="003D02C3" w:rsidRDefault="00571175" w:rsidP="003D02C3">
      <w:pPr>
        <w:rPr>
          <w:b/>
        </w:rPr>
      </w:pPr>
    </w:p>
    <w:p w14:paraId="2CD8481E" w14:textId="0E76250E" w:rsidR="006E4797" w:rsidRPr="003D02C3" w:rsidRDefault="00551D82" w:rsidP="003D02C3">
      <w:pPr>
        <w:rPr>
          <w:b/>
        </w:rPr>
      </w:pPr>
      <w:r w:rsidRPr="003D02C3">
        <w:rPr>
          <w:b/>
        </w:rPr>
        <w:t>AUTHORS AND AFFILIATIONS</w:t>
      </w:r>
    </w:p>
    <w:p w14:paraId="141ABDE5" w14:textId="2B1509EB" w:rsidR="006E4797" w:rsidRPr="003D02C3" w:rsidRDefault="00865F3F" w:rsidP="003D02C3">
      <w:pPr>
        <w:pBdr>
          <w:top w:val="nil"/>
          <w:left w:val="nil"/>
          <w:bottom w:val="nil"/>
          <w:right w:val="nil"/>
          <w:between w:val="nil"/>
        </w:pBdr>
        <w:rPr>
          <w:vertAlign w:val="superscript"/>
        </w:rPr>
      </w:pPr>
      <w:r w:rsidRPr="003D02C3">
        <w:t>Meijun Du</w:t>
      </w:r>
      <w:r w:rsidR="00324BF6" w:rsidRPr="003D02C3">
        <w:rPr>
          <w:vertAlign w:val="superscript"/>
        </w:rPr>
        <w:t>1,2</w:t>
      </w:r>
      <w:r w:rsidRPr="003D02C3">
        <w:t>, Jaime Wendt Andrae</w:t>
      </w:r>
      <w:r w:rsidR="00324BF6" w:rsidRPr="003D02C3">
        <w:rPr>
          <w:vertAlign w:val="superscript"/>
        </w:rPr>
        <w:t>2</w:t>
      </w:r>
      <w:r w:rsidRPr="003D02C3">
        <w:t xml:space="preserve">, </w:t>
      </w:r>
      <w:r w:rsidR="002870F5" w:rsidRPr="003D02C3">
        <w:t>Michael Tschannen</w:t>
      </w:r>
      <w:r w:rsidR="00324BF6" w:rsidRPr="003D02C3">
        <w:rPr>
          <w:vertAlign w:val="superscript"/>
        </w:rPr>
        <w:t>2</w:t>
      </w:r>
      <w:r w:rsidR="002870F5" w:rsidRPr="003D02C3">
        <w:t>,</w:t>
      </w:r>
      <w:r w:rsidRPr="003D02C3">
        <w:t xml:space="preserve"> Angela Mathison</w:t>
      </w:r>
      <w:r w:rsidR="00324BF6" w:rsidRPr="003D02C3">
        <w:rPr>
          <w:vertAlign w:val="superscript"/>
        </w:rPr>
        <w:t>2</w:t>
      </w:r>
      <w:r w:rsidRPr="003D02C3">
        <w:t xml:space="preserve">, </w:t>
      </w:r>
      <w:r w:rsidR="00136E96" w:rsidRPr="003D02C3">
        <w:t>Victor Jin</w:t>
      </w:r>
      <w:r w:rsidR="00136E96" w:rsidRPr="003D02C3">
        <w:rPr>
          <w:vertAlign w:val="superscript"/>
        </w:rPr>
        <w:t>2,3</w:t>
      </w:r>
      <w:r w:rsidR="00136E96" w:rsidRPr="003D02C3">
        <w:t>,</w:t>
      </w:r>
      <w:r w:rsidR="000C0375" w:rsidRPr="003D02C3">
        <w:t xml:space="preserve"> </w:t>
      </w:r>
      <w:r w:rsidRPr="003D02C3">
        <w:t>Hui-Zi Chen</w:t>
      </w:r>
      <w:r w:rsidR="00324BF6" w:rsidRPr="003D02C3">
        <w:rPr>
          <w:vertAlign w:val="superscript"/>
        </w:rPr>
        <w:t>1,2</w:t>
      </w:r>
    </w:p>
    <w:p w14:paraId="49061311" w14:textId="77777777" w:rsidR="00D95C31" w:rsidRPr="003D02C3" w:rsidRDefault="00D95C31" w:rsidP="003D02C3">
      <w:pPr>
        <w:pBdr>
          <w:top w:val="nil"/>
          <w:left w:val="nil"/>
          <w:bottom w:val="nil"/>
          <w:right w:val="nil"/>
          <w:between w:val="nil"/>
        </w:pBdr>
      </w:pPr>
    </w:p>
    <w:p w14:paraId="0D5842C0" w14:textId="092EF0A0" w:rsidR="00D95C31" w:rsidRPr="003D02C3" w:rsidRDefault="00D95C31" w:rsidP="003D02C3">
      <w:pPr>
        <w:pBdr>
          <w:top w:val="nil"/>
          <w:left w:val="nil"/>
          <w:bottom w:val="nil"/>
          <w:right w:val="nil"/>
          <w:between w:val="nil"/>
        </w:pBdr>
      </w:pPr>
      <w:r w:rsidRPr="003D02C3">
        <w:rPr>
          <w:vertAlign w:val="superscript"/>
        </w:rPr>
        <w:t>1</w:t>
      </w:r>
      <w:r w:rsidRPr="003D02C3">
        <w:t>Division of Hematology and Oncology, Department of Medicine, Cancer Center, Medical College of Wisconsin, Milwaukee, WI, USA.</w:t>
      </w:r>
    </w:p>
    <w:p w14:paraId="05B4609F" w14:textId="0D6A08A6" w:rsidR="00D95C31" w:rsidRPr="003D02C3" w:rsidRDefault="00D95C31" w:rsidP="003D02C3">
      <w:pPr>
        <w:pBdr>
          <w:top w:val="nil"/>
          <w:left w:val="nil"/>
          <w:bottom w:val="nil"/>
          <w:right w:val="nil"/>
          <w:between w:val="nil"/>
        </w:pBdr>
      </w:pPr>
      <w:r w:rsidRPr="003D02C3">
        <w:rPr>
          <w:vertAlign w:val="superscript"/>
        </w:rPr>
        <w:t>2</w:t>
      </w:r>
      <w:r w:rsidRPr="003D02C3">
        <w:t>Linda T. and John A. Mellows Center for Genomic Sciences and Precision Medicine Center Medicine, Medical College of Wisconsin, Milwaukee, WI, USA</w:t>
      </w:r>
    </w:p>
    <w:p w14:paraId="308F2D4C" w14:textId="624A28E5" w:rsidR="00D95C31" w:rsidRPr="003D02C3" w:rsidRDefault="00D95C31" w:rsidP="003D02C3">
      <w:pPr>
        <w:pBdr>
          <w:top w:val="nil"/>
          <w:left w:val="nil"/>
          <w:bottom w:val="nil"/>
          <w:right w:val="nil"/>
          <w:between w:val="nil"/>
        </w:pBdr>
      </w:pPr>
      <w:r w:rsidRPr="003D02C3">
        <w:rPr>
          <w:vertAlign w:val="superscript"/>
        </w:rPr>
        <w:t>3</w:t>
      </w:r>
      <w:r w:rsidRPr="003D02C3">
        <w:t>Data Science Institute, Medical College of Wisconsin, Milwaukee, WI, USA</w:t>
      </w:r>
    </w:p>
    <w:p w14:paraId="2433FED3" w14:textId="37E0DDC2" w:rsidR="00324BF6" w:rsidRPr="003D02C3" w:rsidRDefault="00324BF6" w:rsidP="003D02C3">
      <w:pPr>
        <w:pBdr>
          <w:top w:val="nil"/>
          <w:left w:val="nil"/>
          <w:bottom w:val="nil"/>
          <w:right w:val="nil"/>
          <w:between w:val="nil"/>
        </w:pBdr>
      </w:pPr>
    </w:p>
    <w:p w14:paraId="45E9ED9C" w14:textId="5E3BAF80" w:rsidR="0060155B" w:rsidRPr="003D02C3" w:rsidRDefault="00C2665B" w:rsidP="003D02C3">
      <w:pPr>
        <w:pBdr>
          <w:top w:val="nil"/>
          <w:left w:val="nil"/>
          <w:bottom w:val="nil"/>
          <w:right w:val="nil"/>
          <w:between w:val="nil"/>
        </w:pBdr>
        <w:rPr>
          <w:b/>
          <w:bCs/>
        </w:rPr>
      </w:pPr>
      <w:r w:rsidRPr="003D02C3">
        <w:t>Email addresses of the c</w:t>
      </w:r>
      <w:r w:rsidR="00136E96" w:rsidRPr="003D02C3">
        <w:t xml:space="preserve">orresponding </w:t>
      </w:r>
      <w:r w:rsidRPr="003D02C3">
        <w:t>a</w:t>
      </w:r>
      <w:r w:rsidR="00136E96" w:rsidRPr="003D02C3">
        <w:t>uthor</w:t>
      </w:r>
      <w:r w:rsidR="002A6642" w:rsidRPr="003D02C3">
        <w:t>s</w:t>
      </w:r>
      <w:r w:rsidRPr="003D02C3">
        <w:t>:</w:t>
      </w:r>
    </w:p>
    <w:p w14:paraId="1EAB5904" w14:textId="265A638C" w:rsidR="0060155B" w:rsidRPr="009755D5" w:rsidRDefault="00D95C31" w:rsidP="003D02C3">
      <w:pPr>
        <w:pBdr>
          <w:top w:val="nil"/>
          <w:left w:val="nil"/>
          <w:bottom w:val="nil"/>
          <w:right w:val="nil"/>
          <w:between w:val="nil"/>
        </w:pBdr>
        <w:rPr>
          <w:lang w:val="de-DE"/>
        </w:rPr>
      </w:pPr>
      <w:r w:rsidRPr="009755D5">
        <w:rPr>
          <w:lang w:val="de-DE"/>
        </w:rPr>
        <w:t>Meijun Du</w:t>
      </w:r>
      <w:r w:rsidR="00C2665B" w:rsidRPr="009755D5">
        <w:rPr>
          <w:lang w:val="de-DE"/>
        </w:rPr>
        <w:t xml:space="preserve">                                                              </w:t>
      </w:r>
      <w:r w:rsidR="00C2665B">
        <w:fldChar w:fldCharType="begin"/>
      </w:r>
      <w:r w:rsidR="00C2665B" w:rsidRPr="009755D5">
        <w:rPr>
          <w:lang w:val="de-DE"/>
        </w:rPr>
        <w:instrText>HYPERLINK "mailto:mdu@mcw.edu"</w:instrText>
      </w:r>
      <w:r w:rsidR="00C2665B">
        <w:fldChar w:fldCharType="separate"/>
      </w:r>
      <w:r w:rsidR="00C2665B" w:rsidRPr="009755D5">
        <w:rPr>
          <w:rStyle w:val="Hyperlink"/>
          <w:color w:val="auto"/>
          <w:lang w:val="de-DE"/>
        </w:rPr>
        <w:t>mdu@mcw.edu</w:t>
      </w:r>
      <w:r w:rsidR="00C2665B">
        <w:fldChar w:fldCharType="end"/>
      </w:r>
      <w:r w:rsidR="0060155B" w:rsidRPr="009755D5">
        <w:rPr>
          <w:lang w:val="de-DE"/>
        </w:rPr>
        <w:t xml:space="preserve"> </w:t>
      </w:r>
    </w:p>
    <w:p w14:paraId="38B9C7D0" w14:textId="6DA0DB26" w:rsidR="00136E96" w:rsidRPr="009755D5" w:rsidRDefault="0060155B" w:rsidP="003D02C3">
      <w:pPr>
        <w:pBdr>
          <w:top w:val="nil"/>
          <w:left w:val="nil"/>
          <w:bottom w:val="nil"/>
          <w:right w:val="nil"/>
          <w:between w:val="nil"/>
        </w:pBdr>
        <w:rPr>
          <w:lang w:val="de-DE"/>
        </w:rPr>
      </w:pPr>
      <w:r w:rsidRPr="009755D5">
        <w:rPr>
          <w:lang w:val="de-DE"/>
        </w:rPr>
        <w:t>Hui-Zi Chen</w:t>
      </w:r>
      <w:r w:rsidR="00C2665B" w:rsidRPr="009755D5">
        <w:rPr>
          <w:lang w:val="de-DE"/>
        </w:rPr>
        <w:t xml:space="preserve">                                                            </w:t>
      </w:r>
      <w:r w:rsidR="00C2665B">
        <w:fldChar w:fldCharType="begin"/>
      </w:r>
      <w:r w:rsidR="00C2665B" w:rsidRPr="009755D5">
        <w:rPr>
          <w:lang w:val="de-DE"/>
        </w:rPr>
        <w:instrText>HYPERLINK "mailto:huchen@mcw.edu"</w:instrText>
      </w:r>
      <w:r w:rsidR="00C2665B">
        <w:fldChar w:fldCharType="separate"/>
      </w:r>
      <w:r w:rsidR="00C2665B" w:rsidRPr="009755D5">
        <w:rPr>
          <w:rStyle w:val="Hyperlink"/>
          <w:color w:val="auto"/>
          <w:lang w:val="de-DE"/>
        </w:rPr>
        <w:t>huchen@mcw.edu</w:t>
      </w:r>
      <w:r w:rsidR="00C2665B">
        <w:fldChar w:fldCharType="end"/>
      </w:r>
    </w:p>
    <w:p w14:paraId="761D096D" w14:textId="77777777" w:rsidR="00C2665B" w:rsidRPr="009755D5" w:rsidRDefault="00C2665B" w:rsidP="003D02C3">
      <w:pPr>
        <w:pBdr>
          <w:top w:val="nil"/>
          <w:left w:val="nil"/>
          <w:bottom w:val="nil"/>
          <w:right w:val="nil"/>
          <w:between w:val="nil"/>
        </w:pBdr>
        <w:rPr>
          <w:lang w:val="de-DE"/>
        </w:rPr>
      </w:pPr>
    </w:p>
    <w:p w14:paraId="776347A5" w14:textId="44D63A68" w:rsidR="00C2665B" w:rsidRPr="003D02C3" w:rsidRDefault="00C2665B" w:rsidP="003D02C3">
      <w:pPr>
        <w:pBdr>
          <w:top w:val="nil"/>
          <w:left w:val="nil"/>
          <w:bottom w:val="nil"/>
          <w:right w:val="nil"/>
          <w:between w:val="nil"/>
        </w:pBdr>
      </w:pPr>
      <w:r w:rsidRPr="003D02C3">
        <w:t>Email addresses of the co-authors:</w:t>
      </w:r>
    </w:p>
    <w:p w14:paraId="448BA305" w14:textId="71617808" w:rsidR="00136E96" w:rsidRPr="009755D5" w:rsidRDefault="00C2665B" w:rsidP="003D02C3">
      <w:pPr>
        <w:rPr>
          <w:lang w:val="de-DE"/>
        </w:rPr>
      </w:pPr>
      <w:r w:rsidRPr="009755D5">
        <w:rPr>
          <w:lang w:val="de-DE"/>
        </w:rPr>
        <w:t xml:space="preserve">Jaime Wendt Andrae                                           </w:t>
      </w:r>
      <w:r>
        <w:fldChar w:fldCharType="begin"/>
      </w:r>
      <w:r w:rsidRPr="009755D5">
        <w:rPr>
          <w:lang w:val="de-DE"/>
        </w:rPr>
        <w:instrText>HYPERLINK "mailto:jwendt@mcw.edu"</w:instrText>
      </w:r>
      <w:r>
        <w:fldChar w:fldCharType="separate"/>
      </w:r>
      <w:r w:rsidRPr="009755D5">
        <w:rPr>
          <w:rStyle w:val="Hyperlink"/>
          <w:color w:val="auto"/>
          <w:lang w:val="de-DE"/>
        </w:rPr>
        <w:t>jwendt@mcw.edu</w:t>
      </w:r>
      <w:r>
        <w:fldChar w:fldCharType="end"/>
      </w:r>
      <w:r w:rsidRPr="009755D5">
        <w:rPr>
          <w:lang w:val="de-DE"/>
        </w:rPr>
        <w:t xml:space="preserve"> </w:t>
      </w:r>
    </w:p>
    <w:p w14:paraId="552C94DD" w14:textId="7C4E0D00" w:rsidR="00C2665B" w:rsidRPr="009755D5" w:rsidRDefault="00C2665B" w:rsidP="003D02C3">
      <w:pPr>
        <w:rPr>
          <w:lang w:val="de-DE"/>
        </w:rPr>
      </w:pPr>
      <w:r w:rsidRPr="009755D5">
        <w:rPr>
          <w:lang w:val="de-DE"/>
        </w:rPr>
        <w:t xml:space="preserve">Michael Tschannen                                              </w:t>
      </w:r>
      <w:r>
        <w:fldChar w:fldCharType="begin"/>
      </w:r>
      <w:r w:rsidRPr="009755D5">
        <w:rPr>
          <w:lang w:val="de-DE"/>
        </w:rPr>
        <w:instrText>HYPERLINK "mailto:mtschann@mcw.edu"</w:instrText>
      </w:r>
      <w:r>
        <w:fldChar w:fldCharType="separate"/>
      </w:r>
      <w:r w:rsidRPr="009755D5">
        <w:rPr>
          <w:rStyle w:val="Hyperlink"/>
          <w:color w:val="auto"/>
          <w:lang w:val="de-DE"/>
        </w:rPr>
        <w:t>mtschann@mcw.edu</w:t>
      </w:r>
      <w:r>
        <w:fldChar w:fldCharType="end"/>
      </w:r>
      <w:r w:rsidRPr="009755D5">
        <w:rPr>
          <w:lang w:val="de-DE"/>
        </w:rPr>
        <w:t xml:space="preserve"> </w:t>
      </w:r>
    </w:p>
    <w:p w14:paraId="2DB50A6D" w14:textId="583EA0BF" w:rsidR="00C2665B" w:rsidRPr="009755D5" w:rsidRDefault="00C2665B" w:rsidP="003D02C3">
      <w:pPr>
        <w:rPr>
          <w:lang w:val="de-DE"/>
        </w:rPr>
      </w:pPr>
      <w:r w:rsidRPr="009755D5">
        <w:rPr>
          <w:lang w:val="de-DE"/>
        </w:rPr>
        <w:t xml:space="preserve">Angela Mathison                                                  </w:t>
      </w:r>
      <w:r>
        <w:fldChar w:fldCharType="begin"/>
      </w:r>
      <w:r w:rsidRPr="009755D5">
        <w:rPr>
          <w:lang w:val="de-DE"/>
        </w:rPr>
        <w:instrText>HYPERLINK "mailto:amathison@mcw.edu"</w:instrText>
      </w:r>
      <w:r>
        <w:fldChar w:fldCharType="separate"/>
      </w:r>
      <w:r w:rsidRPr="009755D5">
        <w:rPr>
          <w:rStyle w:val="Hyperlink"/>
          <w:color w:val="auto"/>
          <w:lang w:val="de-DE"/>
        </w:rPr>
        <w:t>amathison@mcw.edu</w:t>
      </w:r>
      <w:r>
        <w:fldChar w:fldCharType="end"/>
      </w:r>
      <w:r w:rsidRPr="009755D5">
        <w:rPr>
          <w:lang w:val="de-DE"/>
        </w:rPr>
        <w:t xml:space="preserve"> </w:t>
      </w:r>
    </w:p>
    <w:p w14:paraId="71B9FCB1" w14:textId="687F4B3C" w:rsidR="00C2665B" w:rsidRPr="003D02C3" w:rsidRDefault="00FF30BB" w:rsidP="003D02C3">
      <w:r w:rsidRPr="003D02C3">
        <w:t xml:space="preserve">Victor Jin                                                                </w:t>
      </w:r>
      <w:hyperlink r:id="rId8" w:history="1">
        <w:r w:rsidRPr="003D02C3">
          <w:rPr>
            <w:rStyle w:val="Hyperlink"/>
            <w:color w:val="auto"/>
          </w:rPr>
          <w:t>vjin@mcw.edu</w:t>
        </w:r>
      </w:hyperlink>
      <w:r w:rsidRPr="003D02C3">
        <w:t xml:space="preserve"> </w:t>
      </w:r>
    </w:p>
    <w:p w14:paraId="78DB73ED" w14:textId="77777777" w:rsidR="00FF30BB" w:rsidRPr="003D02C3" w:rsidRDefault="00FF30BB" w:rsidP="003D02C3"/>
    <w:p w14:paraId="60F3B8D4" w14:textId="7FBA6BEE" w:rsidR="006E4797" w:rsidRPr="003D02C3" w:rsidRDefault="00551D82" w:rsidP="003D02C3">
      <w:r w:rsidRPr="003D02C3">
        <w:rPr>
          <w:b/>
        </w:rPr>
        <w:t>SUMMARY</w:t>
      </w:r>
      <w:r w:rsidRPr="003D02C3">
        <w:t xml:space="preserve"> </w:t>
      </w:r>
    </w:p>
    <w:p w14:paraId="3097024C" w14:textId="1BBF2D26" w:rsidR="005A6970" w:rsidRPr="003D02C3" w:rsidRDefault="005A6970" w:rsidP="003D02C3">
      <w:r w:rsidRPr="003D02C3">
        <w:t xml:space="preserve">An optimized </w:t>
      </w:r>
      <w:r w:rsidR="00534198" w:rsidRPr="003D02C3">
        <w:t>Cleavage Under Targets and Release Using Nuclease followed by next generation sequencing (</w:t>
      </w:r>
      <w:r w:rsidRPr="003D02C3">
        <w:t>CUT&amp;RUN-seq</w:t>
      </w:r>
      <w:r w:rsidR="00534198" w:rsidRPr="003D02C3">
        <w:t>)</w:t>
      </w:r>
      <w:r w:rsidRPr="003D02C3">
        <w:t xml:space="preserve"> protocol is </w:t>
      </w:r>
      <w:r w:rsidR="002802BB" w:rsidRPr="003D02C3">
        <w:t>described</w:t>
      </w:r>
      <w:r w:rsidRPr="003D02C3">
        <w:t xml:space="preserve"> for neuroendocrine </w:t>
      </w:r>
      <w:r w:rsidR="00B30D01" w:rsidRPr="003D02C3">
        <w:t>small cell lung cancer cell lines</w:t>
      </w:r>
      <w:r w:rsidRPr="003D02C3">
        <w:t xml:space="preserve">. </w:t>
      </w:r>
      <w:r w:rsidR="00AD392C" w:rsidRPr="003D02C3">
        <w:t xml:space="preserve">It enables genome-wide mapping of </w:t>
      </w:r>
      <w:r w:rsidR="00B30D01" w:rsidRPr="003D02C3">
        <w:t xml:space="preserve">various </w:t>
      </w:r>
      <w:r w:rsidR="00AD392C" w:rsidRPr="003D02C3">
        <w:t xml:space="preserve">histone modifications and transcription </w:t>
      </w:r>
      <w:proofErr w:type="gramStart"/>
      <w:r w:rsidR="00AD392C" w:rsidRPr="003D02C3">
        <w:t>factor</w:t>
      </w:r>
      <w:proofErr w:type="gramEnd"/>
      <w:r w:rsidR="00AD392C" w:rsidRPr="003D02C3">
        <w:t xml:space="preserve"> </w:t>
      </w:r>
      <w:r w:rsidR="00B30D01" w:rsidRPr="003D02C3">
        <w:t xml:space="preserve">(e.g. E2F7) </w:t>
      </w:r>
      <w:r w:rsidR="00AD392C" w:rsidRPr="003D02C3">
        <w:t xml:space="preserve">binding </w:t>
      </w:r>
      <w:r w:rsidR="00B30D01" w:rsidRPr="003D02C3">
        <w:t xml:space="preserve">sites </w:t>
      </w:r>
      <w:r w:rsidR="00AD392C" w:rsidRPr="003D02C3">
        <w:t>to investigate</w:t>
      </w:r>
      <w:r w:rsidRPr="003D02C3">
        <w:t xml:space="preserve"> </w:t>
      </w:r>
      <w:r w:rsidR="00B30D01" w:rsidRPr="003D02C3">
        <w:t>epigenetic and transcriptional deregulation</w:t>
      </w:r>
      <w:r w:rsidR="001C5120" w:rsidRPr="003D02C3">
        <w:t xml:space="preserve"> </w:t>
      </w:r>
      <w:r w:rsidR="00B30D01" w:rsidRPr="003D02C3">
        <w:t xml:space="preserve">in </w:t>
      </w:r>
      <w:r w:rsidRPr="003D02C3">
        <w:t>SCLC</w:t>
      </w:r>
      <w:r w:rsidR="001C5120" w:rsidRPr="003D02C3">
        <w:t xml:space="preserve"> </w:t>
      </w:r>
      <w:r w:rsidR="00B30D01" w:rsidRPr="003D02C3">
        <w:t>patho</w:t>
      </w:r>
      <w:r w:rsidR="001C5120" w:rsidRPr="003D02C3">
        <w:t>biology</w:t>
      </w:r>
      <w:r w:rsidR="00CA0687" w:rsidRPr="003D02C3">
        <w:t>.</w:t>
      </w:r>
    </w:p>
    <w:p w14:paraId="74EFC8D7" w14:textId="77777777" w:rsidR="006E4797" w:rsidRPr="003D02C3" w:rsidRDefault="006E4797" w:rsidP="003D02C3"/>
    <w:p w14:paraId="40A249E6" w14:textId="1B9F33A2" w:rsidR="006E4797" w:rsidRPr="003D02C3" w:rsidRDefault="00551D82" w:rsidP="003D02C3">
      <w:r w:rsidRPr="003D02C3">
        <w:rPr>
          <w:b/>
        </w:rPr>
        <w:t>ABSTRACT</w:t>
      </w:r>
      <w:r w:rsidRPr="003D02C3">
        <w:t xml:space="preserve"> </w:t>
      </w:r>
    </w:p>
    <w:p w14:paraId="1E65BB86" w14:textId="4E462070" w:rsidR="00D71C4B" w:rsidRPr="003D02C3" w:rsidRDefault="001C5120" w:rsidP="003D02C3">
      <w:r w:rsidRPr="003D02C3">
        <w:t>Chromatin remodeling proteins</w:t>
      </w:r>
      <w:r w:rsidR="00D71C4B" w:rsidRPr="003D02C3">
        <w:t xml:space="preserve"> and transcription factors </w:t>
      </w:r>
      <w:r w:rsidR="006B7ACD" w:rsidRPr="003D02C3">
        <w:t xml:space="preserve">(TFs) </w:t>
      </w:r>
      <w:r w:rsidR="00D71C4B" w:rsidRPr="003D02C3">
        <w:t xml:space="preserve">play critical roles in the tumor biology of small cell lung cancer (SCLC). </w:t>
      </w:r>
      <w:r w:rsidRPr="003D02C3">
        <w:t xml:space="preserve">Genome-wide characterization of </w:t>
      </w:r>
      <w:r w:rsidR="0042473E" w:rsidRPr="003D02C3">
        <w:t xml:space="preserve">histone </w:t>
      </w:r>
      <w:r w:rsidR="00136E96" w:rsidRPr="003D02C3">
        <w:t>post-translational</w:t>
      </w:r>
      <w:r w:rsidR="0042473E" w:rsidRPr="003D02C3">
        <w:t xml:space="preserve"> modifications</w:t>
      </w:r>
      <w:r w:rsidR="00556074" w:rsidRPr="003D02C3">
        <w:t xml:space="preserve"> (PTMs)</w:t>
      </w:r>
      <w:r w:rsidR="0042473E" w:rsidRPr="003D02C3">
        <w:t xml:space="preserve"> and </w:t>
      </w:r>
      <w:r w:rsidR="006B7ACD" w:rsidRPr="003D02C3">
        <w:t xml:space="preserve">TF </w:t>
      </w:r>
      <w:r w:rsidR="00D71C4B" w:rsidRPr="003D02C3">
        <w:t xml:space="preserve">binding </w:t>
      </w:r>
      <w:r w:rsidR="00FE7CA8" w:rsidRPr="003D02C3">
        <w:t>site</w:t>
      </w:r>
      <w:r w:rsidR="00D71C4B" w:rsidRPr="003D02C3">
        <w:t xml:space="preserve">s </w:t>
      </w:r>
      <w:r w:rsidR="0042473E" w:rsidRPr="003D02C3">
        <w:t xml:space="preserve">is </w:t>
      </w:r>
      <w:r w:rsidR="00D71C4B" w:rsidRPr="003D02C3">
        <w:t xml:space="preserve">essential for identifying regulatory </w:t>
      </w:r>
      <w:r w:rsidR="00B1758C" w:rsidRPr="003D02C3">
        <w:t xml:space="preserve">DNA </w:t>
      </w:r>
      <w:r w:rsidR="00CA0687" w:rsidRPr="003D02C3">
        <w:t>element</w:t>
      </w:r>
      <w:r w:rsidR="00FE7CA8" w:rsidRPr="003D02C3">
        <w:t>s</w:t>
      </w:r>
      <w:r w:rsidR="006B7ACD" w:rsidRPr="003D02C3">
        <w:t xml:space="preserve"> and gene pathways that will lead to </w:t>
      </w:r>
      <w:r w:rsidR="00FF30BB" w:rsidRPr="003D02C3">
        <w:t xml:space="preserve">a </w:t>
      </w:r>
      <w:r w:rsidR="006B7ACD" w:rsidRPr="003D02C3">
        <w:t xml:space="preserve">deeper mechanistic understanding of SCLC and nominate targets for therapeutic intervention. </w:t>
      </w:r>
      <w:r w:rsidR="00D71C4B" w:rsidRPr="003D02C3">
        <w:t xml:space="preserve">Cleavage Under Targets and Release Using Nuclease </w:t>
      </w:r>
      <w:r w:rsidR="00DF6ECB" w:rsidRPr="003D02C3">
        <w:t xml:space="preserve">followed by </w:t>
      </w:r>
      <w:r w:rsidR="00C16173" w:rsidRPr="003D02C3">
        <w:t>next generation sequencing</w:t>
      </w:r>
      <w:r w:rsidR="00DF6ECB" w:rsidRPr="003D02C3">
        <w:t xml:space="preserve"> (CUT&amp;RUN-seq) </w:t>
      </w:r>
      <w:r w:rsidR="00D71C4B" w:rsidRPr="003D02C3">
        <w:t xml:space="preserve">is a </w:t>
      </w:r>
      <w:r w:rsidR="00E42774" w:rsidRPr="003D02C3">
        <w:t xml:space="preserve">powerful method for </w:t>
      </w:r>
      <w:r w:rsidR="007A7A17" w:rsidRPr="003D02C3">
        <w:t xml:space="preserve">mapping </w:t>
      </w:r>
      <w:r w:rsidRPr="003D02C3">
        <w:t xml:space="preserve">specific </w:t>
      </w:r>
      <w:r w:rsidR="00CA0687" w:rsidRPr="003D02C3">
        <w:t>histone</w:t>
      </w:r>
      <w:r w:rsidR="007A7A17" w:rsidRPr="003D02C3">
        <w:t xml:space="preserve"> modifications and </w:t>
      </w:r>
      <w:r w:rsidR="00E42774" w:rsidRPr="003D02C3">
        <w:t xml:space="preserve">determining the </w:t>
      </w:r>
      <w:r w:rsidRPr="003D02C3">
        <w:t>DNA-</w:t>
      </w:r>
      <w:r w:rsidR="00E42774" w:rsidRPr="003D02C3">
        <w:t>binding profiles of a wide range of proteins</w:t>
      </w:r>
      <w:r w:rsidR="006B7ACD" w:rsidRPr="003D02C3">
        <w:t xml:space="preserve"> </w:t>
      </w:r>
      <w:r w:rsidR="00FF030A" w:rsidRPr="003D02C3">
        <w:rPr>
          <w:i/>
          <w:iCs/>
        </w:rPr>
        <w:t>in situ</w:t>
      </w:r>
      <w:r w:rsidR="007A7A17" w:rsidRPr="003D02C3">
        <w:t xml:space="preserve"> </w:t>
      </w:r>
      <w:r w:rsidR="0036512E" w:rsidRPr="003D02C3">
        <w:t xml:space="preserve">in </w:t>
      </w:r>
      <w:r w:rsidRPr="003D02C3">
        <w:t>the cellular genome</w:t>
      </w:r>
      <w:r w:rsidR="00D71C4B" w:rsidRPr="003D02C3">
        <w:t xml:space="preserve">. </w:t>
      </w:r>
      <w:bookmarkStart w:id="1" w:name="_Hlk213335599"/>
      <w:r w:rsidR="000B16A8" w:rsidRPr="003D02C3">
        <w:t>In CUT&amp;RUN,</w:t>
      </w:r>
      <w:r w:rsidR="00297CF4" w:rsidRPr="003D02C3">
        <w:t xml:space="preserve"> </w:t>
      </w:r>
      <w:r w:rsidR="00294F58" w:rsidRPr="003D02C3">
        <w:t xml:space="preserve">the </w:t>
      </w:r>
      <w:r w:rsidR="00A02200" w:rsidRPr="003D02C3">
        <w:t>micrococcal nuclease (</w:t>
      </w:r>
      <w:proofErr w:type="spellStart"/>
      <w:r w:rsidR="00A02200" w:rsidRPr="003D02C3">
        <w:t>MNase</w:t>
      </w:r>
      <w:proofErr w:type="spellEnd"/>
      <w:r w:rsidR="00A02200" w:rsidRPr="003D02C3">
        <w:t xml:space="preserve">) fused </w:t>
      </w:r>
      <w:r w:rsidR="00507F3B" w:rsidRPr="003D02C3">
        <w:t>to</w:t>
      </w:r>
      <w:r w:rsidR="00A02200" w:rsidRPr="003D02C3">
        <w:t xml:space="preserve"> Protein A/G</w:t>
      </w:r>
      <w:r w:rsidR="00297CF4" w:rsidRPr="003D02C3">
        <w:t xml:space="preserve"> is recruited </w:t>
      </w:r>
      <w:r w:rsidR="00297CF4" w:rsidRPr="003D02C3">
        <w:rPr>
          <w:i/>
          <w:iCs/>
        </w:rPr>
        <w:t>via</w:t>
      </w:r>
      <w:r w:rsidR="00297CF4" w:rsidRPr="003D02C3">
        <w:t xml:space="preserve"> antibodies to the genomic locations of chromatin</w:t>
      </w:r>
      <w:r w:rsidR="00507F3B" w:rsidRPr="003D02C3">
        <w:t>-associated</w:t>
      </w:r>
      <w:r w:rsidR="00297CF4" w:rsidRPr="003D02C3">
        <w:t xml:space="preserve"> proteins, </w:t>
      </w:r>
      <w:r w:rsidR="00507F3B" w:rsidRPr="003D02C3">
        <w:t>where the</w:t>
      </w:r>
      <w:r w:rsidR="00297CF4" w:rsidRPr="003D02C3">
        <w:t xml:space="preserve"> underlying DNA fragments are </w:t>
      </w:r>
      <w:r w:rsidR="00507F3B" w:rsidRPr="003D02C3">
        <w:t>releas</w:t>
      </w:r>
      <w:r w:rsidR="00297CF4" w:rsidRPr="003D02C3">
        <w:t xml:space="preserve">ed from bulk chromatin </w:t>
      </w:r>
      <w:r w:rsidR="00507F3B" w:rsidRPr="003D02C3">
        <w:t>upon</w:t>
      </w:r>
      <w:r w:rsidR="003A2953" w:rsidRPr="003D02C3">
        <w:t xml:space="preserve"> </w:t>
      </w:r>
      <w:proofErr w:type="spellStart"/>
      <w:r w:rsidR="003A2953" w:rsidRPr="003D02C3">
        <w:t>MNase</w:t>
      </w:r>
      <w:proofErr w:type="spellEnd"/>
      <w:r w:rsidR="003A2953" w:rsidRPr="003D02C3">
        <w:t xml:space="preserve"> activation and</w:t>
      </w:r>
      <w:r w:rsidR="00297CF4" w:rsidRPr="003D02C3">
        <w:t xml:space="preserve"> </w:t>
      </w:r>
      <w:r w:rsidR="003A2953" w:rsidRPr="003D02C3">
        <w:t>cleavage</w:t>
      </w:r>
      <w:r w:rsidR="00297CF4" w:rsidRPr="003D02C3">
        <w:t xml:space="preserve">. </w:t>
      </w:r>
      <w:r w:rsidR="000B16A8" w:rsidRPr="003D02C3">
        <w:t>Th</w:t>
      </w:r>
      <w:r w:rsidR="00507F3B" w:rsidRPr="003D02C3">
        <w:t>is</w:t>
      </w:r>
      <w:r w:rsidR="000B16A8" w:rsidRPr="003D02C3">
        <w:t xml:space="preserve"> localized digestion </w:t>
      </w:r>
      <w:r w:rsidR="00507F3B" w:rsidRPr="003D02C3">
        <w:t>generate</w:t>
      </w:r>
      <w:r w:rsidR="000B16A8" w:rsidRPr="003D02C3">
        <w:t>s small, loc</w:t>
      </w:r>
      <w:r w:rsidR="00507F3B" w:rsidRPr="003D02C3">
        <w:t>us</w:t>
      </w:r>
      <w:r w:rsidR="000B16A8" w:rsidRPr="003D02C3">
        <w:t xml:space="preserve">-specific DNA fragments </w:t>
      </w:r>
      <w:r w:rsidR="00507F3B" w:rsidRPr="003D02C3">
        <w:t xml:space="preserve">suitable for </w:t>
      </w:r>
      <w:r w:rsidR="000B16A8" w:rsidRPr="003D02C3">
        <w:t>sequenc</w:t>
      </w:r>
      <w:r w:rsidR="00507F3B" w:rsidRPr="003D02C3">
        <w:t>ing</w:t>
      </w:r>
      <w:r w:rsidR="000B16A8" w:rsidRPr="003D02C3">
        <w:t xml:space="preserve">. </w:t>
      </w:r>
    </w:p>
    <w:bookmarkEnd w:id="1"/>
    <w:p w14:paraId="61653393" w14:textId="77777777" w:rsidR="002D634B" w:rsidRPr="003D02C3" w:rsidRDefault="002D634B" w:rsidP="003D02C3"/>
    <w:p w14:paraId="3FD7D175" w14:textId="2B7BF362" w:rsidR="00D71C4B" w:rsidRPr="003D02C3" w:rsidRDefault="00D71C4B" w:rsidP="003D02C3">
      <w:r w:rsidRPr="003D02C3">
        <w:t xml:space="preserve">Here, we present a detailed protocol for profiling histone modifications H3K4me3 (associated with </w:t>
      </w:r>
      <w:r w:rsidR="006B7ACD" w:rsidRPr="003D02C3">
        <w:t xml:space="preserve">active or open </w:t>
      </w:r>
      <w:r w:rsidRPr="003D02C3">
        <w:t xml:space="preserve">promoters) and H3K4me1 (associated with </w:t>
      </w:r>
      <w:r w:rsidR="006B7ACD" w:rsidRPr="003D02C3">
        <w:t xml:space="preserve">active </w:t>
      </w:r>
      <w:r w:rsidRPr="003D02C3">
        <w:t xml:space="preserve">enhancers), as well as the transcription factor E2F7, in SCLC. This protocol </w:t>
      </w:r>
      <w:r w:rsidR="00972693" w:rsidRPr="003D02C3">
        <w:t>has been</w:t>
      </w:r>
      <w:r w:rsidRPr="003D02C3">
        <w:t xml:space="preserve"> optimized for neuroendocrine (NE) SCLC cell line models, which are typically characterized by large nuclei, scant cytoplasm, and growth as non-adherent aggregates in suspension.</w:t>
      </w:r>
    </w:p>
    <w:p w14:paraId="2CF9CD54" w14:textId="77777777" w:rsidR="006E4797" w:rsidRPr="003D02C3" w:rsidRDefault="006E4797" w:rsidP="003D02C3"/>
    <w:p w14:paraId="0646E204" w14:textId="3E213C91" w:rsidR="006E4797" w:rsidRPr="003D02C3" w:rsidRDefault="00551D82" w:rsidP="003D02C3">
      <w:r w:rsidRPr="003D02C3">
        <w:rPr>
          <w:b/>
        </w:rPr>
        <w:t>INTRODUCTION</w:t>
      </w:r>
    </w:p>
    <w:p w14:paraId="3E9D5ED4" w14:textId="33F8EE0A" w:rsidR="001F661A" w:rsidRPr="003D02C3" w:rsidRDefault="001F661A" w:rsidP="003D02C3">
      <w:r w:rsidRPr="003D02C3">
        <w:t xml:space="preserve">Histone </w:t>
      </w:r>
      <w:r w:rsidR="00B9241E" w:rsidRPr="003D02C3">
        <w:t>post-translational modifications (</w:t>
      </w:r>
      <w:r w:rsidR="006B7ACD" w:rsidRPr="003D02C3">
        <w:t>PTMs</w:t>
      </w:r>
      <w:r w:rsidR="00B9241E" w:rsidRPr="003D02C3">
        <w:t>)</w:t>
      </w:r>
      <w:r w:rsidR="006B7ACD" w:rsidRPr="003D02C3">
        <w:t xml:space="preserve"> and </w:t>
      </w:r>
      <w:r w:rsidR="00B9241E" w:rsidRPr="003D02C3">
        <w:t>transcription factors (</w:t>
      </w:r>
      <w:r w:rsidR="006B7ACD" w:rsidRPr="003D02C3">
        <w:t>TF</w:t>
      </w:r>
      <w:r w:rsidR="00B9241E" w:rsidRPr="003D02C3">
        <w:t>s</w:t>
      </w:r>
      <w:r w:rsidR="00006AD2" w:rsidRPr="003D02C3">
        <w:t>)</w:t>
      </w:r>
      <w:r w:rsidR="006B7ACD" w:rsidRPr="003D02C3">
        <w:t xml:space="preserve"> </w:t>
      </w:r>
      <w:r w:rsidRPr="003D02C3">
        <w:t xml:space="preserve">are central regulators of gene expression. Histone </w:t>
      </w:r>
      <w:r w:rsidR="006B7ACD" w:rsidRPr="003D02C3">
        <w:t>PTMs</w:t>
      </w:r>
      <w:r w:rsidR="00FF30BB" w:rsidRPr="003D02C3">
        <w:t xml:space="preserve">, </w:t>
      </w:r>
      <w:r w:rsidRPr="003D02C3">
        <w:t>such as acetylation, methylation, phosphorylation, and ubiquitination</w:t>
      </w:r>
      <w:r w:rsidR="00FF30BB" w:rsidRPr="003D02C3">
        <w:t xml:space="preserve">, </w:t>
      </w:r>
      <w:r w:rsidRPr="003D02C3">
        <w:t>primarily on their N-terminal tails influence chromatin structure</w:t>
      </w:r>
      <w:r w:rsidRPr="003D02C3">
        <w:fldChar w:fldCharType="begin">
          <w:fldData xml:space="preserve">PEVuZE5vdGU+PENpdGU+PEF1dGhvcj5LaW11cmE8L0F1dGhvcj48WWVhcj4yMDEzPC9ZZWFyPjxS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LaW11cmE8L0F1dGhvcj48WWVhcj4yMDEzPC9ZZWFyPjxS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Pr="003D02C3">
        <w:fldChar w:fldCharType="separate"/>
      </w:r>
      <w:r w:rsidR="00F61540" w:rsidRPr="003D02C3">
        <w:rPr>
          <w:noProof/>
          <w:vertAlign w:val="superscript"/>
        </w:rPr>
        <w:t>1,2</w:t>
      </w:r>
      <w:r w:rsidRPr="003D02C3">
        <w:fldChar w:fldCharType="end"/>
      </w:r>
      <w:r w:rsidRPr="003D02C3">
        <w:t xml:space="preserve">. In cancer, </w:t>
      </w:r>
      <w:r w:rsidR="006B7ACD" w:rsidRPr="003D02C3">
        <w:t xml:space="preserve">histone PTMs </w:t>
      </w:r>
      <w:r w:rsidRPr="003D02C3">
        <w:t>are often dysregulated, leading to aberrant activation of oncogenes or silencing of tumor suppressor genes</w:t>
      </w:r>
      <w:r w:rsidR="00DD5F1F" w:rsidRPr="003D02C3">
        <w:fldChar w:fldCharType="begin">
          <w:fldData xml:space="preserve">PEVuZE5vdGU+PENpdGU+PEF1dGhvcj5TZWxpZ3NvbjwvQXV0aG9yPjxZZWFyPjIwMDU8L1llYXI+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TZWxpZ3NvbjwvQXV0aG9yPjxZZWFyPjIwMDU8L1llYXI+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="00DD5F1F" w:rsidRPr="003D02C3">
        <w:fldChar w:fldCharType="separate"/>
      </w:r>
      <w:r w:rsidR="00F61540" w:rsidRPr="003D02C3">
        <w:rPr>
          <w:noProof/>
          <w:vertAlign w:val="superscript"/>
        </w:rPr>
        <w:t>3</w:t>
      </w:r>
      <w:r w:rsidR="00DD5F1F" w:rsidRPr="003D02C3">
        <w:fldChar w:fldCharType="end"/>
      </w:r>
      <w:r w:rsidRPr="003D02C3">
        <w:t xml:space="preserve">. </w:t>
      </w:r>
      <w:r w:rsidR="00F03E4D" w:rsidRPr="003D02C3">
        <w:t>TFs</w:t>
      </w:r>
      <w:r w:rsidRPr="003D02C3">
        <w:t xml:space="preserve"> bind specific DNA sequences at promoters or enhancers to activate or repress target genes, often recruiting histone-modifying enzymes that coordinate chromatin remodeling</w:t>
      </w:r>
      <w:r w:rsidR="00CF7C7E" w:rsidRPr="003D02C3">
        <w:fldChar w:fldCharType="begin">
          <w:fldData xml:space="preserve">PEVuZE5vdGU+PENpdGU+PEF1dGhvcj5XYW5nPC9BdXRob3I+PFllYXI+MjAyNTwvWWVhcj48UmVj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XYW5nPC9BdXRob3I+PFllYXI+MjAyNTwvWWVhcj48UmVj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="00CF7C7E" w:rsidRPr="003D02C3">
        <w:fldChar w:fldCharType="separate"/>
      </w:r>
      <w:r w:rsidR="00F61540" w:rsidRPr="003D02C3">
        <w:rPr>
          <w:noProof/>
          <w:vertAlign w:val="superscript"/>
        </w:rPr>
        <w:t>4</w:t>
      </w:r>
      <w:r w:rsidR="00CF7C7E" w:rsidRPr="003D02C3">
        <w:fldChar w:fldCharType="end"/>
      </w:r>
      <w:r w:rsidRPr="003D02C3">
        <w:t>. Enzymes that write, erase, or read histone marks</w:t>
      </w:r>
      <w:r w:rsidR="00FF30BB" w:rsidRPr="003D02C3">
        <w:t xml:space="preserve">, </w:t>
      </w:r>
      <w:r w:rsidRPr="003D02C3">
        <w:t>such as histone acetyltransferases (HATs), histone deacetylases (HDACs), and methyltransferases</w:t>
      </w:r>
      <w:r w:rsidR="005E33BF" w:rsidRPr="003D02C3">
        <w:t xml:space="preserve"> (HMTs)</w:t>
      </w:r>
      <w:r w:rsidR="00FF30BB" w:rsidRPr="003D02C3">
        <w:t xml:space="preserve">, </w:t>
      </w:r>
      <w:r w:rsidRPr="003D02C3">
        <w:t xml:space="preserve">are frequently mutated or </w:t>
      </w:r>
      <w:r w:rsidR="00C65C18" w:rsidRPr="003D02C3">
        <w:t>dys</w:t>
      </w:r>
      <w:r w:rsidRPr="003D02C3">
        <w:t xml:space="preserve">regulated in cancer, making them attractive </w:t>
      </w:r>
      <w:r w:rsidR="00C65C18" w:rsidRPr="003D02C3">
        <w:t xml:space="preserve">therapeutic </w:t>
      </w:r>
      <w:r w:rsidRPr="003D02C3">
        <w:t>targets</w:t>
      </w:r>
      <w:r w:rsidR="009F7488" w:rsidRPr="003D02C3">
        <w:fldChar w:fldCharType="begin">
          <w:fldData xml:space="preserve">PEVuZE5vdGU+PENpdGU+PEF1dGhvcj5aaGFvPC9BdXRob3I+PFllYXI+MjAxOTwvWWVhcj48UmVj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aaGFvPC9BdXRob3I+PFllYXI+MjAxOTwvWWVhcj48UmVj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="009F7488" w:rsidRPr="003D02C3">
        <w:fldChar w:fldCharType="separate"/>
      </w:r>
      <w:r w:rsidR="00F61540" w:rsidRPr="003D02C3">
        <w:rPr>
          <w:noProof/>
          <w:vertAlign w:val="superscript"/>
        </w:rPr>
        <w:t>5</w:t>
      </w:r>
      <w:r w:rsidR="009F7488" w:rsidRPr="003D02C3">
        <w:fldChar w:fldCharType="end"/>
      </w:r>
      <w:r w:rsidRPr="003D02C3">
        <w:t>.</w:t>
      </w:r>
    </w:p>
    <w:p w14:paraId="364BB1C0" w14:textId="77777777" w:rsidR="001F661A" w:rsidRPr="003D02C3" w:rsidRDefault="001F661A" w:rsidP="003D02C3"/>
    <w:p w14:paraId="10EED836" w14:textId="2037AC49" w:rsidR="001F661A" w:rsidRPr="003D02C3" w:rsidRDefault="001F661A" w:rsidP="003D02C3">
      <w:r w:rsidRPr="003D02C3">
        <w:t xml:space="preserve">In SCLC, epigenetic changes and lineage-defining transcription factors </w:t>
      </w:r>
      <w:r w:rsidR="00C65C18" w:rsidRPr="003D02C3">
        <w:t xml:space="preserve">(LDTFs) </w:t>
      </w:r>
      <w:r w:rsidRPr="003D02C3">
        <w:t>are key drivers of tumor biology</w:t>
      </w:r>
      <w:r w:rsidR="00DD5F1F" w:rsidRPr="003D02C3">
        <w:fldChar w:fldCharType="begin">
          <w:fldData xml:space="preserve">PEVuZE5vdGU+PENpdGU+PEF1dGhvcj5UYWt1bWlkYTwvQXV0aG9yPjxZZWFyPjIwMjU8L1llYXI+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UYWt1bWlkYTwvQXV0aG9yPjxZZWFyPjIwMjU8L1llYXI+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="00DD5F1F" w:rsidRPr="003D02C3">
        <w:fldChar w:fldCharType="separate"/>
      </w:r>
      <w:r w:rsidR="00F61540" w:rsidRPr="003D02C3">
        <w:rPr>
          <w:noProof/>
          <w:vertAlign w:val="superscript"/>
        </w:rPr>
        <w:t>6</w:t>
      </w:r>
      <w:r w:rsidR="00DD5F1F" w:rsidRPr="003D02C3">
        <w:fldChar w:fldCharType="end"/>
      </w:r>
      <w:r w:rsidRPr="003D02C3">
        <w:t>. Unlike genetic mutations, epigenetic alterations</w:t>
      </w:r>
      <w:r w:rsidR="00FF30BB" w:rsidRPr="003D02C3">
        <w:t xml:space="preserve">, </w:t>
      </w:r>
      <w:r w:rsidRPr="003D02C3">
        <w:t>including DNA methylation</w:t>
      </w:r>
      <w:r w:rsidR="00C65C18" w:rsidRPr="003D02C3">
        <w:t xml:space="preserve"> and</w:t>
      </w:r>
      <w:r w:rsidRPr="003D02C3">
        <w:t xml:space="preserve"> histone modifications</w:t>
      </w:r>
      <w:r w:rsidR="00FF30BB" w:rsidRPr="003D02C3">
        <w:t xml:space="preserve">, </w:t>
      </w:r>
      <w:r w:rsidRPr="003D02C3">
        <w:t xml:space="preserve">regulate gene expression without changing the underlying DNA sequence. These modifications can silence tumor suppressor genes or activate oncogenes, fueling SCLC’s aggressive behavior. </w:t>
      </w:r>
      <w:bookmarkStart w:id="2" w:name="_Hlk207190903"/>
      <w:r w:rsidR="00C65C18" w:rsidRPr="003D02C3">
        <w:t>For example, the h</w:t>
      </w:r>
      <w:r w:rsidRPr="003D02C3">
        <w:t>istone methyltransferase KMT2D</w:t>
      </w:r>
      <w:bookmarkEnd w:id="2"/>
      <w:r w:rsidR="00C65C18" w:rsidRPr="003D02C3">
        <w:t xml:space="preserve"> is</w:t>
      </w:r>
      <w:r w:rsidRPr="003D02C3">
        <w:t xml:space="preserve"> frequently mutated with an alteration frequency of 12.9%</w:t>
      </w:r>
      <w:r w:rsidR="00C65C18" w:rsidRPr="003D02C3">
        <w:t xml:space="preserve"> in a large real-world SCLC patient cohort</w:t>
      </w:r>
      <w:r w:rsidR="00323361" w:rsidRPr="003D02C3">
        <w:fldChar w:fldCharType="begin">
          <w:fldData xml:space="preserve">PEVuZE5vdGU+PENpdGU+PEF1dGhvcj5TaXZha3VtYXI8L0F1dGhvcj48WWVhcj4yMDIzPC9ZZWFy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TaXZha3VtYXI8L0F1dGhvcj48WWVhcj4yMDIzPC9ZZWFy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="00323361" w:rsidRPr="003D02C3">
        <w:fldChar w:fldCharType="separate"/>
      </w:r>
      <w:r w:rsidR="00F61540" w:rsidRPr="003D02C3">
        <w:rPr>
          <w:noProof/>
          <w:vertAlign w:val="superscript"/>
        </w:rPr>
        <w:t>7</w:t>
      </w:r>
      <w:r w:rsidR="00323361" w:rsidRPr="003D02C3">
        <w:fldChar w:fldCharType="end"/>
      </w:r>
      <w:r w:rsidR="00C65C18" w:rsidRPr="003D02C3">
        <w:t xml:space="preserve"> and</w:t>
      </w:r>
      <w:r w:rsidRPr="003D02C3">
        <w:t xml:space="preserve"> is responsible for histone H3 lysine 4 mono-methylation (H3K4me1)</w:t>
      </w:r>
      <w:r w:rsidR="00C65C18" w:rsidRPr="003D02C3">
        <w:t>, a mark associated with active enhancer regions in the genome</w:t>
      </w:r>
      <w:r w:rsidRPr="003D02C3">
        <w:t xml:space="preserve">. SCLC is a molecularly heterogeneous disease. SCLC </w:t>
      </w:r>
      <w:r w:rsidR="00C65C18" w:rsidRPr="003D02C3">
        <w:t xml:space="preserve">are classified into molecular </w:t>
      </w:r>
      <w:r w:rsidRPr="003D02C3">
        <w:t xml:space="preserve">subtypes </w:t>
      </w:r>
      <w:r w:rsidR="00C65C18" w:rsidRPr="003D02C3">
        <w:t>based on</w:t>
      </w:r>
      <w:r w:rsidRPr="003D02C3">
        <w:t xml:space="preserve"> differential expression of four </w:t>
      </w:r>
      <w:r w:rsidR="00C65C18" w:rsidRPr="003D02C3">
        <w:t>LDTFs</w:t>
      </w:r>
      <w:r w:rsidRPr="003D02C3">
        <w:t xml:space="preserve">: </w:t>
      </w:r>
      <w:proofErr w:type="spellStart"/>
      <w:r w:rsidRPr="003D02C3">
        <w:t>achaete</w:t>
      </w:r>
      <w:proofErr w:type="spellEnd"/>
      <w:r w:rsidRPr="003D02C3">
        <w:t>-scute homologue 1 (ASCL1), neurogenic differentiation factor 1 (N</w:t>
      </w:r>
      <w:r w:rsidR="00C65C18" w:rsidRPr="003D02C3">
        <w:t>EURO</w:t>
      </w:r>
      <w:r w:rsidRPr="003D02C3">
        <w:t xml:space="preserve">D1), yes-associated protein 1 (YAP1) and POU class 2 homeobox 3 (POU2F3). The neuroendocrine (NE) subtypes, including ASCL1 and NEUROD1, account for approximately </w:t>
      </w:r>
      <w:r w:rsidR="00C65C18" w:rsidRPr="003D02C3">
        <w:t>70-</w:t>
      </w:r>
      <w:r w:rsidRPr="003D02C3">
        <w:t>80% of SCLC cases</w:t>
      </w:r>
      <w:r w:rsidRPr="003D02C3">
        <w:fldChar w:fldCharType="begin">
          <w:fldData xml:space="preserve">PEVuZE5vdGU+PENpdGU+PEF1dGhvcj5SdWRpbjwvQXV0aG9yPjxZZWFyPjIwMTk8L1llYXI+PFJl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SdWRpbjwvQXV0aG9yPjxZZWFyPjIwMTk8L1llYXI+PFJl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Pr="003D02C3">
        <w:fldChar w:fldCharType="separate"/>
      </w:r>
      <w:r w:rsidR="00F61540" w:rsidRPr="003D02C3">
        <w:rPr>
          <w:noProof/>
          <w:vertAlign w:val="superscript"/>
        </w:rPr>
        <w:t>8</w:t>
      </w:r>
      <w:r w:rsidRPr="003D02C3">
        <w:fldChar w:fldCharType="end"/>
      </w:r>
      <w:r w:rsidRPr="003D02C3">
        <w:t xml:space="preserve">. </w:t>
      </w:r>
      <w:r w:rsidR="00E03B9F" w:rsidRPr="003D02C3">
        <w:t xml:space="preserve">Therefore, investigating the distribution and profiles of different histone PTMs and TF binding sites in the various SCLC subtypes may elucidate subtype-specific gene programs vulnerable to therapeutic intervention. </w:t>
      </w:r>
    </w:p>
    <w:p w14:paraId="35E951B4" w14:textId="77777777" w:rsidR="001F661A" w:rsidRPr="003D02C3" w:rsidRDefault="001F661A" w:rsidP="003D02C3"/>
    <w:p w14:paraId="179A652A" w14:textId="32BC7891" w:rsidR="004A52C1" w:rsidRPr="003D02C3" w:rsidRDefault="001F661A" w:rsidP="003D02C3">
      <w:r w:rsidRPr="003D02C3">
        <w:t xml:space="preserve">The traditional method </w:t>
      </w:r>
      <w:r w:rsidR="00E413BB" w:rsidRPr="003D02C3">
        <w:t>for</w:t>
      </w:r>
      <w:r w:rsidRPr="003D02C3">
        <w:t xml:space="preserve"> identify</w:t>
      </w:r>
      <w:r w:rsidR="00E413BB" w:rsidRPr="003D02C3">
        <w:t>ing</w:t>
      </w:r>
      <w:r w:rsidRPr="003D02C3">
        <w:t xml:space="preserve"> histone PTMs and </w:t>
      </w:r>
      <w:r w:rsidR="00E413BB" w:rsidRPr="003D02C3">
        <w:t xml:space="preserve">the </w:t>
      </w:r>
      <w:r w:rsidRPr="003D02C3">
        <w:t xml:space="preserve">binding </w:t>
      </w:r>
      <w:r w:rsidR="00E413BB" w:rsidRPr="003D02C3">
        <w:t>site</w:t>
      </w:r>
      <w:r w:rsidRPr="003D02C3">
        <w:t xml:space="preserve">s of sequence-specific regulatory proteins at </w:t>
      </w:r>
      <w:r w:rsidR="00E03B9F" w:rsidRPr="003D02C3">
        <w:t xml:space="preserve">the </w:t>
      </w:r>
      <w:r w:rsidRPr="003D02C3">
        <w:t>genome</w:t>
      </w:r>
      <w:r w:rsidR="00E413BB" w:rsidRPr="003D02C3">
        <w:t>-wide</w:t>
      </w:r>
      <w:r w:rsidRPr="003D02C3">
        <w:t xml:space="preserve"> level is </w:t>
      </w:r>
      <w:r w:rsidR="009943CC" w:rsidRPr="003D02C3">
        <w:t>chromatin immunoprecipitation sequencing (</w:t>
      </w:r>
      <w:proofErr w:type="spellStart"/>
      <w:r w:rsidRPr="003D02C3">
        <w:t>ChIP</w:t>
      </w:r>
      <w:proofErr w:type="spellEnd"/>
      <w:r w:rsidRPr="003D02C3">
        <w:t>-seq</w:t>
      </w:r>
      <w:r w:rsidR="009943CC" w:rsidRPr="003D02C3">
        <w:t>)</w:t>
      </w:r>
      <w:r w:rsidRPr="003D02C3">
        <w:fldChar w:fldCharType="begin"/>
      </w:r>
      <w:r w:rsidR="00F61540" w:rsidRPr="003D02C3">
        <w:instrText xml:space="preserve"> ADDIN EN.CITE &lt;EndNote&gt;&lt;Cite&gt;&lt;Author&gt;Rhee&lt;/Author&gt;&lt;Year&gt;2011&lt;/Year&gt;&lt;RecNum&gt;30&lt;/RecNum&gt;&lt;DisplayText&gt;&lt;style face="superscript"&gt;9&lt;/style&gt;&lt;/DisplayText&gt;&lt;record&gt;&lt;rec-number&gt;30&lt;/rec-number&gt;&lt;foreign-keys&gt;&lt;key app="EN" db-id="fz9swtedpevw9pewx5dxz5v3500wsxedpxdz" timestamp="1756136503"&gt;30&lt;/key&gt;&lt;/foreign-keys&gt;&lt;ref-type name="Journal Article"&gt;17&lt;/ref-type&gt;&lt;contributors&gt;&lt;authors&gt;&lt;author&gt;Rhee, H. S.&lt;/author&gt;&lt;author&gt;Pugh, B. F.&lt;/author&gt;&lt;/authors&gt;&lt;/contributors&gt;&lt;auth-address&gt;Center for Eukaryotic Gene Regulation, Department of Biochemistry and Molecular Biology, The Pennsylvania State University, University Park, PA 16802, USA.&lt;/auth-address&gt;&lt;titles&gt;&lt;title&gt;Comprehensive genome-wide protein-DNA interactions detected at single-nucleotide resolution&lt;/title&gt;&lt;secondary-title&gt;Cell&lt;/secondary-title&gt;&lt;/titles&gt;&lt;periodical&gt;&lt;full-title&gt;Cell&lt;/full-title&gt;&lt;/periodical&gt;&lt;pages&gt;1408-19&lt;/pages&gt;&lt;volume&gt;147&lt;/volume&gt;&lt;number&gt;6&lt;/number&gt;&lt;keywords&gt;&lt;keyword&gt;Animals&lt;/keyword&gt;&lt;keyword&gt;Bacteriophage lambda/enzymology&lt;/keyword&gt;&lt;keyword&gt;Chromatin Immunoprecipitation/*methods&lt;/keyword&gt;&lt;keyword&gt;DNA/*metabolism&lt;/keyword&gt;&lt;keyword&gt;DNA-Binding Proteins/*isolation &amp;amp; purification&lt;/keyword&gt;&lt;keyword&gt;Exodeoxyribonucleases/*metabolism&lt;/keyword&gt;&lt;keyword&gt;*Genetic Techniques&lt;/keyword&gt;&lt;keyword&gt;*Genome-Wide Association Study&lt;/keyword&gt;&lt;keyword&gt;Humans&lt;/keyword&gt;&lt;keyword&gt;Protein Binding&lt;/keyword&gt;&lt;/keywords&gt;&lt;dates&gt;&lt;year&gt;2011&lt;/year&gt;&lt;pub-dates&gt;&lt;date&gt;Dec 9&lt;/date&gt;&lt;/pub-dates&gt;&lt;/dates&gt;&lt;isbn&gt;1097-4172 (Electronic)&amp;#xD;0092-8674 (Print)&amp;#xD;0092-8674 (Linking)&lt;/isbn&gt;&lt;accession-num&gt;22153082&lt;/accession-num&gt;&lt;urls&gt;&lt;related-urls&gt;&lt;url&gt;https://www.ncbi.nlm.nih.gov/pubmed/22153082&lt;/url&gt;&lt;/related-urls&gt;&lt;/urls&gt;&lt;custom2&gt;PMC3243364&lt;/custom2&gt;&lt;electronic-resource-num&gt;10.1016/j.cell.2011.11.013&lt;/electronic-resource-num&gt;&lt;remote-database-name&gt;Medline&lt;/remote-database-name&gt;&lt;remote-database-provider&gt;NLM&lt;/remote-database-provider&gt;&lt;/record&gt;&lt;/Cite&gt;&lt;/EndNote&gt;</w:instrText>
      </w:r>
      <w:r w:rsidRPr="003D02C3">
        <w:fldChar w:fldCharType="separate"/>
      </w:r>
      <w:r w:rsidR="00F61540" w:rsidRPr="003D02C3">
        <w:rPr>
          <w:noProof/>
          <w:vertAlign w:val="superscript"/>
        </w:rPr>
        <w:t>9</w:t>
      </w:r>
      <w:r w:rsidRPr="003D02C3">
        <w:fldChar w:fldCharType="end"/>
      </w:r>
      <w:r w:rsidRPr="003D02C3">
        <w:t xml:space="preserve">. However, </w:t>
      </w:r>
      <w:proofErr w:type="spellStart"/>
      <w:r w:rsidRPr="003D02C3">
        <w:t>ChIP</w:t>
      </w:r>
      <w:proofErr w:type="spellEnd"/>
      <w:r w:rsidRPr="003D02C3">
        <w:t>-seq require</w:t>
      </w:r>
      <w:r w:rsidR="00A268FC" w:rsidRPr="003D02C3">
        <w:t>s</w:t>
      </w:r>
      <w:r w:rsidR="00E413BB" w:rsidRPr="003D02C3">
        <w:t xml:space="preserve"> </w:t>
      </w:r>
      <w:proofErr w:type="gramStart"/>
      <w:r w:rsidR="00E413BB" w:rsidRPr="003D02C3">
        <w:t xml:space="preserve">a large </w:t>
      </w:r>
      <w:r w:rsidR="00045F27" w:rsidRPr="003D02C3">
        <w:t>number</w:t>
      </w:r>
      <w:r w:rsidR="00E03B9F" w:rsidRPr="003D02C3">
        <w:t xml:space="preserve"> </w:t>
      </w:r>
      <w:r w:rsidR="00E413BB" w:rsidRPr="003D02C3">
        <w:t>of</w:t>
      </w:r>
      <w:proofErr w:type="gramEnd"/>
      <w:r w:rsidRPr="003D02C3">
        <w:t xml:space="preserve"> </w:t>
      </w:r>
      <w:r w:rsidR="00FF30BB" w:rsidRPr="003D02C3">
        <w:t>input</w:t>
      </w:r>
      <w:r w:rsidRPr="003D02C3">
        <w:t xml:space="preserve"> cells</w:t>
      </w:r>
      <w:r w:rsidR="00786BC1" w:rsidRPr="003D02C3">
        <w:t xml:space="preserve"> and often </w:t>
      </w:r>
      <w:r w:rsidRPr="003D02C3">
        <w:t>yield</w:t>
      </w:r>
      <w:r w:rsidR="00786BC1" w:rsidRPr="003D02C3">
        <w:t>s</w:t>
      </w:r>
      <w:r w:rsidRPr="003D02C3">
        <w:t xml:space="preserve"> </w:t>
      </w:r>
      <w:r w:rsidR="00786BC1" w:rsidRPr="003D02C3">
        <w:t xml:space="preserve">high </w:t>
      </w:r>
      <w:r w:rsidRPr="003D02C3">
        <w:t xml:space="preserve">background </w:t>
      </w:r>
      <w:r w:rsidR="00786BC1" w:rsidRPr="003D02C3">
        <w:t>across</w:t>
      </w:r>
      <w:r w:rsidRPr="003D02C3">
        <w:t xml:space="preserve"> the genome</w:t>
      </w:r>
      <w:r w:rsidR="00786BC1" w:rsidRPr="003D02C3">
        <w:t xml:space="preserve">. As a result, </w:t>
      </w:r>
      <w:proofErr w:type="spellStart"/>
      <w:r w:rsidR="00E03B9F" w:rsidRPr="003D02C3">
        <w:t>ChIP</w:t>
      </w:r>
      <w:proofErr w:type="spellEnd"/>
      <w:r w:rsidR="00E03B9F" w:rsidRPr="003D02C3">
        <w:t xml:space="preserve">-seq </w:t>
      </w:r>
      <w:r w:rsidRPr="003D02C3">
        <w:t>requir</w:t>
      </w:r>
      <w:r w:rsidR="00786BC1" w:rsidRPr="003D02C3">
        <w:t>es</w:t>
      </w:r>
      <w:r w:rsidRPr="003D02C3">
        <w:t xml:space="preserve"> a high level of enrichment </w:t>
      </w:r>
      <w:r w:rsidR="002105BE" w:rsidRPr="003D02C3">
        <w:t>of target</w:t>
      </w:r>
      <w:r w:rsidRPr="003D02C3">
        <w:t xml:space="preserve"> </w:t>
      </w:r>
      <w:r w:rsidR="00786BC1" w:rsidRPr="003D02C3">
        <w:t>protein</w:t>
      </w:r>
      <w:r w:rsidRPr="003D02C3">
        <w:t xml:space="preserve"> to </w:t>
      </w:r>
      <w:r w:rsidR="00786BC1" w:rsidRPr="003D02C3">
        <w:t>distinguish true signal</w:t>
      </w:r>
      <w:r w:rsidRPr="003D02C3">
        <w:t xml:space="preserve"> from noise</w:t>
      </w:r>
      <w:r w:rsidR="00786BC1" w:rsidRPr="003D02C3">
        <w:t xml:space="preserve"> and needs </w:t>
      </w:r>
      <w:r w:rsidRPr="003D02C3">
        <w:t xml:space="preserve">deep </w:t>
      </w:r>
      <w:r w:rsidR="00786BC1" w:rsidRPr="003D02C3">
        <w:t>sequencing for</w:t>
      </w:r>
      <w:r w:rsidRPr="003D02C3">
        <w:t xml:space="preserve"> </w:t>
      </w:r>
      <w:r w:rsidR="00786BC1" w:rsidRPr="003D02C3">
        <w:t xml:space="preserve">effective </w:t>
      </w:r>
      <w:r w:rsidRPr="003D02C3">
        <w:t xml:space="preserve">data analysis. </w:t>
      </w:r>
      <w:r w:rsidR="00786BC1" w:rsidRPr="003D02C3">
        <w:t>A</w:t>
      </w:r>
      <w:r w:rsidRPr="003D02C3">
        <w:t>ddition</w:t>
      </w:r>
      <w:r w:rsidR="00786BC1" w:rsidRPr="003D02C3">
        <w:t>ally</w:t>
      </w:r>
      <w:r w:rsidRPr="003D02C3">
        <w:t xml:space="preserve">, </w:t>
      </w:r>
      <w:r w:rsidR="00786BC1" w:rsidRPr="003D02C3">
        <w:t>formaldehyde</w:t>
      </w:r>
      <w:r w:rsidRPr="003D02C3">
        <w:t xml:space="preserve"> crosslinking</w:t>
      </w:r>
      <w:r w:rsidR="00786BC1" w:rsidRPr="003D02C3">
        <w:t xml:space="preserve"> used in </w:t>
      </w:r>
      <w:proofErr w:type="spellStart"/>
      <w:r w:rsidR="00786BC1" w:rsidRPr="003D02C3">
        <w:t>ChIP</w:t>
      </w:r>
      <w:proofErr w:type="spellEnd"/>
      <w:r w:rsidR="00786BC1" w:rsidRPr="003D02C3">
        <w:t>-seq can</w:t>
      </w:r>
      <w:r w:rsidRPr="003D02C3">
        <w:t xml:space="preserve"> </w:t>
      </w:r>
      <w:r w:rsidR="00786BC1" w:rsidRPr="003D02C3">
        <w:t xml:space="preserve">mask </w:t>
      </w:r>
      <w:r w:rsidRPr="003D02C3">
        <w:t>epitope</w:t>
      </w:r>
      <w:r w:rsidR="00786BC1" w:rsidRPr="003D02C3">
        <w:t>s</w:t>
      </w:r>
      <w:r w:rsidRPr="003D02C3">
        <w:t xml:space="preserve"> </w:t>
      </w:r>
      <w:r w:rsidR="00786BC1" w:rsidRPr="003D02C3">
        <w:t>and</w:t>
      </w:r>
      <w:r w:rsidRPr="003D02C3">
        <w:t xml:space="preserve"> generate false</w:t>
      </w:r>
      <w:r w:rsidR="00786BC1" w:rsidRPr="003D02C3">
        <w:t>-</w:t>
      </w:r>
      <w:r w:rsidRPr="003D02C3">
        <w:t>positive binding sites</w:t>
      </w:r>
      <w:r w:rsidRPr="003D02C3">
        <w:fldChar w:fldCharType="begin">
          <w:fldData xml:space="preserve">PEVuZE5vdGU+PENpdGU+PEF1dGhvcj5UZXl0ZWxtYW48L0F1dGhvcj48WWVhcj4yMDEzPC9ZZWFy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UZXl0ZWxtYW48L0F1dGhvcj48WWVhcj4yMDEzPC9ZZWFy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Pr="003D02C3">
        <w:fldChar w:fldCharType="separate"/>
      </w:r>
      <w:r w:rsidR="00F61540" w:rsidRPr="003D02C3">
        <w:rPr>
          <w:noProof/>
          <w:vertAlign w:val="superscript"/>
        </w:rPr>
        <w:t>10</w:t>
      </w:r>
      <w:r w:rsidRPr="003D02C3">
        <w:fldChar w:fldCharType="end"/>
      </w:r>
      <w:r w:rsidRPr="003D02C3">
        <w:t xml:space="preserve">. </w:t>
      </w:r>
      <w:r w:rsidR="00877B40" w:rsidRPr="003D02C3">
        <w:t>Cleavage Under Targets and Release Using Nuclease followed by next</w:t>
      </w:r>
      <w:r w:rsidR="006355D2" w:rsidRPr="003D02C3">
        <w:t>-</w:t>
      </w:r>
      <w:r w:rsidR="00877B40" w:rsidRPr="003D02C3">
        <w:t>generation sequencing</w:t>
      </w:r>
      <w:r w:rsidR="00534198" w:rsidRPr="003D02C3">
        <w:t xml:space="preserve"> </w:t>
      </w:r>
      <w:r w:rsidR="00877B40" w:rsidRPr="003D02C3">
        <w:t>(</w:t>
      </w:r>
      <w:r w:rsidRPr="003D02C3">
        <w:t>CUT&amp;RUN</w:t>
      </w:r>
      <w:r w:rsidR="00786BC1" w:rsidRPr="003D02C3">
        <w:t>-</w:t>
      </w:r>
      <w:r w:rsidRPr="003D02C3">
        <w:t>seq</w:t>
      </w:r>
      <w:r w:rsidR="00877B40" w:rsidRPr="003D02C3">
        <w:t>)</w:t>
      </w:r>
      <w:r w:rsidRPr="003D02C3">
        <w:t xml:space="preserve"> is a high-resolution </w:t>
      </w:r>
      <w:r w:rsidR="00786BC1" w:rsidRPr="003D02C3">
        <w:t>alternative</w:t>
      </w:r>
      <w:r w:rsidRPr="003D02C3">
        <w:t xml:space="preserve"> for mapping histone PTMs and </w:t>
      </w:r>
      <w:r w:rsidR="00E03B9F" w:rsidRPr="003D02C3">
        <w:t>TF</w:t>
      </w:r>
      <w:r w:rsidRPr="003D02C3">
        <w:t xml:space="preserve"> binding sites </w:t>
      </w:r>
      <w:r w:rsidRPr="003D02C3">
        <w:rPr>
          <w:i/>
          <w:iCs/>
        </w:rPr>
        <w:t>in situ</w:t>
      </w:r>
      <w:r w:rsidRPr="003D02C3">
        <w:t xml:space="preserve"> </w:t>
      </w:r>
      <w:r w:rsidR="00786BC1" w:rsidRPr="003D02C3">
        <w:t>with</w:t>
      </w:r>
      <w:r w:rsidRPr="003D02C3">
        <w:t xml:space="preserve">in intact cells. In this </w:t>
      </w:r>
      <w:r w:rsidR="00786BC1" w:rsidRPr="003D02C3">
        <w:t>method</w:t>
      </w:r>
      <w:r w:rsidRPr="003D02C3">
        <w:t xml:space="preserve">, permeabilized cells are incubated with an antibody </w:t>
      </w:r>
      <w:r w:rsidR="00B227D3" w:rsidRPr="003D02C3">
        <w:t>targeting the chromatin</w:t>
      </w:r>
      <w:r w:rsidR="00E03B9F" w:rsidRPr="003D02C3">
        <w:t>-associated</w:t>
      </w:r>
      <w:r w:rsidRPr="003D02C3">
        <w:t xml:space="preserve"> protein of interest, followed by binding of a Protein A(G)-</w:t>
      </w:r>
      <w:r w:rsidR="007A5F77" w:rsidRPr="003D02C3">
        <w:t>micrococcal nuclease (</w:t>
      </w:r>
      <w:proofErr w:type="spellStart"/>
      <w:r w:rsidRPr="003D02C3">
        <w:t>MNase</w:t>
      </w:r>
      <w:proofErr w:type="spellEnd"/>
      <w:r w:rsidR="007A5F77" w:rsidRPr="003D02C3">
        <w:t xml:space="preserve">) </w:t>
      </w:r>
      <w:r w:rsidRPr="003D02C3">
        <w:t xml:space="preserve">fusion protein. </w:t>
      </w:r>
      <w:r w:rsidRPr="003D02C3">
        <w:lastRenderedPageBreak/>
        <w:t xml:space="preserve">Targeted </w:t>
      </w:r>
      <w:r w:rsidR="007A5F77" w:rsidRPr="003D02C3">
        <w:t xml:space="preserve">DNA </w:t>
      </w:r>
      <w:r w:rsidRPr="003D02C3">
        <w:t>digestion</w:t>
      </w:r>
      <w:r w:rsidR="007A5F77" w:rsidRPr="003D02C3">
        <w:t xml:space="preserve"> </w:t>
      </w:r>
      <w:r w:rsidR="00E03B9F" w:rsidRPr="003D02C3">
        <w:t xml:space="preserve">flanking the protein of interest </w:t>
      </w:r>
      <w:r w:rsidR="007A5F77" w:rsidRPr="003D02C3">
        <w:t>is then induced</w:t>
      </w:r>
      <w:r w:rsidRPr="003D02C3">
        <w:t xml:space="preserve"> under high-calcium/low-salt conditions</w:t>
      </w:r>
      <w:r w:rsidR="007A5F77" w:rsidRPr="003D02C3">
        <w:t>,</w:t>
      </w:r>
      <w:r w:rsidRPr="003D02C3">
        <w:t xml:space="preserve"> releas</w:t>
      </w:r>
      <w:r w:rsidR="007A5F77" w:rsidRPr="003D02C3">
        <w:t>ing</w:t>
      </w:r>
      <w:r w:rsidRPr="003D02C3">
        <w:t xml:space="preserve"> specific DNA fragments</w:t>
      </w:r>
      <w:r w:rsidR="007A5F77" w:rsidRPr="003D02C3">
        <w:t xml:space="preserve"> for purification</w:t>
      </w:r>
      <w:r w:rsidR="002D4F53" w:rsidRPr="003D02C3">
        <w:t xml:space="preserve">. The </w:t>
      </w:r>
      <w:r w:rsidR="00C41DDA" w:rsidRPr="003D02C3">
        <w:t>purified</w:t>
      </w:r>
      <w:r w:rsidR="002D4F53" w:rsidRPr="003D02C3">
        <w:t xml:space="preserve"> DNA fragments </w:t>
      </w:r>
      <w:r w:rsidR="00E03B9F" w:rsidRPr="003D02C3">
        <w:t xml:space="preserve">are </w:t>
      </w:r>
      <w:r w:rsidR="002D4F53" w:rsidRPr="003D02C3">
        <w:t xml:space="preserve">used to </w:t>
      </w:r>
      <w:r w:rsidR="002105BE" w:rsidRPr="003D02C3">
        <w:t>construct</w:t>
      </w:r>
      <w:r w:rsidR="002D4F53" w:rsidRPr="003D02C3">
        <w:t xml:space="preserve"> barcoded sequencing libraries</w:t>
      </w:r>
      <w:r w:rsidR="002105BE" w:rsidRPr="003D02C3">
        <w:t>, which can be pooled for high-throughput sequencing</w:t>
      </w:r>
      <w:r w:rsidRPr="003D02C3">
        <w:fldChar w:fldCharType="begin">
          <w:fldData xml:space="preserve">PEVuZE5vdGU+PENpdGU+PEF1dGhvcj5Ta2VuZTwvQXV0aG9yPjxZZWFyPjIwMTc8L1llYXI+PFJl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Ta2VuZTwvQXV0aG9yPjxZZWFyPjIwMTc8L1llYXI+PFJl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Pr="003D02C3">
        <w:fldChar w:fldCharType="separate"/>
      </w:r>
      <w:r w:rsidR="00F61540" w:rsidRPr="003D02C3">
        <w:rPr>
          <w:noProof/>
          <w:vertAlign w:val="superscript"/>
        </w:rPr>
        <w:t>11-14</w:t>
      </w:r>
      <w:r w:rsidRPr="003D02C3">
        <w:fldChar w:fldCharType="end"/>
      </w:r>
      <w:r w:rsidRPr="003D02C3">
        <w:t xml:space="preserve">. </w:t>
      </w:r>
      <w:bookmarkStart w:id="3" w:name="_Hlk213335767"/>
      <w:r w:rsidRPr="003D02C3">
        <w:t xml:space="preserve">Compared to </w:t>
      </w:r>
      <w:proofErr w:type="spellStart"/>
      <w:r w:rsidRPr="003D02C3">
        <w:t>ChIP</w:t>
      </w:r>
      <w:proofErr w:type="spellEnd"/>
      <w:r w:rsidRPr="003D02C3">
        <w:t xml:space="preserve">-seq, CUT&amp;RUN requires </w:t>
      </w:r>
      <w:r w:rsidR="00E03B9F" w:rsidRPr="003D02C3">
        <w:t xml:space="preserve">significantly </w:t>
      </w:r>
      <w:r w:rsidRPr="003D02C3">
        <w:t>fewer cells</w:t>
      </w:r>
      <w:r w:rsidR="00E03B9F" w:rsidRPr="003D02C3">
        <w:t xml:space="preserve"> as input</w:t>
      </w:r>
      <w:r w:rsidRPr="003D02C3">
        <w:t xml:space="preserve">, </w:t>
      </w:r>
      <w:r w:rsidR="007A5F77" w:rsidRPr="003D02C3">
        <w:t>pro</w:t>
      </w:r>
      <w:r w:rsidRPr="003D02C3">
        <w:t xml:space="preserve">duces </w:t>
      </w:r>
      <w:r w:rsidR="007A5F77" w:rsidRPr="003D02C3">
        <w:t xml:space="preserve">lower </w:t>
      </w:r>
      <w:r w:rsidRPr="003D02C3">
        <w:t xml:space="preserve">background noise, avoids </w:t>
      </w:r>
      <w:r w:rsidR="007A5F77" w:rsidRPr="003D02C3">
        <w:t xml:space="preserve">crosslinking </w:t>
      </w:r>
      <w:r w:rsidRPr="003D02C3">
        <w:t>artifacts,</w:t>
      </w:r>
      <w:r w:rsidR="007A5F77" w:rsidRPr="003D02C3">
        <w:t xml:space="preserve"> and requires fewer sequencing reads</w:t>
      </w:r>
      <w:r w:rsidRPr="003D02C3">
        <w:t xml:space="preserve"> </w:t>
      </w:r>
      <w:r w:rsidR="007A5F77" w:rsidRPr="003D02C3">
        <w:t xml:space="preserve">- </w:t>
      </w:r>
      <w:r w:rsidRPr="003D02C3">
        <w:t xml:space="preserve">making it </w:t>
      </w:r>
      <w:r w:rsidR="007A5F77" w:rsidRPr="003D02C3">
        <w:t xml:space="preserve">particularly </w:t>
      </w:r>
      <w:r w:rsidR="00D91DAF" w:rsidRPr="003D02C3">
        <w:t>suitable for</w:t>
      </w:r>
      <w:r w:rsidRPr="003D02C3">
        <w:t xml:space="preserve"> studying dynamic chromatin states in cancer</w:t>
      </w:r>
      <w:r w:rsidR="00E03B9F" w:rsidRPr="003D02C3">
        <w:t xml:space="preserve"> in a cost-efficient manner</w:t>
      </w:r>
      <w:r w:rsidRPr="003D02C3">
        <w:t>.</w:t>
      </w:r>
      <w:bookmarkEnd w:id="3"/>
    </w:p>
    <w:p w14:paraId="0F22BCD0" w14:textId="77777777" w:rsidR="00BB010F" w:rsidRPr="003D02C3" w:rsidRDefault="00BB010F" w:rsidP="003D02C3"/>
    <w:p w14:paraId="449C003A" w14:textId="2BF6D6CC" w:rsidR="004A52C1" w:rsidRPr="003D02C3" w:rsidRDefault="004A52C1" w:rsidP="003D02C3">
      <w:bookmarkStart w:id="4" w:name="_Hlk213271553"/>
      <w:r w:rsidRPr="003D02C3">
        <w:t xml:space="preserve">CUT&amp;RUN </w:t>
      </w:r>
      <w:r w:rsidR="001A19CA" w:rsidRPr="003D02C3">
        <w:t xml:space="preserve">technology has been </w:t>
      </w:r>
      <w:r w:rsidR="003353AC" w:rsidRPr="003D02C3">
        <w:t>developed</w:t>
      </w:r>
      <w:r w:rsidR="001A19CA" w:rsidRPr="003D02C3">
        <w:t xml:space="preserve"> to investigate</w:t>
      </w:r>
      <w:r w:rsidR="004B3E74" w:rsidRPr="003D02C3">
        <w:t xml:space="preserve"> the genomic locations of the chromatin-interacting proteins</w:t>
      </w:r>
      <w:r w:rsidR="00ED7AEC" w:rsidRPr="003D02C3">
        <w:t>, including</w:t>
      </w:r>
      <w:r w:rsidR="001A19CA" w:rsidRPr="003D02C3">
        <w:t xml:space="preserve"> histone </w:t>
      </w:r>
      <w:r w:rsidR="001768FB" w:rsidRPr="003D02C3">
        <w:t>modifications,</w:t>
      </w:r>
      <w:r w:rsidR="001A19CA" w:rsidRPr="003D02C3">
        <w:t xml:space="preserve"> </w:t>
      </w:r>
      <w:r w:rsidR="00ED7AEC" w:rsidRPr="003D02C3">
        <w:t>TF</w:t>
      </w:r>
      <w:r w:rsidR="001A19CA" w:rsidRPr="003D02C3">
        <w:t xml:space="preserve"> binding sites, and chromatin-associated complexes</w:t>
      </w:r>
      <w:r w:rsidR="00ED7AEC" w:rsidRPr="003D02C3">
        <w:t xml:space="preserve">, thereby </w:t>
      </w:r>
      <w:r w:rsidR="001A19CA" w:rsidRPr="003D02C3">
        <w:t>reveal</w:t>
      </w:r>
      <w:r w:rsidR="00ED7AEC" w:rsidRPr="003D02C3">
        <w:t>ing</w:t>
      </w:r>
      <w:r w:rsidR="001A19CA" w:rsidRPr="003D02C3">
        <w:t xml:space="preserve"> epigenetic regulatory </w:t>
      </w:r>
      <w:r w:rsidR="003E24F0" w:rsidRPr="003D02C3">
        <w:t>landscapes</w:t>
      </w:r>
      <w:r w:rsidR="00ED7AEC" w:rsidRPr="003D02C3">
        <w:fldChar w:fldCharType="begin">
          <w:fldData xml:space="preserve">PEVuZE5vdGU+PENpdGU+PEF1dGhvcj5Ta2VuZTwvQXV0aG9yPjxZZWFyPjIwMTc8L1llYXI+PFJl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</w:fldData>
        </w:fldChar>
      </w:r>
      <w:r w:rsidR="00ED7AEC" w:rsidRPr="003D02C3">
        <w:instrText xml:space="preserve"> ADDIN EN.CITE </w:instrText>
      </w:r>
      <w:r w:rsidR="00ED7AEC" w:rsidRPr="003D02C3">
        <w:fldChar w:fldCharType="begin">
          <w:fldData xml:space="preserve">PEVuZE5vdGU+PENpdGU+PEF1dGhvcj5Ta2VuZTwvQXV0aG9yPjxZZWFyPjIwMTc8L1llYXI+PFJl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</w:fldData>
        </w:fldChar>
      </w:r>
      <w:r w:rsidR="00ED7AEC" w:rsidRPr="003D02C3">
        <w:instrText xml:space="preserve"> ADDIN EN.CITE.DATA </w:instrText>
      </w:r>
      <w:r w:rsidR="00ED7AEC" w:rsidRPr="003D02C3">
        <w:fldChar w:fldCharType="end"/>
      </w:r>
      <w:r w:rsidR="00ED7AEC" w:rsidRPr="003D02C3">
        <w:fldChar w:fldCharType="separate"/>
      </w:r>
      <w:r w:rsidR="00ED7AEC" w:rsidRPr="003D02C3">
        <w:rPr>
          <w:noProof/>
          <w:vertAlign w:val="superscript"/>
        </w:rPr>
        <w:t>11,12</w:t>
      </w:r>
      <w:r w:rsidR="00ED7AEC" w:rsidRPr="003D02C3">
        <w:fldChar w:fldCharType="end"/>
      </w:r>
      <w:r w:rsidR="003E24F0" w:rsidRPr="003D02C3">
        <w:t xml:space="preserve">. </w:t>
      </w:r>
      <w:r w:rsidR="00ED7AEC" w:rsidRPr="003D02C3">
        <w:t>This technique</w:t>
      </w:r>
      <w:r w:rsidR="001A19CA" w:rsidRPr="003D02C3">
        <w:t xml:space="preserve"> has enabled detailed analys</w:t>
      </w:r>
      <w:r w:rsidR="00ED7AEC" w:rsidRPr="003D02C3">
        <w:t>es</w:t>
      </w:r>
      <w:r w:rsidR="001A19CA" w:rsidRPr="003D02C3">
        <w:t xml:space="preserve"> of enhancer–promoter architecture, transcriptional network regulation, and chromatin state dynamics during development and disease progression</w:t>
      </w:r>
      <w:r w:rsidR="00ED7AEC" w:rsidRPr="003D02C3">
        <w:fldChar w:fldCharType="begin">
          <w:fldData xml:space="preserve">PEVuZE5vdGU+PENpdGU+PEF1dGhvcj5IYWluZXI8L0F1dGhvcj48WWVhcj4yMDE5PC9ZZWFyPjxS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ED7AEC" w:rsidRPr="003D02C3">
        <w:instrText xml:space="preserve"> ADDIN EN.CITE </w:instrText>
      </w:r>
      <w:r w:rsidR="00ED7AEC" w:rsidRPr="003D02C3">
        <w:fldChar w:fldCharType="begin">
          <w:fldData xml:space="preserve">PEVuZE5vdGU+PENpdGU+PEF1dGhvcj5IYWluZXI8L0F1dGhvcj48WWVhcj4yMDE5PC9ZZWFyPjxS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ED7AEC" w:rsidRPr="003D02C3">
        <w:instrText xml:space="preserve"> ADDIN EN.CITE.DATA </w:instrText>
      </w:r>
      <w:r w:rsidR="00ED7AEC" w:rsidRPr="003D02C3">
        <w:fldChar w:fldCharType="end"/>
      </w:r>
      <w:r w:rsidR="00ED7AEC" w:rsidRPr="003D02C3">
        <w:fldChar w:fldCharType="separate"/>
      </w:r>
      <w:r w:rsidR="00ED7AEC" w:rsidRPr="003D02C3">
        <w:rPr>
          <w:noProof/>
          <w:vertAlign w:val="superscript"/>
        </w:rPr>
        <w:t>15</w:t>
      </w:r>
      <w:r w:rsidR="00ED7AEC" w:rsidRPr="003D02C3">
        <w:fldChar w:fldCharType="end"/>
      </w:r>
      <w:r w:rsidR="001A19CA" w:rsidRPr="003D02C3">
        <w:t xml:space="preserve">. In cancer research, </w:t>
      </w:r>
      <w:r w:rsidR="00C61850" w:rsidRPr="003D02C3">
        <w:t xml:space="preserve">CUT&amp;RUN </w:t>
      </w:r>
      <w:r w:rsidR="001A19CA" w:rsidRPr="003D02C3">
        <w:t>allows precise mapping of histone marks</w:t>
      </w:r>
      <w:r w:rsidR="00ED7AEC" w:rsidRPr="003D02C3">
        <w:fldChar w:fldCharType="begin">
          <w:fldData xml:space="preserve">PEVuZE5vdGU+PENpdGU+PEF1dGhvcj5NYXJyb3F1aW4tUml2ZXJhPC9BdXRob3I+PFllYXI+MjAy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</w:fldData>
        </w:fldChar>
      </w:r>
      <w:r w:rsidR="00ED7AEC" w:rsidRPr="003D02C3">
        <w:instrText xml:space="preserve"> ADDIN EN.CITE </w:instrText>
      </w:r>
      <w:r w:rsidR="00ED7AEC" w:rsidRPr="003D02C3">
        <w:fldChar w:fldCharType="begin">
          <w:fldData xml:space="preserve">PEVuZE5vdGU+PENpdGU+PEF1dGhvcj5NYXJyb3F1aW4tUml2ZXJhPC9BdXRob3I+PFllYXI+MjAy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</w:fldData>
        </w:fldChar>
      </w:r>
      <w:r w:rsidR="00ED7AEC" w:rsidRPr="003D02C3">
        <w:instrText xml:space="preserve"> ADDIN EN.CITE.DATA </w:instrText>
      </w:r>
      <w:r w:rsidR="00ED7AEC" w:rsidRPr="003D02C3">
        <w:fldChar w:fldCharType="end"/>
      </w:r>
      <w:r w:rsidR="00ED7AEC" w:rsidRPr="003D02C3">
        <w:fldChar w:fldCharType="separate"/>
      </w:r>
      <w:r w:rsidR="00ED7AEC" w:rsidRPr="003D02C3">
        <w:rPr>
          <w:noProof/>
          <w:vertAlign w:val="superscript"/>
        </w:rPr>
        <w:t>16</w:t>
      </w:r>
      <w:r w:rsidR="00ED7AEC" w:rsidRPr="003D02C3">
        <w:fldChar w:fldCharType="end"/>
      </w:r>
      <w:r w:rsidR="00373016" w:rsidRPr="003D02C3">
        <w:rPr>
          <w:vertAlign w:val="superscript"/>
        </w:rPr>
        <w:t>,</w:t>
      </w:r>
      <w:r w:rsidR="00ED7AEC" w:rsidRPr="003D02C3">
        <w:fldChar w:fldCharType="begin">
          <w:fldData xml:space="preserve">PEVuZE5vdGU+PENpdGU+PEF1dGhvcj5IdWFuZzwvQXV0aG9yPjxZZWFyPjIwMjU8L1llYXI+PFJl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</w:fldData>
        </w:fldChar>
      </w:r>
      <w:r w:rsidR="00ED7AEC" w:rsidRPr="003D02C3">
        <w:instrText xml:space="preserve"> ADDIN EN.CITE </w:instrText>
      </w:r>
      <w:r w:rsidR="00ED7AEC" w:rsidRPr="003D02C3">
        <w:fldChar w:fldCharType="begin">
          <w:fldData xml:space="preserve">PEVuZE5vdGU+PENpdGU+PEF1dGhvcj5IdWFuZzwvQXV0aG9yPjxZZWFyPjIwMjU8L1llYXI+PFJl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</w:fldData>
        </w:fldChar>
      </w:r>
      <w:r w:rsidR="00ED7AEC" w:rsidRPr="003D02C3">
        <w:instrText xml:space="preserve"> ADDIN EN.CITE.DATA </w:instrText>
      </w:r>
      <w:r w:rsidR="00ED7AEC" w:rsidRPr="003D02C3">
        <w:fldChar w:fldCharType="end"/>
      </w:r>
      <w:r w:rsidR="00ED7AEC" w:rsidRPr="003D02C3">
        <w:fldChar w:fldCharType="separate"/>
      </w:r>
      <w:r w:rsidR="00ED7AEC" w:rsidRPr="003D02C3">
        <w:rPr>
          <w:noProof/>
          <w:vertAlign w:val="superscript"/>
        </w:rPr>
        <w:t>17</w:t>
      </w:r>
      <w:r w:rsidR="00ED7AEC" w:rsidRPr="003D02C3">
        <w:fldChar w:fldCharType="end"/>
      </w:r>
      <w:r w:rsidR="001A19CA" w:rsidRPr="003D02C3">
        <w:t xml:space="preserve"> and oncogenic transcription factor occupancy, helping to identify lineage-specific regulatory programs and potential therapeutic targets</w:t>
      </w:r>
      <w:r w:rsidR="00ED7AEC" w:rsidRPr="003D02C3">
        <w:fldChar w:fldCharType="begin">
          <w:fldData xml:space="preserve">PEVuZE5vdGU+PENpdGU+PEF1dGhvcj5IYWluZXI8L0F1dGhvcj48WWVhcj4yMDE5PC9ZZWFyPjxS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</w:fldData>
        </w:fldChar>
      </w:r>
      <w:r w:rsidR="00ED7AEC" w:rsidRPr="003D02C3">
        <w:instrText xml:space="preserve"> ADDIN EN.CITE </w:instrText>
      </w:r>
      <w:r w:rsidR="00ED7AEC" w:rsidRPr="003D02C3">
        <w:fldChar w:fldCharType="begin">
          <w:fldData xml:space="preserve">PEVuZE5vdGU+PENpdGU+PEF1dGhvcj5IYWluZXI8L0F1dGhvcj48WWVhcj4yMDE5PC9ZZWFyPjxS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</w:fldData>
        </w:fldChar>
      </w:r>
      <w:r w:rsidR="00ED7AEC" w:rsidRPr="003D02C3">
        <w:instrText xml:space="preserve"> ADDIN EN.CITE.DATA </w:instrText>
      </w:r>
      <w:r w:rsidR="00ED7AEC" w:rsidRPr="003D02C3">
        <w:fldChar w:fldCharType="end"/>
      </w:r>
      <w:r w:rsidR="00ED7AEC" w:rsidRPr="003D02C3">
        <w:fldChar w:fldCharType="separate"/>
      </w:r>
      <w:r w:rsidR="00ED7AEC" w:rsidRPr="003D02C3">
        <w:rPr>
          <w:noProof/>
          <w:vertAlign w:val="superscript"/>
        </w:rPr>
        <w:t>15,16</w:t>
      </w:r>
      <w:r w:rsidR="00ED7AEC" w:rsidRPr="003D02C3">
        <w:fldChar w:fldCharType="end"/>
      </w:r>
      <w:r w:rsidR="001A19CA" w:rsidRPr="003D02C3">
        <w:t>.</w:t>
      </w:r>
      <w:r w:rsidR="00AD20F9" w:rsidRPr="003D02C3">
        <w:t xml:space="preserve"> </w:t>
      </w:r>
      <w:r w:rsidR="00C61850" w:rsidRPr="003D02C3">
        <w:t xml:space="preserve">Furthermore, </w:t>
      </w:r>
      <w:r w:rsidR="002636DB" w:rsidRPr="003D02C3">
        <w:t>C</w:t>
      </w:r>
      <w:r w:rsidR="00600EED" w:rsidRPr="003D02C3">
        <w:t>UT</w:t>
      </w:r>
      <w:r w:rsidR="002636DB" w:rsidRPr="003D02C3">
        <w:t>&amp;RUN</w:t>
      </w:r>
      <w:r w:rsidR="00AD20F9" w:rsidRPr="003D02C3">
        <w:t xml:space="preserve"> </w:t>
      </w:r>
      <w:r w:rsidR="00C61850" w:rsidRPr="003D02C3">
        <w:t xml:space="preserve">can be </w:t>
      </w:r>
      <w:r w:rsidR="002636DB" w:rsidRPr="003D02C3">
        <w:t>performed</w:t>
      </w:r>
      <w:r w:rsidR="00AD20F9" w:rsidRPr="003D02C3">
        <w:t xml:space="preserve"> </w:t>
      </w:r>
      <w:r w:rsidR="00600EED" w:rsidRPr="003D02C3">
        <w:rPr>
          <w:i/>
          <w:iCs/>
        </w:rPr>
        <w:t>in sit</w:t>
      </w:r>
      <w:r w:rsidR="007939EF" w:rsidRPr="003D02C3">
        <w:rPr>
          <w:i/>
          <w:iCs/>
        </w:rPr>
        <w:t>u</w:t>
      </w:r>
      <w:r w:rsidR="00600EED" w:rsidRPr="003D02C3">
        <w:t xml:space="preserve"> </w:t>
      </w:r>
      <w:r w:rsidR="00AD20F9" w:rsidRPr="003D02C3">
        <w:t>in cells</w:t>
      </w:r>
      <w:r w:rsidR="00C61850" w:rsidRPr="003D02C3">
        <w:t>,</w:t>
      </w:r>
      <w:r w:rsidR="00AD20F9" w:rsidRPr="003D02C3">
        <w:t xml:space="preserve"> </w:t>
      </w:r>
      <w:r w:rsidR="007939EF" w:rsidRPr="003D02C3">
        <w:t xml:space="preserve">including </w:t>
      </w:r>
      <w:r w:rsidR="00C61850" w:rsidRPr="003D02C3">
        <w:t>CD8</w:t>
      </w:r>
      <w:r w:rsidR="007939EF" w:rsidRPr="003D02C3">
        <w:t>+</w:t>
      </w:r>
      <w:r w:rsidR="00C61850" w:rsidRPr="003D02C3">
        <w:t xml:space="preserve"> T cell</w:t>
      </w:r>
      <w:r w:rsidR="00C61850" w:rsidRPr="003D02C3">
        <w:fldChar w:fldCharType="begin">
          <w:fldData xml:space="preserve">PEVuZE5vdGU+PENpdGU+PEF1dGhvcj5IdWFuZzwvQXV0aG9yPjxZZWFyPjIwMjU8L1llYXI+PFJl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</w:fldData>
        </w:fldChar>
      </w:r>
      <w:r w:rsidR="00C61850" w:rsidRPr="003D02C3">
        <w:instrText xml:space="preserve"> ADDIN EN.CITE </w:instrText>
      </w:r>
      <w:r w:rsidR="00C61850" w:rsidRPr="003D02C3">
        <w:fldChar w:fldCharType="begin">
          <w:fldData xml:space="preserve">PEVuZE5vdGU+PENpdGU+PEF1dGhvcj5IdWFuZzwvQXV0aG9yPjxZZWFyPjIwMjU8L1llYXI+PFJl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</w:fldData>
        </w:fldChar>
      </w:r>
      <w:r w:rsidR="00C61850" w:rsidRPr="003D02C3">
        <w:instrText xml:space="preserve"> ADDIN EN.CITE.DATA </w:instrText>
      </w:r>
      <w:r w:rsidR="00C61850" w:rsidRPr="003D02C3">
        <w:fldChar w:fldCharType="end"/>
      </w:r>
      <w:r w:rsidR="00C61850" w:rsidRPr="003D02C3">
        <w:fldChar w:fldCharType="separate"/>
      </w:r>
      <w:r w:rsidR="00C61850" w:rsidRPr="003D02C3">
        <w:rPr>
          <w:noProof/>
          <w:vertAlign w:val="superscript"/>
        </w:rPr>
        <w:t>17</w:t>
      </w:r>
      <w:r w:rsidR="00C61850" w:rsidRPr="003D02C3">
        <w:fldChar w:fldCharType="end"/>
      </w:r>
      <w:r w:rsidR="007939EF" w:rsidRPr="003D02C3">
        <w:t xml:space="preserve">, </w:t>
      </w:r>
      <w:r w:rsidR="00C61850" w:rsidRPr="003D02C3">
        <w:t>as well as to tissue samples</w:t>
      </w:r>
      <w:r w:rsidR="007939EF" w:rsidRPr="003D02C3">
        <w:rPr>
          <w:vertAlign w:val="superscript"/>
        </w:rPr>
        <w:fldChar w:fldCharType="begin">
          <w:fldData xml:space="preserve">PEVuZE5vdGU+PENpdGU+PEF1dGhvcj5EZSBTYXJrYXI8L0F1dGhvcj48WWVhcj4yMDIzPC9ZZWFy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</w:fldData>
        </w:fldChar>
      </w:r>
      <w:r w:rsidR="007939EF" w:rsidRPr="003D02C3">
        <w:rPr>
          <w:vertAlign w:val="superscript"/>
        </w:rPr>
        <w:instrText xml:space="preserve"> ADDIN EN.CITE </w:instrText>
      </w:r>
      <w:r w:rsidR="007939EF" w:rsidRPr="003D02C3">
        <w:rPr>
          <w:vertAlign w:val="superscript"/>
        </w:rPr>
        <w:fldChar w:fldCharType="begin">
          <w:fldData xml:space="preserve">PEVuZE5vdGU+PENpdGU+PEF1dGhvcj5EZSBTYXJrYXI8L0F1dGhvcj48WWVhcj4yMDIzPC9ZZWFy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</w:fldData>
        </w:fldChar>
      </w:r>
      <w:r w:rsidR="007939EF" w:rsidRPr="003D02C3">
        <w:rPr>
          <w:vertAlign w:val="superscript"/>
        </w:rPr>
        <w:instrText xml:space="preserve"> ADDIN EN.CITE.DATA </w:instrText>
      </w:r>
      <w:r w:rsidR="007939EF" w:rsidRPr="003D02C3">
        <w:rPr>
          <w:vertAlign w:val="superscript"/>
        </w:rPr>
      </w:r>
      <w:r w:rsidR="007939EF" w:rsidRPr="003D02C3">
        <w:rPr>
          <w:vertAlign w:val="superscript"/>
        </w:rPr>
        <w:fldChar w:fldCharType="end"/>
      </w:r>
      <w:r w:rsidR="007939EF" w:rsidRPr="003D02C3">
        <w:rPr>
          <w:vertAlign w:val="superscript"/>
        </w:rPr>
      </w:r>
      <w:r w:rsidR="007939EF" w:rsidRPr="003D02C3">
        <w:rPr>
          <w:vertAlign w:val="superscript"/>
        </w:rPr>
        <w:fldChar w:fldCharType="separate"/>
      </w:r>
      <w:r w:rsidR="007939EF" w:rsidRPr="003D02C3">
        <w:rPr>
          <w:noProof/>
          <w:vertAlign w:val="superscript"/>
        </w:rPr>
        <w:t>18</w:t>
      </w:r>
      <w:r w:rsidR="007939EF" w:rsidRPr="003D02C3">
        <w:rPr>
          <w:vertAlign w:val="superscript"/>
        </w:rPr>
        <w:fldChar w:fldCharType="end"/>
      </w:r>
      <w:r w:rsidR="007939EF" w:rsidRPr="003D02C3">
        <w:rPr>
          <w:vertAlign w:val="superscript"/>
        </w:rPr>
        <w:t>,</w:t>
      </w:r>
      <w:r w:rsidR="00C61850" w:rsidRPr="003D02C3">
        <w:rPr>
          <w:vertAlign w:val="superscript"/>
        </w:rPr>
        <w:fldChar w:fldCharType="begin">
          <w:fldData xml:space="preserve">PEVuZE5vdGU+PENpdGU+PEF1dGhvcj5Sb2JlcnRpPC9BdXRob3I+PFllYXI+MjAyNTwvWWVhcj48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</w:fldData>
        </w:fldChar>
      </w:r>
      <w:r w:rsidR="00C61850" w:rsidRPr="003D02C3">
        <w:rPr>
          <w:vertAlign w:val="superscript"/>
        </w:rPr>
        <w:instrText xml:space="preserve"> ADDIN EN.CITE </w:instrText>
      </w:r>
      <w:r w:rsidR="00C61850" w:rsidRPr="003D02C3">
        <w:rPr>
          <w:vertAlign w:val="superscript"/>
        </w:rPr>
        <w:fldChar w:fldCharType="begin">
          <w:fldData xml:space="preserve">PEVuZE5vdGU+PENpdGU+PEF1dGhvcj5Sb2JlcnRpPC9BdXRob3I+PFllYXI+MjAyNTwvWWVhcj48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</w:fldData>
        </w:fldChar>
      </w:r>
      <w:r w:rsidR="00C61850" w:rsidRPr="003D02C3">
        <w:rPr>
          <w:vertAlign w:val="superscript"/>
        </w:rPr>
        <w:instrText xml:space="preserve"> ADDIN EN.CITE.DATA </w:instrText>
      </w:r>
      <w:r w:rsidR="00C61850" w:rsidRPr="003D02C3">
        <w:rPr>
          <w:vertAlign w:val="superscript"/>
        </w:rPr>
      </w:r>
      <w:r w:rsidR="00C61850" w:rsidRPr="003D02C3">
        <w:rPr>
          <w:vertAlign w:val="superscript"/>
        </w:rPr>
        <w:fldChar w:fldCharType="end"/>
      </w:r>
      <w:r w:rsidR="00C61850" w:rsidRPr="003D02C3">
        <w:rPr>
          <w:vertAlign w:val="superscript"/>
        </w:rPr>
      </w:r>
      <w:r w:rsidR="00C61850" w:rsidRPr="003D02C3">
        <w:rPr>
          <w:vertAlign w:val="superscript"/>
        </w:rPr>
        <w:fldChar w:fldCharType="separate"/>
      </w:r>
      <w:r w:rsidR="00C61850" w:rsidRPr="003D02C3">
        <w:rPr>
          <w:noProof/>
          <w:vertAlign w:val="superscript"/>
        </w:rPr>
        <w:t>19</w:t>
      </w:r>
      <w:r w:rsidR="00C61850" w:rsidRPr="003D02C3">
        <w:rPr>
          <w:vertAlign w:val="superscript"/>
        </w:rPr>
        <w:fldChar w:fldCharType="end"/>
      </w:r>
      <w:r w:rsidR="00AD20F9" w:rsidRPr="003D02C3">
        <w:t xml:space="preserve">. </w:t>
      </w:r>
    </w:p>
    <w:bookmarkEnd w:id="4"/>
    <w:p w14:paraId="7A30268E" w14:textId="77777777" w:rsidR="00136E96" w:rsidRPr="003D02C3" w:rsidRDefault="00136E96" w:rsidP="003D02C3"/>
    <w:p w14:paraId="100F629D" w14:textId="3712492D" w:rsidR="001F661A" w:rsidRPr="003D02C3" w:rsidRDefault="006019FD" w:rsidP="003D02C3">
      <w:r w:rsidRPr="003D02C3">
        <w:t xml:space="preserve">To detect the genomic location of PTMs and transcription factor E2F7 binding sites in SCLC subtypes, </w:t>
      </w:r>
      <w:r w:rsidR="001F661A" w:rsidRPr="003D02C3">
        <w:t>we applied CUT&amp;RUN</w:t>
      </w:r>
      <w:r w:rsidR="009E3B3D" w:rsidRPr="003D02C3">
        <w:t>-seq</w:t>
      </w:r>
      <w:r w:rsidR="001F661A" w:rsidRPr="003D02C3">
        <w:t xml:space="preserve"> to four SCLC </w:t>
      </w:r>
      <w:r w:rsidR="00F8759E" w:rsidRPr="003D02C3">
        <w:t xml:space="preserve">NE </w:t>
      </w:r>
      <w:r w:rsidR="001F661A" w:rsidRPr="003D02C3">
        <w:t>cell line models: H146 and DMS79 (ASCL1 subtype)</w:t>
      </w:r>
      <w:r w:rsidR="00FF30BB" w:rsidRPr="003D02C3">
        <w:t>,</w:t>
      </w:r>
      <w:r w:rsidR="001F661A" w:rsidRPr="003D02C3">
        <w:t xml:space="preserve"> </w:t>
      </w:r>
      <w:r w:rsidR="00F8759E" w:rsidRPr="003D02C3">
        <w:t>as well as</w:t>
      </w:r>
      <w:r w:rsidR="001F661A" w:rsidRPr="003D02C3">
        <w:t xml:space="preserve"> H446 and H82 (NEUROD1 subtype), with or without KMT2D mutations. We profiled </w:t>
      </w:r>
      <w:r w:rsidR="00B65443" w:rsidRPr="003D02C3">
        <w:t xml:space="preserve">the </w:t>
      </w:r>
      <w:r w:rsidR="001F661A" w:rsidRPr="003D02C3">
        <w:t>histone mark H3K4me1</w:t>
      </w:r>
      <w:r w:rsidR="00B65443" w:rsidRPr="003D02C3">
        <w:t>, an</w:t>
      </w:r>
      <w:r w:rsidR="001F661A" w:rsidRPr="003D02C3">
        <w:t xml:space="preserve"> enhancer</w:t>
      </w:r>
      <w:r w:rsidR="00B65443" w:rsidRPr="003D02C3">
        <w:t xml:space="preserve">-associated modification primarily </w:t>
      </w:r>
      <w:r w:rsidR="001F661A" w:rsidRPr="003D02C3">
        <w:t>catalyzed by KMT2D</w:t>
      </w:r>
      <w:r w:rsidR="00F8759E" w:rsidRPr="003D02C3">
        <w:t>, and</w:t>
      </w:r>
      <w:r w:rsidR="001F661A" w:rsidRPr="003D02C3">
        <w:t xml:space="preserve"> E2F7, </w:t>
      </w:r>
      <w:r w:rsidR="00F8759E" w:rsidRPr="003D02C3">
        <w:t xml:space="preserve">which has been shown to be </w:t>
      </w:r>
      <w:r w:rsidR="001F661A" w:rsidRPr="003D02C3">
        <w:t>a cofactor of ASCL1</w:t>
      </w:r>
      <w:r w:rsidR="001F661A" w:rsidRPr="003D02C3">
        <w:fldChar w:fldCharType="begin">
          <w:fldData xml:space="preserve">PEVuZE5vdGU+PENpdGU+PEF1dGhvcj5CbGFjazwvQXV0aG9yPjxZZWFyPjIwMjA8L1llYXI+PFJl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</w:fldData>
        </w:fldChar>
      </w:r>
      <w:r w:rsidR="00C61850" w:rsidRPr="003D02C3">
        <w:instrText xml:space="preserve"> ADDIN EN.CITE </w:instrText>
      </w:r>
      <w:r w:rsidR="00C61850" w:rsidRPr="003D02C3">
        <w:fldChar w:fldCharType="begin">
          <w:fldData xml:space="preserve">PEVuZE5vdGU+PENpdGU+PEF1dGhvcj5CbGFjazwvQXV0aG9yPjxZZWFyPjIwMjA8L1llYXI+PFJl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</w:fldData>
        </w:fldChar>
      </w:r>
      <w:r w:rsidR="00C61850" w:rsidRPr="003D02C3">
        <w:instrText xml:space="preserve"> ADDIN EN.CITE.DATA </w:instrText>
      </w:r>
      <w:r w:rsidR="00C61850" w:rsidRPr="003D02C3">
        <w:fldChar w:fldCharType="end"/>
      </w:r>
      <w:r w:rsidR="001F661A" w:rsidRPr="003D02C3">
        <w:fldChar w:fldCharType="separate"/>
      </w:r>
      <w:r w:rsidR="00C61850" w:rsidRPr="003D02C3">
        <w:rPr>
          <w:noProof/>
          <w:vertAlign w:val="superscript"/>
        </w:rPr>
        <w:t>20</w:t>
      </w:r>
      <w:r w:rsidR="001F661A" w:rsidRPr="003D02C3">
        <w:fldChar w:fldCharType="end"/>
      </w:r>
      <w:r w:rsidR="00492A7A" w:rsidRPr="003D02C3">
        <w:t>.</w:t>
      </w:r>
      <w:r w:rsidR="00F8759E" w:rsidRPr="003D02C3">
        <w:t xml:space="preserve"> The histone </w:t>
      </w:r>
      <w:proofErr w:type="gramStart"/>
      <w:r w:rsidR="00F8759E" w:rsidRPr="003D02C3">
        <w:t>mark</w:t>
      </w:r>
      <w:proofErr w:type="gramEnd"/>
      <w:r w:rsidR="001F661A" w:rsidRPr="003D02C3">
        <w:t xml:space="preserve"> H3K4me3</w:t>
      </w:r>
      <w:r w:rsidR="00F8759E" w:rsidRPr="003D02C3">
        <w:t>, which is associated with active promoters,</w:t>
      </w:r>
      <w:r w:rsidR="001F661A" w:rsidRPr="003D02C3">
        <w:t xml:space="preserve"> </w:t>
      </w:r>
      <w:r w:rsidR="00B65443" w:rsidRPr="003D02C3">
        <w:t xml:space="preserve">served as </w:t>
      </w:r>
      <w:r w:rsidR="001F661A" w:rsidRPr="003D02C3">
        <w:t xml:space="preserve">positive control, </w:t>
      </w:r>
      <w:r w:rsidR="00B65443" w:rsidRPr="003D02C3">
        <w:t>while</w:t>
      </w:r>
      <w:r w:rsidR="001F661A" w:rsidRPr="003D02C3">
        <w:t xml:space="preserve"> IgG </w:t>
      </w:r>
      <w:r w:rsidR="00B65443" w:rsidRPr="003D02C3">
        <w:t xml:space="preserve">served </w:t>
      </w:r>
      <w:r w:rsidR="001F661A" w:rsidRPr="003D02C3">
        <w:t xml:space="preserve">as negative control.  </w:t>
      </w:r>
    </w:p>
    <w:p w14:paraId="3946CA3F" w14:textId="77777777" w:rsidR="001F661A" w:rsidRPr="003D02C3" w:rsidRDefault="001F661A" w:rsidP="003D02C3"/>
    <w:p w14:paraId="6BC9A8FA" w14:textId="4C4D3562" w:rsidR="001F661A" w:rsidRPr="003D02C3" w:rsidRDefault="001F661A" w:rsidP="003D02C3">
      <w:r w:rsidRPr="003D02C3">
        <w:t xml:space="preserve">Here, we present a detailed  CUT&amp;RUN-seq protocol for SCLC </w:t>
      </w:r>
      <w:r w:rsidR="00F867FF" w:rsidRPr="003D02C3">
        <w:t xml:space="preserve">NE </w:t>
      </w:r>
      <w:r w:rsidRPr="003D02C3">
        <w:t>cell lines, based on the</w:t>
      </w:r>
      <w:r w:rsidR="00F8759E" w:rsidRPr="003D02C3">
        <w:t xml:space="preserve"> following:</w:t>
      </w:r>
      <w:r w:rsidRPr="003D02C3">
        <w:t xml:space="preserve"> </w:t>
      </w:r>
      <w:r w:rsidR="00A268FC" w:rsidRPr="003D02C3">
        <w:t xml:space="preserve">a </w:t>
      </w:r>
      <w:bookmarkStart w:id="5" w:name="_Hlk215492970"/>
      <w:r w:rsidR="00A268FC" w:rsidRPr="003D02C3">
        <w:t>commercially available</w:t>
      </w:r>
      <w:r w:rsidRPr="003D02C3">
        <w:t xml:space="preserve"> CUT&amp;RUN </w:t>
      </w:r>
      <w:r w:rsidR="00A268FC" w:rsidRPr="003D02C3">
        <w:t>k</w:t>
      </w:r>
      <w:r w:rsidRPr="003D02C3">
        <w:t>it</w:t>
      </w:r>
      <w:r w:rsidR="00492A7A" w:rsidRPr="003D02C3">
        <w:t xml:space="preserve"> (see </w:t>
      </w:r>
      <w:r w:rsidR="00492A7A" w:rsidRPr="003D02C3">
        <w:rPr>
          <w:b/>
          <w:bCs/>
        </w:rPr>
        <w:t>Table of Materials</w:t>
      </w:r>
      <w:r w:rsidR="00492A7A" w:rsidRPr="003D02C3">
        <w:t>)</w:t>
      </w:r>
      <w:bookmarkEnd w:id="5"/>
      <w:r w:rsidRPr="003D02C3">
        <w:t>, the original work of Skene and Henikoff</w:t>
      </w:r>
      <w:r w:rsidR="00045F27" w:rsidRPr="003D02C3">
        <w:fldChar w:fldCharType="begin">
          <w:fldData xml:space="preserve">PEVuZE5vdGU+PENpdGU+PEF1dGhvcj5Ta2VuZTwvQXV0aG9yPjxZZWFyPjIwMTg8L1llYXI+PFJl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Ta2VuZTwvQXV0aG9yPjxZZWFyPjIwMTg8L1llYXI+PFJl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="00045F27" w:rsidRPr="003D02C3">
        <w:fldChar w:fldCharType="separate"/>
      </w:r>
      <w:r w:rsidR="00F61540" w:rsidRPr="003D02C3">
        <w:rPr>
          <w:noProof/>
          <w:vertAlign w:val="superscript"/>
        </w:rPr>
        <w:t>11-13</w:t>
      </w:r>
      <w:r w:rsidR="00045F27" w:rsidRPr="003D02C3">
        <w:fldChar w:fldCharType="end"/>
      </w:r>
      <w:r w:rsidRPr="003D02C3">
        <w:t>, and our own laboratory optimizations.</w:t>
      </w:r>
    </w:p>
    <w:p w14:paraId="48BA6B0A" w14:textId="77777777" w:rsidR="006E4797" w:rsidRPr="003D02C3" w:rsidRDefault="006E4797" w:rsidP="003D02C3">
      <w:pPr>
        <w:rPr>
          <w:b/>
        </w:rPr>
      </w:pPr>
    </w:p>
    <w:p w14:paraId="32A92E82" w14:textId="5BBCDC22" w:rsidR="006E4797" w:rsidRPr="003D02C3" w:rsidRDefault="00551D82" w:rsidP="003D02C3">
      <w:r w:rsidRPr="003D02C3">
        <w:rPr>
          <w:b/>
        </w:rPr>
        <w:t>PROTOCOL</w:t>
      </w:r>
    </w:p>
    <w:p w14:paraId="05B70682" w14:textId="77777777" w:rsidR="00FF30BB" w:rsidRPr="003D02C3" w:rsidRDefault="00FF30BB" w:rsidP="003D02C3"/>
    <w:p w14:paraId="5B8111E0" w14:textId="41CD3C9F" w:rsidR="00560BFA" w:rsidRPr="003D02C3" w:rsidRDefault="00FF30BB" w:rsidP="003D02C3">
      <w:r w:rsidRPr="003D02C3">
        <w:t xml:space="preserve">NOTE: </w:t>
      </w:r>
      <w:r w:rsidR="00560BFA" w:rsidRPr="003D02C3">
        <w:t xml:space="preserve">This protocol </w:t>
      </w:r>
      <w:r w:rsidR="00160D0D" w:rsidRPr="003D02C3">
        <w:t>(</w:t>
      </w:r>
      <w:r w:rsidR="00160D0D" w:rsidRPr="003D02C3">
        <w:rPr>
          <w:b/>
          <w:bCs/>
        </w:rPr>
        <w:t>Figure 1</w:t>
      </w:r>
      <w:r w:rsidR="00160D0D" w:rsidRPr="003D02C3">
        <w:t>) provides</w:t>
      </w:r>
      <w:r w:rsidR="00560BFA" w:rsidRPr="003D02C3">
        <w:t xml:space="preserve"> step-by-step instructions for performing CUT&amp;RUN-seq in SCLC N</w:t>
      </w:r>
      <w:r w:rsidR="000B32C0" w:rsidRPr="003D02C3">
        <w:t>E</w:t>
      </w:r>
      <w:r w:rsidR="00560BFA" w:rsidRPr="003D02C3">
        <w:t xml:space="preserve"> cell lines, which </w:t>
      </w:r>
      <w:r w:rsidR="00F8759E" w:rsidRPr="003D02C3">
        <w:t>typically grow as</w:t>
      </w:r>
      <w:r w:rsidR="00560BFA" w:rsidRPr="003D02C3">
        <w:t xml:space="preserve"> non-adherent aggregates or </w:t>
      </w:r>
      <w:r w:rsidR="00F8759E" w:rsidRPr="003D02C3">
        <w:t xml:space="preserve">floating </w:t>
      </w:r>
      <w:r w:rsidR="00560BFA" w:rsidRPr="003D02C3">
        <w:t>c</w:t>
      </w:r>
      <w:r w:rsidR="00E33D11" w:rsidRPr="003D02C3">
        <w:t>lusters</w:t>
      </w:r>
      <w:r w:rsidR="00F8759E" w:rsidRPr="003D02C3">
        <w:t>.</w:t>
      </w:r>
      <w:r w:rsidR="00560BFA" w:rsidRPr="003D02C3">
        <w:t xml:space="preserve"> </w:t>
      </w:r>
    </w:p>
    <w:p w14:paraId="2C66D96D" w14:textId="77777777" w:rsidR="00142BE9" w:rsidRPr="003D02C3" w:rsidRDefault="00142BE9" w:rsidP="003D02C3"/>
    <w:p w14:paraId="24F7BA8A" w14:textId="341B6A1D" w:rsidR="00142BE9" w:rsidRPr="003D02C3" w:rsidRDefault="00051AAA" w:rsidP="003D02C3">
      <w:pPr>
        <w:rPr>
          <w:b/>
          <w:bCs/>
        </w:rPr>
      </w:pPr>
      <w:r w:rsidRPr="003D02C3">
        <w:rPr>
          <w:b/>
          <w:bCs/>
        </w:rPr>
        <w:t xml:space="preserve">1. </w:t>
      </w:r>
      <w:r w:rsidR="00142BE9" w:rsidRPr="003D02C3">
        <w:rPr>
          <w:b/>
          <w:bCs/>
        </w:rPr>
        <w:t>Cell Culture</w:t>
      </w:r>
    </w:p>
    <w:p w14:paraId="10B58A9B" w14:textId="77777777" w:rsidR="006834B0" w:rsidRPr="003D02C3" w:rsidRDefault="006834B0" w:rsidP="003D02C3">
      <w:pPr>
        <w:rPr>
          <w:b/>
          <w:bCs/>
        </w:rPr>
      </w:pPr>
    </w:p>
    <w:p w14:paraId="2A2A87AD" w14:textId="09449DAA" w:rsidR="00B6385F" w:rsidRPr="003D02C3" w:rsidRDefault="00F047A2" w:rsidP="003D02C3">
      <w:pPr>
        <w:pStyle w:val="ListParagraph"/>
        <w:numPr>
          <w:ilvl w:val="1"/>
          <w:numId w:val="14"/>
        </w:numPr>
        <w:spacing w:after="0" w:line="240" w:lineRule="auto"/>
        <w:ind w:left="0" w:firstLine="0"/>
        <w:contextualSpacing w:val="0"/>
        <w:rPr>
          <w:rFonts w:ascii="Calibri" w:hAnsi="Calibri" w:cs="Calibri"/>
          <w:sz w:val="24"/>
          <w:szCs w:val="24"/>
        </w:rPr>
      </w:pPr>
      <w:r w:rsidRPr="003D02C3">
        <w:rPr>
          <w:rFonts w:ascii="Calibri" w:hAnsi="Calibri" w:cs="Calibri"/>
          <w:sz w:val="24"/>
          <w:szCs w:val="24"/>
        </w:rPr>
        <w:t>Maintain</w:t>
      </w:r>
      <w:r w:rsidR="00B6385F" w:rsidRPr="003D02C3">
        <w:rPr>
          <w:rFonts w:ascii="Calibri" w:hAnsi="Calibri" w:cs="Calibri"/>
          <w:sz w:val="24"/>
          <w:szCs w:val="24"/>
        </w:rPr>
        <w:t xml:space="preserve"> c</w:t>
      </w:r>
      <w:r w:rsidR="00142BE9" w:rsidRPr="003D02C3">
        <w:rPr>
          <w:rFonts w:ascii="Calibri" w:hAnsi="Calibri" w:cs="Calibri"/>
          <w:sz w:val="24"/>
          <w:szCs w:val="24"/>
        </w:rPr>
        <w:t>ell lines DMS79</w:t>
      </w:r>
      <w:r w:rsidRPr="003D02C3">
        <w:rPr>
          <w:rFonts w:ascii="Calibri" w:hAnsi="Calibri" w:cs="Calibri"/>
          <w:sz w:val="24"/>
          <w:szCs w:val="24"/>
        </w:rPr>
        <w:t xml:space="preserve"> (ASCL1 subtype)</w:t>
      </w:r>
      <w:r w:rsidR="00142BE9" w:rsidRPr="003D02C3">
        <w:rPr>
          <w:rFonts w:ascii="Calibri" w:hAnsi="Calibri" w:cs="Calibri"/>
          <w:sz w:val="24"/>
          <w:szCs w:val="24"/>
        </w:rPr>
        <w:t>, H146 (ASCL1 subtype), H82</w:t>
      </w:r>
      <w:r w:rsidRPr="003D02C3">
        <w:rPr>
          <w:rFonts w:ascii="Calibri" w:hAnsi="Calibri" w:cs="Calibri"/>
          <w:sz w:val="24"/>
          <w:szCs w:val="24"/>
        </w:rPr>
        <w:t xml:space="preserve"> (NEUROD1 subtype)</w:t>
      </w:r>
      <w:r w:rsidR="00142BE9" w:rsidRPr="003D02C3">
        <w:rPr>
          <w:rFonts w:ascii="Calibri" w:hAnsi="Calibri" w:cs="Calibri"/>
          <w:sz w:val="24"/>
          <w:szCs w:val="24"/>
        </w:rPr>
        <w:t xml:space="preserve">, </w:t>
      </w:r>
      <w:r w:rsidRPr="003D02C3">
        <w:rPr>
          <w:rFonts w:ascii="Calibri" w:hAnsi="Calibri" w:cs="Calibri"/>
          <w:sz w:val="24"/>
          <w:szCs w:val="24"/>
        </w:rPr>
        <w:t xml:space="preserve">and </w:t>
      </w:r>
      <w:r w:rsidR="00142BE9" w:rsidRPr="003D02C3">
        <w:rPr>
          <w:rFonts w:ascii="Calibri" w:hAnsi="Calibri" w:cs="Calibri"/>
          <w:sz w:val="24"/>
          <w:szCs w:val="24"/>
        </w:rPr>
        <w:t>H446 (N</w:t>
      </w:r>
      <w:r w:rsidR="00B9453E" w:rsidRPr="003D02C3">
        <w:rPr>
          <w:rFonts w:ascii="Calibri" w:hAnsi="Calibri" w:cs="Calibri"/>
          <w:sz w:val="24"/>
          <w:szCs w:val="24"/>
        </w:rPr>
        <w:t>EURO</w:t>
      </w:r>
      <w:r w:rsidR="00142BE9" w:rsidRPr="003D02C3">
        <w:rPr>
          <w:rFonts w:ascii="Calibri" w:hAnsi="Calibri" w:cs="Calibri"/>
          <w:sz w:val="24"/>
          <w:szCs w:val="24"/>
        </w:rPr>
        <w:t xml:space="preserve">D1 </w:t>
      </w:r>
      <w:r w:rsidR="007E347A" w:rsidRPr="003D02C3">
        <w:rPr>
          <w:rFonts w:ascii="Calibri" w:hAnsi="Calibri" w:cs="Calibri"/>
          <w:sz w:val="24"/>
          <w:szCs w:val="24"/>
        </w:rPr>
        <w:t>subtype)</w:t>
      </w:r>
      <w:r w:rsidR="00142BE9" w:rsidRPr="003D02C3">
        <w:rPr>
          <w:rFonts w:ascii="Calibri" w:hAnsi="Calibri" w:cs="Calibri"/>
          <w:sz w:val="24"/>
          <w:szCs w:val="24"/>
        </w:rPr>
        <w:t xml:space="preserve"> in</w:t>
      </w:r>
      <w:r w:rsidR="004364DE" w:rsidRPr="003D02C3">
        <w:rPr>
          <w:rFonts w:ascii="Calibri" w:hAnsi="Calibri" w:cs="Calibri"/>
          <w:sz w:val="24"/>
          <w:szCs w:val="24"/>
        </w:rPr>
        <w:t xml:space="preserve"> 13 mL </w:t>
      </w:r>
      <w:r w:rsidRPr="003D02C3">
        <w:rPr>
          <w:rFonts w:ascii="Calibri" w:hAnsi="Calibri" w:cs="Calibri"/>
          <w:sz w:val="24"/>
          <w:szCs w:val="24"/>
        </w:rPr>
        <w:t>of</w:t>
      </w:r>
      <w:r w:rsidR="00142BE9" w:rsidRPr="003D02C3">
        <w:rPr>
          <w:rFonts w:ascii="Calibri" w:hAnsi="Calibri" w:cs="Calibri"/>
          <w:sz w:val="24"/>
          <w:szCs w:val="24"/>
        </w:rPr>
        <w:t xml:space="preserve"> RPMI-1640 media supplemented with 10% fetal bovine serum (FBS) and 1% penicillin/streptomycin</w:t>
      </w:r>
      <w:r w:rsidR="006B77EF" w:rsidRPr="003D02C3">
        <w:rPr>
          <w:rFonts w:ascii="Calibri" w:hAnsi="Calibri" w:cs="Calibri"/>
          <w:sz w:val="24"/>
          <w:szCs w:val="24"/>
        </w:rPr>
        <w:t xml:space="preserve"> (see </w:t>
      </w:r>
      <w:r w:rsidR="006B77EF" w:rsidRPr="003D02C3">
        <w:rPr>
          <w:rFonts w:ascii="Calibri" w:hAnsi="Calibri" w:cs="Calibri"/>
          <w:b/>
          <w:bCs/>
          <w:sz w:val="24"/>
          <w:szCs w:val="24"/>
        </w:rPr>
        <w:t>Table of Materials</w:t>
      </w:r>
      <w:r w:rsidR="00142BE9" w:rsidRPr="003D02C3">
        <w:rPr>
          <w:rFonts w:ascii="Calibri" w:hAnsi="Calibri" w:cs="Calibri"/>
          <w:sz w:val="24"/>
          <w:szCs w:val="24"/>
        </w:rPr>
        <w:t>)</w:t>
      </w:r>
      <w:r w:rsidRPr="003D02C3">
        <w:rPr>
          <w:rFonts w:ascii="Calibri" w:hAnsi="Calibri" w:cs="Calibri"/>
          <w:sz w:val="24"/>
          <w:szCs w:val="24"/>
        </w:rPr>
        <w:t xml:space="preserve"> in 75 mL flasks</w:t>
      </w:r>
      <w:r w:rsidR="00B9453E" w:rsidRPr="003D02C3">
        <w:rPr>
          <w:rFonts w:ascii="Calibri" w:hAnsi="Calibri" w:cs="Calibri"/>
          <w:sz w:val="24"/>
          <w:szCs w:val="24"/>
        </w:rPr>
        <w:t xml:space="preserve">. </w:t>
      </w:r>
      <w:r w:rsidR="00B6385F" w:rsidRPr="003D02C3">
        <w:rPr>
          <w:rFonts w:ascii="Calibri" w:hAnsi="Calibri" w:cs="Calibri"/>
          <w:sz w:val="24"/>
          <w:szCs w:val="24"/>
        </w:rPr>
        <w:t>Cultivate the c</w:t>
      </w:r>
      <w:r w:rsidR="00B9453E" w:rsidRPr="003D02C3">
        <w:rPr>
          <w:rFonts w:ascii="Calibri" w:hAnsi="Calibri" w:cs="Calibri"/>
          <w:sz w:val="24"/>
          <w:szCs w:val="24"/>
        </w:rPr>
        <w:t xml:space="preserve">ells </w:t>
      </w:r>
      <w:r w:rsidR="00142BE9" w:rsidRPr="003D02C3">
        <w:rPr>
          <w:rFonts w:ascii="Calibri" w:hAnsi="Calibri" w:cs="Calibri"/>
          <w:sz w:val="24"/>
          <w:szCs w:val="24"/>
        </w:rPr>
        <w:t>in an incubator at 37 °C with 5% CO</w:t>
      </w:r>
      <w:r w:rsidR="00142BE9" w:rsidRPr="003D02C3">
        <w:rPr>
          <w:rFonts w:ascii="Calibri" w:hAnsi="Calibri" w:cs="Calibri"/>
          <w:sz w:val="24"/>
          <w:szCs w:val="24"/>
          <w:vertAlign w:val="subscript"/>
        </w:rPr>
        <w:t>2</w:t>
      </w:r>
      <w:r w:rsidR="00142BE9" w:rsidRPr="003D02C3">
        <w:rPr>
          <w:rFonts w:ascii="Calibri" w:hAnsi="Calibri" w:cs="Calibri"/>
          <w:sz w:val="24"/>
          <w:szCs w:val="24"/>
        </w:rPr>
        <w:t xml:space="preserve">. </w:t>
      </w:r>
    </w:p>
    <w:p w14:paraId="1CECE303" w14:textId="77777777" w:rsidR="00F047A2" w:rsidRPr="003D02C3" w:rsidRDefault="00F047A2" w:rsidP="003D02C3"/>
    <w:p w14:paraId="79DFC83E" w14:textId="3136C33E" w:rsidR="00142BE9" w:rsidRPr="003D02C3" w:rsidRDefault="00B6385F" w:rsidP="003D02C3">
      <w:r w:rsidRPr="003D02C3">
        <w:t xml:space="preserve">NOTE: </w:t>
      </w:r>
      <w:r w:rsidR="00142BE9" w:rsidRPr="003D02C3">
        <w:t xml:space="preserve">All cells used in this study were </w:t>
      </w:r>
      <w:r w:rsidR="00B9453E" w:rsidRPr="003D02C3">
        <w:t xml:space="preserve">purchased </w:t>
      </w:r>
      <w:r w:rsidR="00142BE9" w:rsidRPr="003D02C3">
        <w:t>from ATCC</w:t>
      </w:r>
      <w:r w:rsidR="00B9453E" w:rsidRPr="003D02C3">
        <w:t xml:space="preserve"> and have been authenticated with </w:t>
      </w:r>
      <w:r w:rsidR="00101846" w:rsidRPr="003D02C3">
        <w:t>short tandem repeat</w:t>
      </w:r>
      <w:r w:rsidR="00B9453E" w:rsidRPr="003D02C3">
        <w:t xml:space="preserve"> profiling</w:t>
      </w:r>
      <w:r w:rsidR="00142BE9" w:rsidRPr="003D02C3">
        <w:t>.</w:t>
      </w:r>
    </w:p>
    <w:p w14:paraId="11C41FC9" w14:textId="77777777" w:rsidR="00142BE9" w:rsidRPr="003D02C3" w:rsidRDefault="00142BE9" w:rsidP="003D02C3"/>
    <w:p w14:paraId="2D0900CC" w14:textId="149D25B3" w:rsidR="00142BE9" w:rsidRPr="003D02C3" w:rsidRDefault="00051AAA" w:rsidP="003D02C3">
      <w:pPr>
        <w:rPr>
          <w:b/>
          <w:bCs/>
        </w:rPr>
      </w:pPr>
      <w:r w:rsidRPr="003D02C3">
        <w:rPr>
          <w:b/>
          <w:bCs/>
        </w:rPr>
        <w:t xml:space="preserve">2. </w:t>
      </w:r>
      <w:r w:rsidR="00142BE9" w:rsidRPr="003D02C3">
        <w:rPr>
          <w:b/>
          <w:bCs/>
        </w:rPr>
        <w:t xml:space="preserve">Cell </w:t>
      </w:r>
      <w:r w:rsidR="00B6385F" w:rsidRPr="003D02C3">
        <w:rPr>
          <w:b/>
          <w:bCs/>
        </w:rPr>
        <w:t>p</w:t>
      </w:r>
      <w:r w:rsidR="00142BE9" w:rsidRPr="003D02C3">
        <w:rPr>
          <w:b/>
          <w:bCs/>
        </w:rPr>
        <w:t>ermeabilization</w:t>
      </w:r>
    </w:p>
    <w:p w14:paraId="7D50C005" w14:textId="77777777" w:rsidR="007F530B" w:rsidRPr="003D02C3" w:rsidRDefault="007F530B" w:rsidP="003D02C3"/>
    <w:p w14:paraId="37265169" w14:textId="1D88413E" w:rsidR="00142BE9" w:rsidRPr="003D02C3" w:rsidRDefault="00AF4FBE" w:rsidP="003D02C3">
      <w:r w:rsidRPr="003D02C3">
        <w:t>NOTE</w:t>
      </w:r>
      <w:r w:rsidR="00142BE9" w:rsidRPr="003D02C3">
        <w:t xml:space="preserve">: Proper cell permeabilization is essential for enabling antibodies, </w:t>
      </w:r>
      <w:proofErr w:type="spellStart"/>
      <w:r w:rsidR="00142BE9" w:rsidRPr="003D02C3">
        <w:t>pAG-MNase</w:t>
      </w:r>
      <w:proofErr w:type="spellEnd"/>
      <w:r w:rsidR="00142BE9" w:rsidRPr="003D02C3">
        <w:t>, and digested protein-DNA fragments to freely diffuse in and out of the cells. Before starting the CUT&amp;RUN protocol on a new cell line, optimizations should be performed to determine the ideal digitonin concentration for effective permeabilization.</w:t>
      </w:r>
      <w:r w:rsidR="00A96DEF" w:rsidRPr="003D02C3">
        <w:t xml:space="preserve"> The lowest concentration to achieve more than 95% permeabilization (95% of cells “dead”) should be used for the CUT&amp;RUN protocol</w:t>
      </w:r>
      <w:r w:rsidR="00101846" w:rsidRPr="003D02C3">
        <w:t>.</w:t>
      </w:r>
      <w:r w:rsidR="00D11FEE" w:rsidRPr="003D02C3">
        <w:t xml:space="preserve"> </w:t>
      </w:r>
    </w:p>
    <w:p w14:paraId="5650D0BA" w14:textId="77777777" w:rsidR="00935A35" w:rsidRPr="003D02C3" w:rsidRDefault="00935A35" w:rsidP="003D02C3"/>
    <w:p w14:paraId="48E74CB6" w14:textId="12DDC60D" w:rsidR="00935A35" w:rsidRPr="003D02C3" w:rsidRDefault="00051AAA" w:rsidP="003D02C3">
      <w:r w:rsidRPr="003D02C3">
        <w:t>2.</w:t>
      </w:r>
      <w:r w:rsidR="00935A35" w:rsidRPr="003D02C3">
        <w:t>1.</w:t>
      </w:r>
      <w:r w:rsidR="0026145F" w:rsidRPr="003D02C3">
        <w:t xml:space="preserve"> </w:t>
      </w:r>
      <w:r w:rsidR="00E7210E" w:rsidRPr="003D02C3">
        <w:t xml:space="preserve">Place the </w:t>
      </w:r>
      <w:r w:rsidR="00935A35" w:rsidRPr="003D02C3">
        <w:t>5% digitonin</w:t>
      </w:r>
      <w:r w:rsidR="00E7210E" w:rsidRPr="003D02C3">
        <w:t xml:space="preserve"> stock</w:t>
      </w:r>
      <w:r w:rsidR="00935A35" w:rsidRPr="003D02C3">
        <w:t>, protease inhibitor</w:t>
      </w:r>
      <w:r w:rsidR="00D11FEE" w:rsidRPr="003D02C3">
        <w:t>,</w:t>
      </w:r>
      <w:r w:rsidR="00935A35" w:rsidRPr="003D02C3">
        <w:t xml:space="preserve"> and spermidine on ice</w:t>
      </w:r>
      <w:r w:rsidR="00E7210E" w:rsidRPr="003D02C3">
        <w:t xml:space="preserve"> </w:t>
      </w:r>
      <w:r w:rsidR="001733BF" w:rsidRPr="003D02C3">
        <w:t xml:space="preserve">and allow them </w:t>
      </w:r>
      <w:r w:rsidR="00E7210E" w:rsidRPr="003D02C3">
        <w:t>to thaw</w:t>
      </w:r>
      <w:r w:rsidR="001733BF" w:rsidRPr="003D02C3">
        <w:t xml:space="preserve"> completely</w:t>
      </w:r>
      <w:r w:rsidR="00935A35" w:rsidRPr="003D02C3">
        <w:t>.</w:t>
      </w:r>
    </w:p>
    <w:p w14:paraId="7B585FC9" w14:textId="77777777" w:rsidR="00964C3E" w:rsidRPr="003D02C3" w:rsidRDefault="00964C3E" w:rsidP="003D02C3"/>
    <w:p w14:paraId="6C76D129" w14:textId="3EE78E05" w:rsidR="00935A35" w:rsidRPr="003D02C3" w:rsidRDefault="00051AAA" w:rsidP="003D02C3">
      <w:r w:rsidRPr="003D02C3">
        <w:t>2.</w:t>
      </w:r>
      <w:r w:rsidR="00935A35" w:rsidRPr="003D02C3">
        <w:t>2.</w:t>
      </w:r>
      <w:r w:rsidR="0026145F" w:rsidRPr="003D02C3">
        <w:t xml:space="preserve"> </w:t>
      </w:r>
      <w:r w:rsidR="00935A35" w:rsidRPr="003D02C3">
        <w:t xml:space="preserve">Prepare </w:t>
      </w:r>
      <w:r w:rsidR="00E7210E" w:rsidRPr="003D02C3">
        <w:t>the W</w:t>
      </w:r>
      <w:r w:rsidR="00935A35" w:rsidRPr="003D02C3">
        <w:t xml:space="preserve">ash </w:t>
      </w:r>
      <w:r w:rsidR="00E7210E" w:rsidRPr="003D02C3">
        <w:t>B</w:t>
      </w:r>
      <w:r w:rsidR="00935A35" w:rsidRPr="003D02C3">
        <w:t xml:space="preserve">uffer </w:t>
      </w:r>
      <w:r w:rsidR="00E7210E" w:rsidRPr="003D02C3">
        <w:t xml:space="preserve">according to </w:t>
      </w:r>
      <w:r w:rsidR="00E7210E" w:rsidRPr="003D02C3">
        <w:rPr>
          <w:b/>
          <w:bCs/>
        </w:rPr>
        <w:t xml:space="preserve">Table 1 </w:t>
      </w:r>
      <w:r w:rsidR="00935A35" w:rsidRPr="003D02C3">
        <w:t xml:space="preserve">and keep </w:t>
      </w:r>
      <w:r w:rsidR="00046130" w:rsidRPr="003D02C3">
        <w:t>the buffer</w:t>
      </w:r>
      <w:r w:rsidR="00E7210E" w:rsidRPr="003D02C3">
        <w:t xml:space="preserve"> </w:t>
      </w:r>
      <w:r w:rsidR="00935A35" w:rsidRPr="003D02C3">
        <w:t xml:space="preserve">on </w:t>
      </w:r>
      <w:proofErr w:type="gramStart"/>
      <w:r w:rsidR="00935A35" w:rsidRPr="003D02C3">
        <w:t>ice .</w:t>
      </w:r>
      <w:proofErr w:type="gramEnd"/>
    </w:p>
    <w:p w14:paraId="7A7509CD" w14:textId="77777777" w:rsidR="00964C3E" w:rsidRPr="003D02C3" w:rsidRDefault="00964C3E" w:rsidP="003D02C3"/>
    <w:p w14:paraId="2542F314" w14:textId="2076DD36" w:rsidR="00935A35" w:rsidRPr="003D02C3" w:rsidRDefault="00051AAA" w:rsidP="003D02C3">
      <w:r w:rsidRPr="003D02C3">
        <w:t>2.</w:t>
      </w:r>
      <w:r w:rsidR="00935A35" w:rsidRPr="003D02C3">
        <w:t>3.</w:t>
      </w:r>
      <w:r w:rsidR="0026145F" w:rsidRPr="003D02C3">
        <w:t xml:space="preserve"> </w:t>
      </w:r>
      <w:r w:rsidR="00046130" w:rsidRPr="003D02C3">
        <w:t xml:space="preserve">Prepare </w:t>
      </w:r>
      <w:r w:rsidR="00935A35" w:rsidRPr="003D02C3">
        <w:t xml:space="preserve">a 0.05% digitonin </w:t>
      </w:r>
      <w:r w:rsidR="00E7210E" w:rsidRPr="003D02C3">
        <w:t xml:space="preserve">working </w:t>
      </w:r>
      <w:proofErr w:type="gramStart"/>
      <w:r w:rsidR="00E7210E" w:rsidRPr="003D02C3">
        <w:t xml:space="preserve">solution </w:t>
      </w:r>
      <w:r w:rsidR="00935A35" w:rsidRPr="003D02C3">
        <w:t xml:space="preserve"> by</w:t>
      </w:r>
      <w:proofErr w:type="gramEnd"/>
      <w:r w:rsidR="00935A35" w:rsidRPr="003D02C3">
        <w:t xml:space="preserve"> </w:t>
      </w:r>
      <w:proofErr w:type="gramStart"/>
      <w:r w:rsidR="00046130" w:rsidRPr="003D02C3">
        <w:t xml:space="preserve">mixing </w:t>
      </w:r>
      <w:r w:rsidR="00935A35" w:rsidRPr="003D02C3">
        <w:t xml:space="preserve"> 10</w:t>
      </w:r>
      <w:proofErr w:type="gramEnd"/>
      <w:r w:rsidR="00935A35" w:rsidRPr="003D02C3">
        <w:t xml:space="preserve"> </w:t>
      </w:r>
      <w:proofErr w:type="spellStart"/>
      <w:r w:rsidR="00935A35" w:rsidRPr="003D02C3">
        <w:t>μL</w:t>
      </w:r>
      <w:proofErr w:type="spellEnd"/>
      <w:r w:rsidR="00935A35" w:rsidRPr="003D02C3">
        <w:t xml:space="preserve"> </w:t>
      </w:r>
      <w:r w:rsidR="00D11FEE" w:rsidRPr="003D02C3">
        <w:t xml:space="preserve">of </w:t>
      </w:r>
      <w:r w:rsidR="00E7210E" w:rsidRPr="003D02C3">
        <w:t xml:space="preserve">the 5% </w:t>
      </w:r>
      <w:r w:rsidR="00935A35" w:rsidRPr="003D02C3">
        <w:t xml:space="preserve">stock </w:t>
      </w:r>
      <w:r w:rsidR="00492C84" w:rsidRPr="003D02C3">
        <w:t>with</w:t>
      </w:r>
      <w:r w:rsidR="00935A35" w:rsidRPr="003D02C3">
        <w:t xml:space="preserve"> 990 </w:t>
      </w:r>
      <w:proofErr w:type="spellStart"/>
      <w:r w:rsidR="00935A35" w:rsidRPr="003D02C3">
        <w:t>μL</w:t>
      </w:r>
      <w:proofErr w:type="spellEnd"/>
      <w:r w:rsidR="00935A35" w:rsidRPr="003D02C3">
        <w:t xml:space="preserve"> </w:t>
      </w:r>
      <w:r w:rsidR="00D11FEE" w:rsidRPr="003D02C3">
        <w:t xml:space="preserve">of </w:t>
      </w:r>
      <w:r w:rsidR="00935A35" w:rsidRPr="003D02C3">
        <w:t xml:space="preserve">Wash Buffer. </w:t>
      </w:r>
      <w:r w:rsidR="00E7210E" w:rsidRPr="003D02C3">
        <w:t xml:space="preserve">Mix thoroughly by </w:t>
      </w:r>
      <w:proofErr w:type="spellStart"/>
      <w:r w:rsidR="00E7210E" w:rsidRPr="003D02C3">
        <w:t>v</w:t>
      </w:r>
      <w:r w:rsidR="00935A35" w:rsidRPr="003D02C3">
        <w:t>ortex</w:t>
      </w:r>
      <w:r w:rsidR="00E7210E" w:rsidRPr="003D02C3">
        <w:t>ing</w:t>
      </w:r>
      <w:proofErr w:type="spellEnd"/>
      <w:r w:rsidR="00935A35" w:rsidRPr="003D02C3">
        <w:t xml:space="preserve"> </w:t>
      </w:r>
      <w:r w:rsidR="00E7210E" w:rsidRPr="003D02C3">
        <w:t xml:space="preserve">and keep on ice. </w:t>
      </w:r>
    </w:p>
    <w:p w14:paraId="555837A6" w14:textId="77777777" w:rsidR="00964C3E" w:rsidRPr="003D02C3" w:rsidRDefault="00964C3E" w:rsidP="003D02C3"/>
    <w:p w14:paraId="1474105F" w14:textId="45B4F190" w:rsidR="00935A35" w:rsidRPr="003D02C3" w:rsidRDefault="00051AAA" w:rsidP="003D02C3">
      <w:r w:rsidRPr="003D02C3">
        <w:t>2.</w:t>
      </w:r>
      <w:r w:rsidR="00D57EBE" w:rsidRPr="003D02C3">
        <w:t xml:space="preserve">4. </w:t>
      </w:r>
      <w:r w:rsidR="00F10400" w:rsidRPr="003D02C3">
        <w:t>Generate</w:t>
      </w:r>
      <w:r w:rsidR="00FB5BB4" w:rsidRPr="003D02C3">
        <w:t xml:space="preserve"> a </w:t>
      </w:r>
      <w:r w:rsidR="00F10400" w:rsidRPr="003D02C3">
        <w:t xml:space="preserve">dilution </w:t>
      </w:r>
      <w:r w:rsidR="00FB5BB4" w:rsidRPr="003D02C3">
        <w:t xml:space="preserve">series </w:t>
      </w:r>
      <w:proofErr w:type="gramStart"/>
      <w:r w:rsidR="00FB5BB4" w:rsidRPr="003D02C3">
        <w:t xml:space="preserve">of </w:t>
      </w:r>
      <w:r w:rsidR="00935A35" w:rsidRPr="003D02C3">
        <w:t xml:space="preserve"> digitonin</w:t>
      </w:r>
      <w:proofErr w:type="gramEnd"/>
      <w:r w:rsidR="00935A35" w:rsidRPr="003D02C3">
        <w:t xml:space="preserve">  </w:t>
      </w:r>
      <w:r w:rsidR="00FB5BB4" w:rsidRPr="003D02C3">
        <w:t>(</w:t>
      </w:r>
      <w:r w:rsidR="00935A35" w:rsidRPr="003D02C3">
        <w:t>0.01%, 0.001%,</w:t>
      </w:r>
      <w:r w:rsidR="004B25C6" w:rsidRPr="003D02C3">
        <w:t xml:space="preserve"> </w:t>
      </w:r>
      <w:r w:rsidR="00935A35" w:rsidRPr="003D02C3">
        <w:t>and 0.0001%</w:t>
      </w:r>
      <w:r w:rsidR="00FB5BB4" w:rsidRPr="003D02C3">
        <w:t xml:space="preserve">) by </w:t>
      </w:r>
      <w:r w:rsidR="00F10400" w:rsidRPr="003D02C3">
        <w:t xml:space="preserve">sequentially diluting the previous solution </w:t>
      </w:r>
      <w:r w:rsidR="00FB5BB4" w:rsidRPr="003D02C3">
        <w:t>to a final volume of</w:t>
      </w:r>
      <w:r w:rsidR="0043316B" w:rsidRPr="003D02C3">
        <w:t xml:space="preserve"> </w:t>
      </w:r>
      <w:r w:rsidR="00935A35" w:rsidRPr="003D02C3">
        <w:t xml:space="preserve">1 </w:t>
      </w:r>
      <w:r w:rsidR="00FB5BB4" w:rsidRPr="003D02C3">
        <w:t>m</w:t>
      </w:r>
      <w:r w:rsidR="00935A35" w:rsidRPr="003D02C3">
        <w:t xml:space="preserve">L </w:t>
      </w:r>
      <w:r w:rsidR="00F10400" w:rsidRPr="003D02C3">
        <w:t>of each tube</w:t>
      </w:r>
      <w:r w:rsidR="00935A35" w:rsidRPr="003D02C3">
        <w:t xml:space="preserve">. Vortex each </w:t>
      </w:r>
      <w:r w:rsidR="00C40821" w:rsidRPr="003D02C3">
        <w:t xml:space="preserve">dilution before proceeding to the next. </w:t>
      </w:r>
      <w:r w:rsidR="00494649" w:rsidRPr="003D02C3">
        <w:t>At the same time</w:t>
      </w:r>
      <w:r w:rsidR="00024D8B" w:rsidRPr="003D02C3">
        <w:t>,</w:t>
      </w:r>
      <w:r w:rsidR="00C40821" w:rsidRPr="003D02C3">
        <w:t xml:space="preserve"> p</w:t>
      </w:r>
      <w:r w:rsidR="00935A35" w:rsidRPr="003D02C3">
        <w:t xml:space="preserve">repare a 0.05% </w:t>
      </w:r>
      <w:r w:rsidR="004C157F" w:rsidRPr="003D02C3">
        <w:t>Dimethyl Sulfoxide (</w:t>
      </w:r>
      <w:r w:rsidR="00935A35" w:rsidRPr="003D02C3">
        <w:t>DMSO</w:t>
      </w:r>
      <w:r w:rsidR="004C157F" w:rsidRPr="003D02C3">
        <w:t>)</w:t>
      </w:r>
      <w:r w:rsidR="00935A35" w:rsidRPr="003D02C3">
        <w:t xml:space="preserve"> </w:t>
      </w:r>
      <w:r w:rsidR="00494649" w:rsidRPr="003D02C3">
        <w:t xml:space="preserve">control </w:t>
      </w:r>
      <w:r w:rsidR="00935A35" w:rsidRPr="003D02C3">
        <w:t>in Wash Buffer</w:t>
      </w:r>
      <w:r w:rsidR="00C40821" w:rsidRPr="003D02C3">
        <w:t xml:space="preserve"> (</w:t>
      </w:r>
      <w:r w:rsidR="00D415D8" w:rsidRPr="003D02C3">
        <w:t xml:space="preserve">100 </w:t>
      </w:r>
      <w:proofErr w:type="spellStart"/>
      <w:r w:rsidR="00D415D8" w:rsidRPr="003D02C3">
        <w:t>μL</w:t>
      </w:r>
      <w:proofErr w:type="spellEnd"/>
      <w:r w:rsidR="00C40821" w:rsidRPr="003D02C3">
        <w:t xml:space="preserve"> total; see </w:t>
      </w:r>
      <w:r w:rsidR="00935A35" w:rsidRPr="003D02C3">
        <w:rPr>
          <w:b/>
          <w:bCs/>
        </w:rPr>
        <w:t>Table 2</w:t>
      </w:r>
      <w:r w:rsidR="00782549" w:rsidRPr="003D02C3">
        <w:t>)</w:t>
      </w:r>
      <w:r w:rsidR="001A360F" w:rsidRPr="003D02C3">
        <w:t>.</w:t>
      </w:r>
    </w:p>
    <w:p w14:paraId="00ACE673" w14:textId="77777777" w:rsidR="00911AC5" w:rsidRPr="003D02C3" w:rsidRDefault="00911AC5" w:rsidP="003D02C3"/>
    <w:p w14:paraId="3C24CD95" w14:textId="7CE1150D" w:rsidR="00D12E4C" w:rsidRPr="003D02C3" w:rsidRDefault="00D12E4C" w:rsidP="003D02C3">
      <w:r w:rsidRPr="003D02C3">
        <w:t xml:space="preserve">NOTE: Digitonin and DMSO </w:t>
      </w:r>
      <w:r w:rsidR="00D11FEE" w:rsidRPr="003D02C3">
        <w:t xml:space="preserve">are </w:t>
      </w:r>
      <w:r w:rsidR="00187A9E" w:rsidRPr="003D02C3">
        <w:t>hazardous chemicals</w:t>
      </w:r>
      <w:r w:rsidRPr="003D02C3">
        <w:t xml:space="preserve">. </w:t>
      </w:r>
      <w:r w:rsidR="00187A9E" w:rsidRPr="003D02C3">
        <w:t>Handle with</w:t>
      </w:r>
      <w:r w:rsidRPr="003D02C3">
        <w:t xml:space="preserve"> </w:t>
      </w:r>
      <w:r w:rsidR="00033805" w:rsidRPr="003D02C3">
        <w:t>caution and</w:t>
      </w:r>
      <w:r w:rsidRPr="003D02C3">
        <w:t xml:space="preserve"> </w:t>
      </w:r>
      <w:r w:rsidR="00D11FEE" w:rsidRPr="003D02C3">
        <w:t>dis</w:t>
      </w:r>
      <w:r w:rsidR="00187A9E" w:rsidRPr="003D02C3">
        <w:t>card</w:t>
      </w:r>
      <w:r w:rsidR="00D11FEE" w:rsidRPr="003D02C3">
        <w:t xml:space="preserve"> </w:t>
      </w:r>
      <w:r w:rsidR="00187A9E" w:rsidRPr="003D02C3">
        <w:t>all</w:t>
      </w:r>
      <w:r w:rsidR="00D11FEE" w:rsidRPr="003D02C3">
        <w:t xml:space="preserve"> waste </w:t>
      </w:r>
      <w:r w:rsidR="00187A9E" w:rsidRPr="003D02C3">
        <w:t xml:space="preserve">in </w:t>
      </w:r>
      <w:r w:rsidR="00126614" w:rsidRPr="003D02C3">
        <w:t xml:space="preserve">a </w:t>
      </w:r>
      <w:r w:rsidR="00187A9E" w:rsidRPr="003D02C3">
        <w:t>properly labeled</w:t>
      </w:r>
      <w:r w:rsidR="00D11FEE" w:rsidRPr="003D02C3">
        <w:t xml:space="preserve"> hazardous</w:t>
      </w:r>
      <w:r w:rsidR="00187A9E" w:rsidRPr="003D02C3">
        <w:t>-</w:t>
      </w:r>
      <w:r w:rsidR="00D11FEE" w:rsidRPr="003D02C3">
        <w:t>waste container</w:t>
      </w:r>
      <w:r w:rsidR="00187A9E" w:rsidRPr="003D02C3">
        <w:t xml:space="preserve"> with secure lids</w:t>
      </w:r>
      <w:r w:rsidRPr="003D02C3">
        <w:t>.</w:t>
      </w:r>
    </w:p>
    <w:p w14:paraId="5E64D615" w14:textId="77777777" w:rsidR="00D12E4C" w:rsidRPr="003D02C3" w:rsidRDefault="00D12E4C" w:rsidP="003D02C3"/>
    <w:p w14:paraId="43A4D8A4" w14:textId="66B15E5B" w:rsidR="00935A35" w:rsidRPr="003D02C3" w:rsidRDefault="00051AAA" w:rsidP="003D02C3">
      <w:r w:rsidRPr="003D02C3">
        <w:t>2.</w:t>
      </w:r>
      <w:r w:rsidR="0026145F" w:rsidRPr="003D02C3">
        <w:t>5</w:t>
      </w:r>
      <w:r w:rsidR="00935A35" w:rsidRPr="003D02C3">
        <w:t>.</w:t>
      </w:r>
      <w:r w:rsidR="0026145F" w:rsidRPr="003D02C3">
        <w:t xml:space="preserve"> </w:t>
      </w:r>
      <w:r w:rsidR="00935A35" w:rsidRPr="003D02C3">
        <w:t xml:space="preserve">Keep </w:t>
      </w:r>
      <w:r w:rsidR="008654B8" w:rsidRPr="003D02C3">
        <w:t xml:space="preserve">all digitonin dilution solutions and the DMSO control </w:t>
      </w:r>
      <w:r w:rsidR="00935A35" w:rsidRPr="003D02C3">
        <w:t>on ice</w:t>
      </w:r>
      <w:r w:rsidR="008654B8" w:rsidRPr="003D02C3">
        <w:t xml:space="preserve"> until </w:t>
      </w:r>
      <w:r w:rsidR="00E31B87" w:rsidRPr="003D02C3">
        <w:t xml:space="preserve">they are </w:t>
      </w:r>
      <w:r w:rsidR="008654B8" w:rsidRPr="003D02C3">
        <w:t>use</w:t>
      </w:r>
      <w:r w:rsidR="00E31B87" w:rsidRPr="003D02C3">
        <w:t>d</w:t>
      </w:r>
      <w:r w:rsidR="00935A35" w:rsidRPr="003D02C3">
        <w:t>.</w:t>
      </w:r>
    </w:p>
    <w:p w14:paraId="29C0BB96" w14:textId="77777777" w:rsidR="00D15F4A" w:rsidRPr="003D02C3" w:rsidRDefault="00D15F4A" w:rsidP="003D02C3"/>
    <w:p w14:paraId="2617D409" w14:textId="33A8BC8F" w:rsidR="00935A35" w:rsidRPr="003D02C3" w:rsidRDefault="00051AAA" w:rsidP="003D02C3">
      <w:r w:rsidRPr="003D02C3">
        <w:t>2.</w:t>
      </w:r>
      <w:r w:rsidR="0026145F" w:rsidRPr="003D02C3">
        <w:t>6</w:t>
      </w:r>
      <w:r w:rsidR="00935A35" w:rsidRPr="003D02C3">
        <w:t>.</w:t>
      </w:r>
      <w:bookmarkStart w:id="6" w:name="_Hlk205970946"/>
      <w:r w:rsidR="0026145F" w:rsidRPr="003D02C3">
        <w:t xml:space="preserve"> </w:t>
      </w:r>
      <w:r w:rsidR="00935A35" w:rsidRPr="003D02C3">
        <w:t xml:space="preserve">Determine the number of cells needed by multiplying the number of </w:t>
      </w:r>
      <w:r w:rsidR="00A82EB3" w:rsidRPr="003D02C3">
        <w:t xml:space="preserve">permeabilization </w:t>
      </w:r>
      <w:r w:rsidR="00935A35" w:rsidRPr="003D02C3">
        <w:t xml:space="preserve">conditions </w:t>
      </w:r>
      <w:r w:rsidR="00A82EB3" w:rsidRPr="003D02C3">
        <w:t>by</w:t>
      </w:r>
      <w:r w:rsidR="00935A35" w:rsidRPr="003D02C3">
        <w:t xml:space="preserve"> the number of cells </w:t>
      </w:r>
      <w:proofErr w:type="gramStart"/>
      <w:r w:rsidR="00044A28" w:rsidRPr="003D02C3">
        <w:t xml:space="preserve">required </w:t>
      </w:r>
      <w:r w:rsidR="00935A35" w:rsidRPr="003D02C3">
        <w:t xml:space="preserve"> </w:t>
      </w:r>
      <w:r w:rsidR="00A82EB3" w:rsidRPr="003D02C3">
        <w:t>per</w:t>
      </w:r>
      <w:proofErr w:type="gramEnd"/>
      <w:r w:rsidR="00935A35" w:rsidRPr="003D02C3">
        <w:t xml:space="preserve"> test. </w:t>
      </w:r>
      <w:r w:rsidR="00044A28" w:rsidRPr="003D02C3">
        <w:t>Include</w:t>
      </w:r>
      <w:r w:rsidR="008F2558" w:rsidRPr="003D02C3">
        <w:t xml:space="preserve"> an additional</w:t>
      </w:r>
      <w:r w:rsidR="00935A35" w:rsidRPr="003D02C3">
        <w:t xml:space="preserve"> 20% </w:t>
      </w:r>
      <w:r w:rsidR="008F2558" w:rsidRPr="003D02C3">
        <w:t xml:space="preserve">to compensate </w:t>
      </w:r>
      <w:r w:rsidR="00935A35" w:rsidRPr="003D02C3">
        <w:t xml:space="preserve">for pipetting </w:t>
      </w:r>
      <w:r w:rsidR="00044A28" w:rsidRPr="003D02C3">
        <w:t>variation</w:t>
      </w:r>
      <w:r w:rsidR="00935A35" w:rsidRPr="003D02C3">
        <w:t xml:space="preserve"> (e.g., </w:t>
      </w:r>
      <w:bookmarkStart w:id="7" w:name="_Hlk205970238"/>
      <w:r w:rsidR="00935A35" w:rsidRPr="003D02C3">
        <w:t>for</w:t>
      </w:r>
      <w:r w:rsidR="00E1083A" w:rsidRPr="003D02C3">
        <w:t xml:space="preserve"> five</w:t>
      </w:r>
      <w:r w:rsidR="00935A35" w:rsidRPr="003D02C3">
        <w:t xml:space="preserve"> conditions </w:t>
      </w:r>
      <w:r w:rsidR="008F2558" w:rsidRPr="003D02C3">
        <w:t>at 5×10</w:t>
      </w:r>
      <w:r w:rsidR="008F2558" w:rsidRPr="003D02C3">
        <w:rPr>
          <w:vertAlign w:val="superscript"/>
        </w:rPr>
        <w:t>5</w:t>
      </w:r>
      <w:r w:rsidR="008F2558" w:rsidRPr="003D02C3">
        <w:t xml:space="preserve"> </w:t>
      </w:r>
      <w:r w:rsidR="00787AF4" w:rsidRPr="003D02C3">
        <w:t>cells each</w:t>
      </w:r>
      <w:r w:rsidR="0011014D" w:rsidRPr="003D02C3">
        <w:t>, prepare</w:t>
      </w:r>
      <w:r w:rsidR="00044A28" w:rsidRPr="003D02C3">
        <w:t xml:space="preserve"> approximately</w:t>
      </w:r>
      <w:r w:rsidR="0011014D" w:rsidRPr="003D02C3">
        <w:t xml:space="preserve"> 5.2</w:t>
      </w:r>
      <w:r w:rsidR="00BA73AF" w:rsidRPr="003D02C3">
        <w:t xml:space="preserve"> </w:t>
      </w:r>
      <w:r w:rsidR="0011014D" w:rsidRPr="003D02C3">
        <w:t>x</w:t>
      </w:r>
      <w:r w:rsidR="00BA73AF" w:rsidRPr="003D02C3">
        <w:t xml:space="preserve"> </w:t>
      </w:r>
      <w:r w:rsidR="009F3CAF" w:rsidRPr="003D02C3">
        <w:t>5</w:t>
      </w:r>
      <w:r w:rsidR="00BA73AF" w:rsidRPr="003D02C3">
        <w:t xml:space="preserve"> </w:t>
      </w:r>
      <w:r w:rsidR="009F3CAF" w:rsidRPr="003D02C3">
        <w:t>x</w:t>
      </w:r>
      <w:r w:rsidR="0011014D" w:rsidRPr="003D02C3">
        <w:t>10</w:t>
      </w:r>
      <w:r w:rsidR="0011014D" w:rsidRPr="003D02C3">
        <w:rPr>
          <w:vertAlign w:val="superscript"/>
        </w:rPr>
        <w:t>5</w:t>
      </w:r>
      <w:bookmarkEnd w:id="7"/>
      <w:r w:rsidR="00044A28" w:rsidRPr="003D02C3">
        <w:t>cells</w:t>
      </w:r>
      <w:r w:rsidR="00935A35" w:rsidRPr="003D02C3">
        <w:t>).</w:t>
      </w:r>
      <w:bookmarkEnd w:id="6"/>
    </w:p>
    <w:p w14:paraId="24900B37" w14:textId="77777777" w:rsidR="004C157F" w:rsidRPr="003D02C3" w:rsidRDefault="004C157F" w:rsidP="003D02C3"/>
    <w:p w14:paraId="7B2E298B" w14:textId="758D6FFF" w:rsidR="00935A35" w:rsidRPr="003D02C3" w:rsidRDefault="00051AAA" w:rsidP="003D02C3">
      <w:r w:rsidRPr="003D02C3">
        <w:t>2.</w:t>
      </w:r>
      <w:r w:rsidR="0026145F" w:rsidRPr="003D02C3">
        <w:t>7</w:t>
      </w:r>
      <w:r w:rsidR="00935A35" w:rsidRPr="003D02C3">
        <w:t>.</w:t>
      </w:r>
      <w:r w:rsidR="0026145F" w:rsidRPr="003D02C3">
        <w:t xml:space="preserve"> </w:t>
      </w:r>
      <w:r w:rsidR="00A6074D" w:rsidRPr="003D02C3">
        <w:t>Collect</w:t>
      </w:r>
      <w:r w:rsidR="00942F17" w:rsidRPr="003D02C3">
        <w:t xml:space="preserve"> the </w:t>
      </w:r>
      <w:r w:rsidR="00A6074D" w:rsidRPr="003D02C3">
        <w:t>required</w:t>
      </w:r>
      <w:r w:rsidR="00935A35" w:rsidRPr="003D02C3">
        <w:t xml:space="preserve"> number of cultured cells</w:t>
      </w:r>
      <w:r w:rsidR="007F5540" w:rsidRPr="003D02C3">
        <w:t xml:space="preserve"> by centrifugation</w:t>
      </w:r>
      <w:r w:rsidR="00935A35" w:rsidRPr="003D02C3">
        <w:t xml:space="preserve"> at 600</w:t>
      </w:r>
      <w:r w:rsidR="00CE1079" w:rsidRPr="003D02C3">
        <w:t xml:space="preserve"> </w:t>
      </w:r>
      <w:r w:rsidR="00935A35" w:rsidRPr="003D02C3">
        <w:t xml:space="preserve">× </w:t>
      </w:r>
      <w:r w:rsidR="00935A35" w:rsidRPr="003D02C3">
        <w:rPr>
          <w:i/>
          <w:iCs/>
        </w:rPr>
        <w:t>g</w:t>
      </w:r>
      <w:r w:rsidR="00935A35" w:rsidRPr="003D02C3">
        <w:t xml:space="preserve"> for 3 min at room temperature (RT)</w:t>
      </w:r>
      <w:r w:rsidR="006963E4" w:rsidRPr="003D02C3">
        <w:t>.</w:t>
      </w:r>
      <w:r w:rsidR="00935A35" w:rsidRPr="003D02C3">
        <w:t xml:space="preserve"> </w:t>
      </w:r>
      <w:r w:rsidR="006963E4" w:rsidRPr="003D02C3">
        <w:t>R</w:t>
      </w:r>
      <w:r w:rsidR="00935A35" w:rsidRPr="003D02C3">
        <w:t xml:space="preserve">esuspend </w:t>
      </w:r>
      <w:r w:rsidR="006963E4" w:rsidRPr="003D02C3">
        <w:t xml:space="preserve">the pellet </w:t>
      </w:r>
      <w:r w:rsidR="00935A35" w:rsidRPr="003D02C3">
        <w:t xml:space="preserve">in </w:t>
      </w:r>
      <w:r w:rsidR="00491166" w:rsidRPr="003D02C3">
        <w:t>60</w:t>
      </w:r>
      <w:r w:rsidR="00935A35" w:rsidRPr="003D02C3">
        <w:t xml:space="preserve">0 </w:t>
      </w:r>
      <w:proofErr w:type="spellStart"/>
      <w:r w:rsidR="00935A35" w:rsidRPr="003D02C3">
        <w:t>μL</w:t>
      </w:r>
      <w:proofErr w:type="spellEnd"/>
      <w:r w:rsidR="00D11FEE" w:rsidRPr="003D02C3">
        <w:t xml:space="preserve"> of</w:t>
      </w:r>
      <w:r w:rsidR="00935A35" w:rsidRPr="003D02C3">
        <w:t xml:space="preserve"> 1× PBS</w:t>
      </w:r>
      <w:r w:rsidR="00491166" w:rsidRPr="003D02C3">
        <w:t xml:space="preserve"> (100</w:t>
      </w:r>
      <w:r w:rsidR="00423673" w:rsidRPr="003D02C3">
        <w:t xml:space="preserve"> </w:t>
      </w:r>
      <w:proofErr w:type="spellStart"/>
      <w:r w:rsidR="00423673" w:rsidRPr="003D02C3">
        <w:t>μL</w:t>
      </w:r>
      <w:proofErr w:type="spellEnd"/>
      <w:r w:rsidR="00491166" w:rsidRPr="003D02C3">
        <w:t xml:space="preserve"> per </w:t>
      </w:r>
      <w:r w:rsidR="00EB3532" w:rsidRPr="003D02C3">
        <w:t>condition</w:t>
      </w:r>
      <w:r w:rsidR="008F399F" w:rsidRPr="003D02C3">
        <w:t xml:space="preserve"> </w:t>
      </w:r>
      <w:r w:rsidR="00491166" w:rsidRPr="003D02C3">
        <w:t>plus 20% extra)</w:t>
      </w:r>
      <w:r w:rsidR="00935A35" w:rsidRPr="003D02C3">
        <w:t>.</w:t>
      </w:r>
    </w:p>
    <w:p w14:paraId="609074B3" w14:textId="77777777" w:rsidR="004C157F" w:rsidRPr="003D02C3" w:rsidRDefault="004C157F" w:rsidP="003D02C3"/>
    <w:p w14:paraId="34FCB641" w14:textId="03C58BFD" w:rsidR="00935A35" w:rsidRPr="003D02C3" w:rsidRDefault="00051AAA" w:rsidP="003D02C3">
      <w:r w:rsidRPr="003D02C3">
        <w:t>2.</w:t>
      </w:r>
      <w:r w:rsidR="0026145F" w:rsidRPr="003D02C3">
        <w:t>8</w:t>
      </w:r>
      <w:r w:rsidR="00935A35" w:rsidRPr="003D02C3">
        <w:t>.</w:t>
      </w:r>
      <w:r w:rsidR="0026145F" w:rsidRPr="003D02C3">
        <w:t xml:space="preserve"> </w:t>
      </w:r>
      <w:r w:rsidR="00935A35" w:rsidRPr="003D02C3">
        <w:t xml:space="preserve">Aliquot 100 </w:t>
      </w:r>
      <w:proofErr w:type="spellStart"/>
      <w:r w:rsidR="00935A35" w:rsidRPr="003D02C3">
        <w:t>μL</w:t>
      </w:r>
      <w:proofErr w:type="spellEnd"/>
      <w:r w:rsidR="00935A35" w:rsidRPr="003D02C3">
        <w:t xml:space="preserve"> of </w:t>
      </w:r>
      <w:r w:rsidR="00641BEE" w:rsidRPr="003D02C3">
        <w:t>the PBS-</w:t>
      </w:r>
      <w:r w:rsidR="00935A35" w:rsidRPr="003D02C3">
        <w:t xml:space="preserve">resuspended </w:t>
      </w:r>
      <w:r w:rsidR="00C8009A" w:rsidRPr="003D02C3">
        <w:t>cells</w:t>
      </w:r>
      <w:r w:rsidR="00935A35" w:rsidRPr="003D02C3">
        <w:t xml:space="preserve"> in</w:t>
      </w:r>
      <w:r w:rsidR="00491166" w:rsidRPr="003D02C3">
        <w:t>to</w:t>
      </w:r>
      <w:r w:rsidR="00935A35" w:rsidRPr="003D02C3">
        <w:t xml:space="preserve"> </w:t>
      </w:r>
      <w:r w:rsidR="00491166" w:rsidRPr="003D02C3">
        <w:t>five</w:t>
      </w:r>
      <w:r w:rsidR="00935A35" w:rsidRPr="003D02C3">
        <w:t xml:space="preserve"> 1.5 mL </w:t>
      </w:r>
      <w:r w:rsidR="008F399F" w:rsidRPr="003D02C3">
        <w:t>microcentrifuge</w:t>
      </w:r>
      <w:r w:rsidR="00C8009A" w:rsidRPr="003D02C3">
        <w:t xml:space="preserve"> </w:t>
      </w:r>
      <w:r w:rsidR="00935A35" w:rsidRPr="003D02C3">
        <w:t>tubes</w:t>
      </w:r>
      <w:r w:rsidR="00C8009A" w:rsidRPr="003D02C3">
        <w:t xml:space="preserve">- one </w:t>
      </w:r>
      <w:r w:rsidR="008F399F" w:rsidRPr="003D02C3">
        <w:t xml:space="preserve">tube </w:t>
      </w:r>
      <w:r w:rsidR="00C8009A" w:rsidRPr="003D02C3">
        <w:t xml:space="preserve">for each digitonin concentration and </w:t>
      </w:r>
      <w:r w:rsidR="008F399F" w:rsidRPr="003D02C3">
        <w:t xml:space="preserve">one for </w:t>
      </w:r>
      <w:r w:rsidR="00C8009A" w:rsidRPr="003D02C3">
        <w:t>the DMSO control.</w:t>
      </w:r>
      <w:r w:rsidR="00935A35" w:rsidRPr="003D02C3">
        <w:t xml:space="preserve">  </w:t>
      </w:r>
    </w:p>
    <w:p w14:paraId="61AD3DF4" w14:textId="77777777" w:rsidR="004C157F" w:rsidRPr="003D02C3" w:rsidRDefault="004C157F" w:rsidP="003D02C3"/>
    <w:p w14:paraId="5DE89FB9" w14:textId="0124438C" w:rsidR="00935A35" w:rsidRPr="003D02C3" w:rsidRDefault="00051AAA" w:rsidP="003D02C3">
      <w:r w:rsidRPr="003D02C3">
        <w:t>2.</w:t>
      </w:r>
      <w:r w:rsidR="0026145F" w:rsidRPr="003D02C3">
        <w:t>9</w:t>
      </w:r>
      <w:r w:rsidR="00935A35" w:rsidRPr="003D02C3">
        <w:t>.</w:t>
      </w:r>
      <w:r w:rsidR="0026145F" w:rsidRPr="003D02C3">
        <w:t xml:space="preserve"> </w:t>
      </w:r>
      <w:r w:rsidR="00935A35" w:rsidRPr="003D02C3">
        <w:t xml:space="preserve">Centrifuge </w:t>
      </w:r>
      <w:r w:rsidR="007F6332" w:rsidRPr="003D02C3">
        <w:t>the tube</w:t>
      </w:r>
      <w:r w:rsidR="00935A35" w:rsidRPr="003D02C3">
        <w:t>s at 600</w:t>
      </w:r>
      <w:r w:rsidR="00CE1079" w:rsidRPr="003D02C3">
        <w:t xml:space="preserve"> </w:t>
      </w:r>
      <w:r w:rsidR="00935A35" w:rsidRPr="003D02C3">
        <w:t xml:space="preserve">× </w:t>
      </w:r>
      <w:r w:rsidR="00935A35" w:rsidRPr="003D02C3">
        <w:rPr>
          <w:i/>
          <w:iCs/>
        </w:rPr>
        <w:t>g</w:t>
      </w:r>
      <w:r w:rsidR="00935A35" w:rsidRPr="003D02C3">
        <w:t xml:space="preserve"> for 3 min at RT.</w:t>
      </w:r>
    </w:p>
    <w:p w14:paraId="596FDA82" w14:textId="77777777" w:rsidR="004C157F" w:rsidRPr="003D02C3" w:rsidRDefault="004C157F" w:rsidP="003D02C3"/>
    <w:p w14:paraId="40445A51" w14:textId="7D42B739" w:rsidR="00935A35" w:rsidRPr="003D02C3" w:rsidRDefault="00051AAA" w:rsidP="003D02C3">
      <w:r w:rsidRPr="003D02C3">
        <w:t>2.</w:t>
      </w:r>
      <w:r w:rsidR="00935A35" w:rsidRPr="003D02C3">
        <w:t>1</w:t>
      </w:r>
      <w:r w:rsidR="0026145F" w:rsidRPr="003D02C3">
        <w:t>0</w:t>
      </w:r>
      <w:r w:rsidR="00935A35" w:rsidRPr="003D02C3">
        <w:t>.</w:t>
      </w:r>
      <w:r w:rsidR="00CE1079" w:rsidRPr="003D02C3">
        <w:t xml:space="preserve"> </w:t>
      </w:r>
      <w:r w:rsidR="00011C89" w:rsidRPr="003D02C3">
        <w:t>Carefully remove the</w:t>
      </w:r>
      <w:r w:rsidR="00935A35" w:rsidRPr="003D02C3">
        <w:t xml:space="preserve"> supernatant</w:t>
      </w:r>
      <w:r w:rsidR="00011C89" w:rsidRPr="003D02C3">
        <w:t xml:space="preserve"> and</w:t>
      </w:r>
      <w:r w:rsidR="00A75A7A" w:rsidRPr="003D02C3">
        <w:t xml:space="preserve"> </w:t>
      </w:r>
      <w:r w:rsidR="00011C89" w:rsidRPr="003D02C3">
        <w:t>r</w:t>
      </w:r>
      <w:r w:rsidR="00935A35" w:rsidRPr="003D02C3">
        <w:t xml:space="preserve">esuspend </w:t>
      </w:r>
      <w:r w:rsidR="00011C89" w:rsidRPr="003D02C3">
        <w:t>each pellet</w:t>
      </w:r>
      <w:r w:rsidR="00935A35" w:rsidRPr="003D02C3">
        <w:t xml:space="preserve"> in 50 </w:t>
      </w:r>
      <w:proofErr w:type="spellStart"/>
      <w:r w:rsidR="00935A35" w:rsidRPr="003D02C3">
        <w:t>μL</w:t>
      </w:r>
      <w:proofErr w:type="spellEnd"/>
      <w:r w:rsidR="00935A35" w:rsidRPr="003D02C3">
        <w:t xml:space="preserve"> </w:t>
      </w:r>
      <w:r w:rsidR="00D11FEE" w:rsidRPr="003D02C3">
        <w:t xml:space="preserve">of </w:t>
      </w:r>
      <w:r w:rsidR="00BA7F57" w:rsidRPr="003D02C3">
        <w:t>the</w:t>
      </w:r>
      <w:r w:rsidR="00952CFE" w:rsidRPr="003D02C3">
        <w:t xml:space="preserve"> corresponding</w:t>
      </w:r>
      <w:r w:rsidR="00935A35" w:rsidRPr="003D02C3">
        <w:t xml:space="preserve"> </w:t>
      </w:r>
      <w:r w:rsidR="00CE1079" w:rsidRPr="003D02C3">
        <w:t>d</w:t>
      </w:r>
      <w:r w:rsidR="00935A35" w:rsidRPr="003D02C3">
        <w:t xml:space="preserve">igitonin </w:t>
      </w:r>
      <w:r w:rsidR="00952CFE" w:rsidRPr="003D02C3">
        <w:t>or</w:t>
      </w:r>
      <w:r w:rsidR="00935A35" w:rsidRPr="003D02C3">
        <w:t xml:space="preserve"> DMSO </w:t>
      </w:r>
      <w:r w:rsidR="00BA7F57" w:rsidRPr="003D02C3">
        <w:t xml:space="preserve">control </w:t>
      </w:r>
      <w:r w:rsidR="00935A35" w:rsidRPr="003D02C3">
        <w:t>buffer.</w:t>
      </w:r>
    </w:p>
    <w:p w14:paraId="6D8C7496" w14:textId="77777777" w:rsidR="00DB0DE5" w:rsidRPr="003D02C3" w:rsidRDefault="00DB0DE5" w:rsidP="003D02C3"/>
    <w:p w14:paraId="1949B4AA" w14:textId="037BFC53" w:rsidR="00935A35" w:rsidRPr="003D02C3" w:rsidRDefault="00051AAA" w:rsidP="003D02C3">
      <w:r w:rsidRPr="003D02C3">
        <w:t>2.</w:t>
      </w:r>
      <w:r w:rsidR="00935A35" w:rsidRPr="003D02C3">
        <w:t>1</w:t>
      </w:r>
      <w:r w:rsidR="0026145F" w:rsidRPr="003D02C3">
        <w:t>1</w:t>
      </w:r>
      <w:r w:rsidR="00935A35" w:rsidRPr="003D02C3">
        <w:t>.</w:t>
      </w:r>
      <w:r w:rsidR="0026145F" w:rsidRPr="003D02C3">
        <w:t xml:space="preserve"> </w:t>
      </w:r>
      <w:r w:rsidR="00935A35" w:rsidRPr="003D02C3">
        <w:t xml:space="preserve">Incubate </w:t>
      </w:r>
      <w:r w:rsidR="00405C37" w:rsidRPr="003D02C3">
        <w:t xml:space="preserve">the samples at RT for </w:t>
      </w:r>
      <w:r w:rsidR="00935A35" w:rsidRPr="003D02C3">
        <w:t>10 min.</w:t>
      </w:r>
    </w:p>
    <w:p w14:paraId="2E0F8B2D" w14:textId="77777777" w:rsidR="00DB0DE5" w:rsidRPr="003D02C3" w:rsidRDefault="00DB0DE5" w:rsidP="003D02C3"/>
    <w:p w14:paraId="3BA48C10" w14:textId="5F60B116" w:rsidR="00935A35" w:rsidRPr="003D02C3" w:rsidRDefault="00051AAA" w:rsidP="003D02C3">
      <w:r w:rsidRPr="003D02C3">
        <w:t>2.</w:t>
      </w:r>
      <w:r w:rsidR="00935A35" w:rsidRPr="003D02C3">
        <w:t>1</w:t>
      </w:r>
      <w:r w:rsidR="0026145F" w:rsidRPr="003D02C3">
        <w:t>2</w:t>
      </w:r>
      <w:r w:rsidR="00935A35" w:rsidRPr="003D02C3">
        <w:t>.</w:t>
      </w:r>
      <w:r w:rsidR="0026145F" w:rsidRPr="003D02C3">
        <w:t xml:space="preserve"> </w:t>
      </w:r>
      <w:r w:rsidR="00935A35" w:rsidRPr="003D02C3">
        <w:t>Mix 10</w:t>
      </w:r>
      <w:r w:rsidR="00CE1079" w:rsidRPr="003D02C3">
        <w:t xml:space="preserve"> </w:t>
      </w:r>
      <w:proofErr w:type="spellStart"/>
      <w:r w:rsidR="00935A35" w:rsidRPr="003D02C3">
        <w:t>μL</w:t>
      </w:r>
      <w:proofErr w:type="spellEnd"/>
      <w:r w:rsidR="00935A35" w:rsidRPr="003D02C3">
        <w:t xml:space="preserve"> of </w:t>
      </w:r>
      <w:r w:rsidR="00E477FF" w:rsidRPr="003D02C3">
        <w:t xml:space="preserve">the treated </w:t>
      </w:r>
      <w:r w:rsidR="00935A35" w:rsidRPr="003D02C3">
        <w:t>cells with 10</w:t>
      </w:r>
      <w:r w:rsidR="00CE1079" w:rsidRPr="003D02C3">
        <w:t xml:space="preserve"> </w:t>
      </w:r>
      <w:proofErr w:type="spellStart"/>
      <w:r w:rsidR="00935A35" w:rsidRPr="003D02C3">
        <w:t>μL</w:t>
      </w:r>
      <w:proofErr w:type="spellEnd"/>
      <w:r w:rsidR="00935A35" w:rsidRPr="003D02C3">
        <w:t xml:space="preserve"> of </w:t>
      </w:r>
      <w:r w:rsidR="00CE1079" w:rsidRPr="003D02C3">
        <w:t>t</w:t>
      </w:r>
      <w:r w:rsidR="00935A35" w:rsidRPr="003D02C3">
        <w:t xml:space="preserve">rypan blue and load </w:t>
      </w:r>
      <w:r w:rsidR="00E477FF" w:rsidRPr="003D02C3">
        <w:t xml:space="preserve">10 </w:t>
      </w:r>
      <w:proofErr w:type="spellStart"/>
      <w:r w:rsidR="00E477FF" w:rsidRPr="003D02C3">
        <w:t>uL</w:t>
      </w:r>
      <w:proofErr w:type="spellEnd"/>
      <w:r w:rsidR="00E477FF" w:rsidRPr="003D02C3">
        <w:t xml:space="preserve"> of the mixture </w:t>
      </w:r>
      <w:r w:rsidR="00935A35" w:rsidRPr="003D02C3">
        <w:t xml:space="preserve">onto </w:t>
      </w:r>
      <w:r w:rsidR="00E477FF" w:rsidRPr="003D02C3">
        <w:t>a</w:t>
      </w:r>
      <w:r w:rsidR="00D11FEE" w:rsidRPr="003D02C3">
        <w:t xml:space="preserve"> </w:t>
      </w:r>
      <w:r w:rsidR="00935A35" w:rsidRPr="003D02C3">
        <w:t>cell count</w:t>
      </w:r>
      <w:r w:rsidR="00E477FF" w:rsidRPr="003D02C3">
        <w:t>ing</w:t>
      </w:r>
      <w:r w:rsidR="00935A35" w:rsidRPr="003D02C3">
        <w:t xml:space="preserve"> slide.</w:t>
      </w:r>
    </w:p>
    <w:p w14:paraId="091B993E" w14:textId="77777777" w:rsidR="00D11FEE" w:rsidRPr="003D02C3" w:rsidRDefault="00D11FEE" w:rsidP="003D02C3"/>
    <w:p w14:paraId="329E2565" w14:textId="1CAFDCA5" w:rsidR="00935A35" w:rsidRPr="003D02C3" w:rsidRDefault="00051AAA" w:rsidP="003D02C3">
      <w:r w:rsidRPr="003D02C3">
        <w:t>2.</w:t>
      </w:r>
      <w:r w:rsidR="00935A35" w:rsidRPr="003D02C3">
        <w:t>1</w:t>
      </w:r>
      <w:r w:rsidR="0026145F" w:rsidRPr="003D02C3">
        <w:t>3</w:t>
      </w:r>
      <w:r w:rsidR="00935A35" w:rsidRPr="003D02C3">
        <w:t>.</w:t>
      </w:r>
      <w:r w:rsidR="0026145F" w:rsidRPr="003D02C3">
        <w:t xml:space="preserve"> </w:t>
      </w:r>
      <w:r w:rsidR="00423321" w:rsidRPr="003D02C3">
        <w:t xml:space="preserve">Use a cell counter to quantify viable cells (unstained) and non-viable, permeabilized </w:t>
      </w:r>
      <w:r w:rsidR="00935A35" w:rsidRPr="003D02C3">
        <w:t>positive</w:t>
      </w:r>
      <w:r w:rsidR="00192A5C" w:rsidRPr="003D02C3">
        <w:t xml:space="preserve"> </w:t>
      </w:r>
      <w:r w:rsidR="00935A35" w:rsidRPr="003D02C3">
        <w:t>cells</w:t>
      </w:r>
      <w:r w:rsidR="00192A5C" w:rsidRPr="003D02C3">
        <w:t xml:space="preserve"> (stained blue)</w:t>
      </w:r>
      <w:r w:rsidR="00935A35" w:rsidRPr="003D02C3">
        <w:t>.</w:t>
      </w:r>
    </w:p>
    <w:p w14:paraId="00040FAF" w14:textId="77777777" w:rsidR="00E421B3" w:rsidRPr="003D02C3" w:rsidRDefault="00E421B3" w:rsidP="003D02C3"/>
    <w:p w14:paraId="33EE1050" w14:textId="4627B654" w:rsidR="00FB1D12" w:rsidRPr="003D02C3" w:rsidRDefault="00917FD7" w:rsidP="003D02C3">
      <w:r w:rsidRPr="003D02C3">
        <w:t>2.</w:t>
      </w:r>
      <w:r w:rsidR="00935A35" w:rsidRPr="003D02C3">
        <w:t>1</w:t>
      </w:r>
      <w:r w:rsidR="0026145F" w:rsidRPr="003D02C3">
        <w:t>4</w:t>
      </w:r>
      <w:r w:rsidR="00935A35" w:rsidRPr="003D02C3">
        <w:t>.</w:t>
      </w:r>
      <w:r w:rsidR="0026145F" w:rsidRPr="003D02C3">
        <w:t xml:space="preserve"> </w:t>
      </w:r>
      <w:r w:rsidR="00803FF2" w:rsidRPr="003D02C3">
        <w:t>Identify</w:t>
      </w:r>
      <w:r w:rsidR="00935A35" w:rsidRPr="003D02C3">
        <w:t xml:space="preserve"> </w:t>
      </w:r>
      <w:r w:rsidR="00D11FEE" w:rsidRPr="003D02C3">
        <w:t xml:space="preserve">the lowest </w:t>
      </w:r>
      <w:r w:rsidR="00803FF2" w:rsidRPr="003D02C3">
        <w:t xml:space="preserve">digitonin </w:t>
      </w:r>
      <w:r w:rsidR="00D11FEE" w:rsidRPr="003D02C3">
        <w:t xml:space="preserve">concentration </w:t>
      </w:r>
      <w:r w:rsidR="00803FF2" w:rsidRPr="003D02C3">
        <w:t xml:space="preserve">that </w:t>
      </w:r>
      <w:proofErr w:type="gramStart"/>
      <w:r w:rsidR="00803FF2" w:rsidRPr="003D02C3">
        <w:t>produces</w:t>
      </w:r>
      <w:r w:rsidR="00D11FEE" w:rsidRPr="003D02C3">
        <w:t xml:space="preserve">  the</w:t>
      </w:r>
      <w:proofErr w:type="gramEnd"/>
      <w:r w:rsidR="00D11FEE" w:rsidRPr="003D02C3">
        <w:t xml:space="preserve"> </w:t>
      </w:r>
      <w:r w:rsidR="00935A35" w:rsidRPr="003D02C3">
        <w:t>highest</w:t>
      </w:r>
      <w:r w:rsidR="00803FF2" w:rsidRPr="003D02C3">
        <w:t xml:space="preserve"> proportion </w:t>
      </w:r>
      <w:r w:rsidR="00192A5C" w:rsidRPr="003D02C3">
        <w:t>of trypan</w:t>
      </w:r>
      <w:r w:rsidR="00803FF2" w:rsidRPr="003D02C3">
        <w:t xml:space="preserve"> blue positive </w:t>
      </w:r>
      <w:r w:rsidR="00935A35" w:rsidRPr="003D02C3">
        <w:t>cell</w:t>
      </w:r>
      <w:r w:rsidR="00803FF2" w:rsidRPr="003D02C3">
        <w:t xml:space="preserve">s. Use this concentration </w:t>
      </w:r>
      <w:r w:rsidR="00935A35" w:rsidRPr="003D02C3">
        <w:t xml:space="preserve">for </w:t>
      </w:r>
      <w:r w:rsidR="00126614" w:rsidRPr="003D02C3">
        <w:t xml:space="preserve">the </w:t>
      </w:r>
      <w:r w:rsidR="005F286C" w:rsidRPr="003D02C3">
        <w:t>downstream</w:t>
      </w:r>
      <w:r w:rsidR="00935A35" w:rsidRPr="003D02C3">
        <w:t xml:space="preserve"> CUT&amp;RUN </w:t>
      </w:r>
      <w:r w:rsidR="00803FF2" w:rsidRPr="003D02C3">
        <w:t>experiment</w:t>
      </w:r>
      <w:r w:rsidR="00935A35" w:rsidRPr="003D02C3">
        <w:t xml:space="preserve">. </w:t>
      </w:r>
      <w:r w:rsidR="002045E9" w:rsidRPr="003D02C3">
        <w:t>Conf</w:t>
      </w:r>
      <w:r w:rsidR="00723E9C" w:rsidRPr="003D02C3">
        <w:t>i</w:t>
      </w:r>
      <w:r w:rsidR="002045E9" w:rsidRPr="003D02C3">
        <w:t>rm that</w:t>
      </w:r>
      <w:r w:rsidR="00D20036" w:rsidRPr="003D02C3">
        <w:t xml:space="preserve"> </w:t>
      </w:r>
      <w:proofErr w:type="gramStart"/>
      <w:r w:rsidR="00D20036" w:rsidRPr="003D02C3">
        <w:t xml:space="preserve">the </w:t>
      </w:r>
      <w:r w:rsidR="00935A35" w:rsidRPr="003D02C3">
        <w:t>DMSO</w:t>
      </w:r>
      <w:proofErr w:type="gramEnd"/>
      <w:r w:rsidR="00935A35" w:rsidRPr="003D02C3">
        <w:t xml:space="preserve"> control </w:t>
      </w:r>
      <w:r w:rsidR="00D20036" w:rsidRPr="003D02C3">
        <w:t xml:space="preserve">maintains viability </w:t>
      </w:r>
      <w:r w:rsidR="00686AB5" w:rsidRPr="003D02C3">
        <w:t xml:space="preserve">typical of </w:t>
      </w:r>
      <w:r w:rsidR="00935A35" w:rsidRPr="003D02C3">
        <w:t xml:space="preserve">a normal healthy cell culture. </w:t>
      </w:r>
    </w:p>
    <w:p w14:paraId="263441FD" w14:textId="77777777" w:rsidR="00FB1D12" w:rsidRPr="003D02C3" w:rsidRDefault="00FB1D12" w:rsidP="003D02C3"/>
    <w:p w14:paraId="55009192" w14:textId="2BB02585" w:rsidR="007E347A" w:rsidRPr="003D02C3" w:rsidRDefault="00051AAA" w:rsidP="003D02C3">
      <w:pPr>
        <w:rPr>
          <w:b/>
          <w:bCs/>
        </w:rPr>
      </w:pPr>
      <w:r w:rsidRPr="003D02C3">
        <w:rPr>
          <w:b/>
          <w:bCs/>
        </w:rPr>
        <w:t xml:space="preserve">3. </w:t>
      </w:r>
      <w:r w:rsidR="00DD7918" w:rsidRPr="003D02C3">
        <w:rPr>
          <w:b/>
          <w:bCs/>
        </w:rPr>
        <w:t>CUT&amp;RUN seq</w:t>
      </w:r>
    </w:p>
    <w:p w14:paraId="70F3F8BE" w14:textId="77777777" w:rsidR="007C445E" w:rsidRPr="003D02C3" w:rsidRDefault="007C445E" w:rsidP="003D02C3">
      <w:pPr>
        <w:rPr>
          <w:b/>
          <w:bCs/>
        </w:rPr>
      </w:pPr>
    </w:p>
    <w:p w14:paraId="7E70D0EB" w14:textId="3B2FE552" w:rsidR="004B1156" w:rsidRPr="003D02C3" w:rsidRDefault="00AF4FBE" w:rsidP="003D02C3">
      <w:r w:rsidRPr="003D02C3">
        <w:t>NOTE</w:t>
      </w:r>
      <w:r w:rsidR="00B377FE" w:rsidRPr="003D02C3">
        <w:t xml:space="preserve">: </w:t>
      </w:r>
      <w:r w:rsidR="007C445E" w:rsidRPr="003D02C3">
        <w:t xml:space="preserve">The reagents in this protocol </w:t>
      </w:r>
      <w:r w:rsidR="00101846" w:rsidRPr="003D02C3">
        <w:t xml:space="preserve">are </w:t>
      </w:r>
      <w:r w:rsidR="007C445E" w:rsidRPr="003D02C3">
        <w:t xml:space="preserve">scaled for 5 </w:t>
      </w:r>
      <w:r w:rsidR="00287674" w:rsidRPr="003D02C3">
        <w:t>reactions</w:t>
      </w:r>
      <w:r w:rsidR="007C445E" w:rsidRPr="003D02C3">
        <w:t>, with extra added to account for pipetting loss</w:t>
      </w:r>
      <w:r w:rsidR="00206095" w:rsidRPr="003D02C3">
        <w:t xml:space="preserve">. </w:t>
      </w:r>
      <w:r w:rsidR="00101846" w:rsidRPr="003D02C3">
        <w:t xml:space="preserve">For a list of materials and equipment, see </w:t>
      </w:r>
      <w:r w:rsidR="00FE30CC" w:rsidRPr="003D02C3">
        <w:rPr>
          <w:b/>
          <w:bCs/>
        </w:rPr>
        <w:t>Table of Materials</w:t>
      </w:r>
      <w:r w:rsidR="00101846" w:rsidRPr="003D02C3">
        <w:t>. At least two independent biological replicates are recommended for each CUT&amp;RUN experiment.</w:t>
      </w:r>
    </w:p>
    <w:p w14:paraId="6848ACEA" w14:textId="77777777" w:rsidR="007849DB" w:rsidRPr="003D02C3" w:rsidRDefault="007849DB" w:rsidP="003D02C3"/>
    <w:p w14:paraId="4B08F81B" w14:textId="2E71DAEB" w:rsidR="007849DB" w:rsidRPr="003D02C3" w:rsidRDefault="00D11FEE" w:rsidP="003D02C3">
      <w:r w:rsidRPr="003D02C3">
        <w:t xml:space="preserve">3.1. </w:t>
      </w:r>
      <w:r w:rsidR="007849DB" w:rsidRPr="003D02C3">
        <w:t>Day 1</w:t>
      </w:r>
    </w:p>
    <w:p w14:paraId="59920DC2" w14:textId="77777777" w:rsidR="00101846" w:rsidRPr="003D02C3" w:rsidRDefault="00101846" w:rsidP="003D02C3"/>
    <w:p w14:paraId="3C2CE12F" w14:textId="377D407A" w:rsidR="00DD7918" w:rsidRPr="003D02C3" w:rsidRDefault="00917FD7" w:rsidP="003D02C3">
      <w:pPr>
        <w:rPr>
          <w:b/>
          <w:bCs/>
        </w:rPr>
      </w:pPr>
      <w:r w:rsidRPr="003D02C3">
        <w:t>3.1.</w:t>
      </w:r>
      <w:r w:rsidR="00D11FEE" w:rsidRPr="003D02C3">
        <w:t xml:space="preserve">1. </w:t>
      </w:r>
      <w:r w:rsidR="00DD7918" w:rsidRPr="003D02C3">
        <w:t xml:space="preserve">CUT&amp;RUN </w:t>
      </w:r>
      <w:r w:rsidR="007C445E" w:rsidRPr="003D02C3">
        <w:t>b</w:t>
      </w:r>
      <w:r w:rsidR="00DD7918" w:rsidRPr="003D02C3">
        <w:t xml:space="preserve">uffer </w:t>
      </w:r>
      <w:r w:rsidR="007C445E" w:rsidRPr="003D02C3">
        <w:t>p</w:t>
      </w:r>
      <w:r w:rsidR="00DD7918" w:rsidRPr="003D02C3">
        <w:t>rep</w:t>
      </w:r>
    </w:p>
    <w:p w14:paraId="27C1C5CC" w14:textId="77777777" w:rsidR="00902852" w:rsidRPr="003D02C3" w:rsidRDefault="00902852" w:rsidP="003D02C3"/>
    <w:p w14:paraId="5D6EB7D1" w14:textId="6D3483F0" w:rsidR="00DD7918" w:rsidRPr="003D02C3" w:rsidRDefault="00162096" w:rsidP="003D02C3">
      <w:r w:rsidRPr="003D02C3">
        <w:t>3.1.</w:t>
      </w:r>
      <w:r w:rsidR="00DD7918" w:rsidRPr="003D02C3">
        <w:t>1.</w:t>
      </w:r>
      <w:r w:rsidR="00D11FEE" w:rsidRPr="003D02C3">
        <w:t xml:space="preserve">1. </w:t>
      </w:r>
      <w:r w:rsidR="00DD7918" w:rsidRPr="003D02C3">
        <w:t xml:space="preserve">Prepare </w:t>
      </w:r>
      <w:r w:rsidR="00D70E34" w:rsidRPr="003D02C3">
        <w:t xml:space="preserve">the </w:t>
      </w:r>
      <w:r w:rsidR="00DD7918" w:rsidRPr="003D02C3">
        <w:t>Wash buffer by combining Pre-Wash Buffer,</w:t>
      </w:r>
      <w:r w:rsidR="00DE64AD" w:rsidRPr="003D02C3">
        <w:t xml:space="preserve"> </w:t>
      </w:r>
      <w:r w:rsidR="00DD7918" w:rsidRPr="003D02C3">
        <w:t>25x</w:t>
      </w:r>
      <w:r w:rsidR="00917FD7" w:rsidRPr="003D02C3">
        <w:t xml:space="preserve"> </w:t>
      </w:r>
      <w:r w:rsidR="00DD7918" w:rsidRPr="003D02C3">
        <w:t>Protease Inhibitor, and 1</w:t>
      </w:r>
      <w:r w:rsidR="00D70E34" w:rsidRPr="003D02C3">
        <w:t xml:space="preserve"> </w:t>
      </w:r>
      <w:r w:rsidR="00DD7918" w:rsidRPr="003D02C3">
        <w:t xml:space="preserve">M Spermidine as outlined in </w:t>
      </w:r>
      <w:r w:rsidR="00DD7918" w:rsidRPr="003D02C3">
        <w:rPr>
          <w:b/>
          <w:bCs/>
        </w:rPr>
        <w:t>Table 3</w:t>
      </w:r>
      <w:r w:rsidR="00DD7918" w:rsidRPr="003D02C3">
        <w:t>.</w:t>
      </w:r>
    </w:p>
    <w:p w14:paraId="653133EC" w14:textId="77777777" w:rsidR="00945B68" w:rsidRPr="003D02C3" w:rsidRDefault="00945B68" w:rsidP="003D02C3"/>
    <w:p w14:paraId="7B8EC69B" w14:textId="2D45B785" w:rsidR="00DD7918" w:rsidRPr="003D02C3" w:rsidRDefault="00F82F34" w:rsidP="003D02C3">
      <w:r w:rsidRPr="003D02C3">
        <w:t>3.1.</w:t>
      </w:r>
      <w:r w:rsidR="00D11FEE" w:rsidRPr="003D02C3">
        <w:t xml:space="preserve">1.2. </w:t>
      </w:r>
      <w:r w:rsidR="00DD7918" w:rsidRPr="003D02C3">
        <w:t xml:space="preserve">Prepare </w:t>
      </w:r>
      <w:r w:rsidR="00D70E34" w:rsidRPr="003D02C3">
        <w:t xml:space="preserve">the </w:t>
      </w:r>
      <w:r w:rsidR="00DD7918" w:rsidRPr="003D02C3">
        <w:t xml:space="preserve">Cell Permeabilization Buffer by adding 5% Digitonin to </w:t>
      </w:r>
      <w:r w:rsidR="00DE64AD" w:rsidRPr="003D02C3">
        <w:t xml:space="preserve">the </w:t>
      </w:r>
      <w:r w:rsidR="00D70E34" w:rsidRPr="003D02C3">
        <w:t>W</w:t>
      </w:r>
      <w:r w:rsidR="00DD7918" w:rsidRPr="003D02C3">
        <w:t xml:space="preserve">ash </w:t>
      </w:r>
      <w:r w:rsidR="00D70E34" w:rsidRPr="003D02C3">
        <w:t>B</w:t>
      </w:r>
      <w:r w:rsidR="00DD7918" w:rsidRPr="003D02C3">
        <w:t xml:space="preserve">uffer </w:t>
      </w:r>
      <w:r w:rsidR="00D70E34" w:rsidRPr="003D02C3">
        <w:t xml:space="preserve">according to </w:t>
      </w:r>
      <w:r w:rsidR="00DD7918" w:rsidRPr="003D02C3">
        <w:rPr>
          <w:b/>
          <w:bCs/>
        </w:rPr>
        <w:t>Table 3</w:t>
      </w:r>
      <w:r w:rsidR="00945B68" w:rsidRPr="003D02C3">
        <w:t>.</w:t>
      </w:r>
    </w:p>
    <w:p w14:paraId="737D9BFA" w14:textId="77777777" w:rsidR="00945B68" w:rsidRPr="003D02C3" w:rsidRDefault="00945B68" w:rsidP="003D02C3"/>
    <w:p w14:paraId="2F6627EA" w14:textId="500846E8" w:rsidR="00DD7918" w:rsidRPr="003D02C3" w:rsidRDefault="00382231" w:rsidP="003D02C3">
      <w:r w:rsidRPr="003D02C3">
        <w:t>3.1.</w:t>
      </w:r>
      <w:r w:rsidR="00D11FEE" w:rsidRPr="003D02C3">
        <w:t xml:space="preserve">1.3. </w:t>
      </w:r>
      <w:r w:rsidR="00DD7918" w:rsidRPr="003D02C3">
        <w:t xml:space="preserve">Prepare </w:t>
      </w:r>
      <w:r w:rsidR="00D70E34" w:rsidRPr="003D02C3">
        <w:t xml:space="preserve">the </w:t>
      </w:r>
      <w:r w:rsidR="00DD7918" w:rsidRPr="003D02C3">
        <w:t xml:space="preserve">Antibody Buffer by adding 0.4 </w:t>
      </w:r>
      <w:proofErr w:type="spellStart"/>
      <w:r w:rsidR="00DD7918" w:rsidRPr="003D02C3">
        <w:t>μL</w:t>
      </w:r>
      <w:proofErr w:type="spellEnd"/>
      <w:r w:rsidR="00DE64AD" w:rsidRPr="003D02C3">
        <w:t xml:space="preserve"> of</w:t>
      </w:r>
      <w:r w:rsidR="00DD7918" w:rsidRPr="003D02C3">
        <w:t xml:space="preserve"> EDTA to 100 </w:t>
      </w:r>
      <w:proofErr w:type="spellStart"/>
      <w:r w:rsidR="00DD7918" w:rsidRPr="003D02C3">
        <w:t>μL</w:t>
      </w:r>
      <w:proofErr w:type="spellEnd"/>
      <w:r w:rsidR="00DD7918" w:rsidRPr="003D02C3">
        <w:t xml:space="preserve"> </w:t>
      </w:r>
      <w:r w:rsidR="00DE64AD" w:rsidRPr="003D02C3">
        <w:t xml:space="preserve">of </w:t>
      </w:r>
      <w:r w:rsidR="00DD7918" w:rsidRPr="003D02C3">
        <w:t xml:space="preserve">Cell Permeabilization Buffer with </w:t>
      </w:r>
      <w:r w:rsidR="00126614" w:rsidRPr="003D02C3">
        <w:t xml:space="preserve">the </w:t>
      </w:r>
      <w:r w:rsidR="00DD7918" w:rsidRPr="003D02C3">
        <w:t>appropriate digitonin concentration</w:t>
      </w:r>
      <w:r w:rsidR="007C445E" w:rsidRPr="003D02C3">
        <w:t>,</w:t>
      </w:r>
      <w:r w:rsidR="00DD7918" w:rsidRPr="003D02C3">
        <w:t xml:space="preserve"> as described in </w:t>
      </w:r>
      <w:r w:rsidR="00DD7918" w:rsidRPr="003D02C3">
        <w:rPr>
          <w:b/>
          <w:bCs/>
        </w:rPr>
        <w:t>Table 3</w:t>
      </w:r>
      <w:r w:rsidR="00DD7918" w:rsidRPr="003D02C3">
        <w:t xml:space="preserve">. Place </w:t>
      </w:r>
      <w:r w:rsidR="00DE64AD" w:rsidRPr="003D02C3">
        <w:t xml:space="preserve">the </w:t>
      </w:r>
      <w:r w:rsidR="00D70E34" w:rsidRPr="003D02C3">
        <w:t xml:space="preserve">prepared </w:t>
      </w:r>
      <w:r w:rsidR="00DD7918" w:rsidRPr="003D02C3">
        <w:t>buffer on ice.</w:t>
      </w:r>
    </w:p>
    <w:p w14:paraId="2D73170E" w14:textId="77777777" w:rsidR="00945B68" w:rsidRPr="003D02C3" w:rsidRDefault="00945B68" w:rsidP="003D02C3"/>
    <w:p w14:paraId="47946560" w14:textId="2C846B03" w:rsidR="00DD7918" w:rsidRPr="003D02C3" w:rsidRDefault="00C2115C" w:rsidP="003D02C3">
      <w:r w:rsidRPr="003D02C3">
        <w:t>3.1.</w:t>
      </w:r>
      <w:r w:rsidR="00D11FEE" w:rsidRPr="003D02C3">
        <w:t xml:space="preserve">1.4. </w:t>
      </w:r>
      <w:r w:rsidR="00DD7918" w:rsidRPr="003D02C3">
        <w:t xml:space="preserve">Store </w:t>
      </w:r>
      <w:r w:rsidR="00D70E34" w:rsidRPr="003D02C3">
        <w:t xml:space="preserve">the </w:t>
      </w:r>
      <w:r w:rsidR="00DD7918" w:rsidRPr="003D02C3">
        <w:t xml:space="preserve">remaining Cell Permeabilization Buffer at 4 </w:t>
      </w:r>
      <w:r w:rsidR="000D5710" w:rsidRPr="003D02C3">
        <w:t>°C</w:t>
      </w:r>
      <w:r w:rsidR="00DD7918" w:rsidRPr="003D02C3">
        <w:t xml:space="preserve"> for use on Day 2</w:t>
      </w:r>
      <w:r w:rsidR="00DE64AD" w:rsidRPr="003D02C3">
        <w:t>.</w:t>
      </w:r>
    </w:p>
    <w:p w14:paraId="72FF9CDA" w14:textId="77777777" w:rsidR="00DD7918" w:rsidRPr="003D02C3" w:rsidRDefault="00DD7918" w:rsidP="003D02C3"/>
    <w:p w14:paraId="420E03AC" w14:textId="619CF95A" w:rsidR="00DD7918" w:rsidRPr="003D02C3" w:rsidRDefault="009D131C" w:rsidP="003D02C3">
      <w:r w:rsidRPr="003D02C3">
        <w:t>3</w:t>
      </w:r>
      <w:r w:rsidR="005252DF" w:rsidRPr="003D02C3">
        <w:t>.</w:t>
      </w:r>
      <w:r w:rsidR="00DE64AD" w:rsidRPr="003D02C3">
        <w:t>1.</w:t>
      </w:r>
      <w:r w:rsidR="00D20332" w:rsidRPr="003D02C3">
        <w:t>2</w:t>
      </w:r>
      <w:r w:rsidR="00DE64AD" w:rsidRPr="003D02C3">
        <w:t xml:space="preserve"> </w:t>
      </w:r>
      <w:r w:rsidR="00FB3DC1" w:rsidRPr="003D02C3">
        <w:t>Concanavalin A (</w:t>
      </w:r>
      <w:proofErr w:type="spellStart"/>
      <w:r w:rsidR="00DD7918" w:rsidRPr="003D02C3">
        <w:t>ConA</w:t>
      </w:r>
      <w:proofErr w:type="spellEnd"/>
      <w:r w:rsidR="00FB3DC1" w:rsidRPr="003D02C3">
        <w:t>)</w:t>
      </w:r>
      <w:r w:rsidR="00DD7918" w:rsidRPr="003D02C3">
        <w:t xml:space="preserve"> </w:t>
      </w:r>
      <w:r w:rsidR="009B7E2A" w:rsidRPr="003D02C3">
        <w:t>b</w:t>
      </w:r>
      <w:r w:rsidR="00DD7918" w:rsidRPr="003D02C3">
        <w:t>ead</w:t>
      </w:r>
      <w:r w:rsidR="0017747D" w:rsidRPr="003D02C3">
        <w:t>s</w:t>
      </w:r>
      <w:r w:rsidR="00DD7918" w:rsidRPr="003D02C3">
        <w:t xml:space="preserve"> </w:t>
      </w:r>
      <w:r w:rsidR="009B7E2A" w:rsidRPr="003D02C3">
        <w:t>a</w:t>
      </w:r>
      <w:r w:rsidR="00DD7918" w:rsidRPr="003D02C3">
        <w:t>ctivation</w:t>
      </w:r>
    </w:p>
    <w:p w14:paraId="4592997D" w14:textId="77777777" w:rsidR="00945B68" w:rsidRPr="003D02C3" w:rsidRDefault="00945B68" w:rsidP="003D02C3"/>
    <w:p w14:paraId="6B368E2D" w14:textId="7B820F34" w:rsidR="00DD7918" w:rsidRPr="003D02C3" w:rsidRDefault="006E4AF4" w:rsidP="003D02C3">
      <w:r w:rsidRPr="003D02C3">
        <w:t>3.</w:t>
      </w:r>
      <w:r w:rsidR="00D20332" w:rsidRPr="003D02C3">
        <w:t>1.2.1</w:t>
      </w:r>
      <w:r w:rsidR="00DE64AD" w:rsidRPr="003D02C3">
        <w:t xml:space="preserve">. </w:t>
      </w:r>
      <w:r w:rsidR="00DD7918" w:rsidRPr="003D02C3">
        <w:t xml:space="preserve">Gently resuspend </w:t>
      </w:r>
      <w:proofErr w:type="spellStart"/>
      <w:r w:rsidR="00DD7918" w:rsidRPr="003D02C3">
        <w:t>ConA</w:t>
      </w:r>
      <w:proofErr w:type="spellEnd"/>
      <w:r w:rsidR="00DD7918" w:rsidRPr="003D02C3">
        <w:t xml:space="preserve"> beads</w:t>
      </w:r>
      <w:r w:rsidR="00CC7F49" w:rsidRPr="003D02C3">
        <w:t xml:space="preserve"> suspension to ensure </w:t>
      </w:r>
      <w:r w:rsidR="00D70E34" w:rsidRPr="003D02C3">
        <w:t>its</w:t>
      </w:r>
      <w:r w:rsidR="00CC7F49" w:rsidRPr="003D02C3">
        <w:t xml:space="preserve"> even distribution.</w:t>
      </w:r>
    </w:p>
    <w:p w14:paraId="1508A426" w14:textId="77777777" w:rsidR="00945B68" w:rsidRPr="003D02C3" w:rsidRDefault="00945B68" w:rsidP="003D02C3"/>
    <w:p w14:paraId="26F94B30" w14:textId="4259A2FF" w:rsidR="00DD7918" w:rsidRPr="003D02C3" w:rsidRDefault="007E3D55" w:rsidP="003D02C3">
      <w:r w:rsidRPr="003D02C3">
        <w:t>3.</w:t>
      </w:r>
      <w:r w:rsidR="00D20332" w:rsidRPr="003D02C3">
        <w:t>1.2.2</w:t>
      </w:r>
      <w:r w:rsidR="00DE64AD" w:rsidRPr="003D02C3">
        <w:t xml:space="preserve">. </w:t>
      </w:r>
      <w:r w:rsidR="00CC7F49" w:rsidRPr="003D02C3">
        <w:t>Transfer</w:t>
      </w:r>
      <w:r w:rsidR="00DD7918" w:rsidRPr="003D02C3">
        <w:t xml:space="preserve"> 55 </w:t>
      </w:r>
      <w:r w:rsidR="00444658" w:rsidRPr="003D02C3">
        <w:t>µL</w:t>
      </w:r>
      <w:r w:rsidR="00DD7918" w:rsidRPr="003D02C3">
        <w:t xml:space="preserve"> </w:t>
      </w:r>
      <w:proofErr w:type="gramStart"/>
      <w:r w:rsidR="00DD7918" w:rsidRPr="003D02C3">
        <w:t xml:space="preserve">of  </w:t>
      </w:r>
      <w:r w:rsidR="00D7150C" w:rsidRPr="003D02C3">
        <w:t>the</w:t>
      </w:r>
      <w:proofErr w:type="gramEnd"/>
      <w:r w:rsidR="00D7150C" w:rsidRPr="003D02C3">
        <w:t xml:space="preserve"> </w:t>
      </w:r>
      <w:proofErr w:type="gramStart"/>
      <w:r w:rsidR="00DD7918" w:rsidRPr="003D02C3">
        <w:t>bead</w:t>
      </w:r>
      <w:r w:rsidR="00D7150C" w:rsidRPr="003D02C3">
        <w:t>s</w:t>
      </w:r>
      <w:proofErr w:type="gramEnd"/>
      <w:r w:rsidR="001B6E2B" w:rsidRPr="003D02C3">
        <w:t xml:space="preserve"> suspension</w:t>
      </w:r>
      <w:r w:rsidR="00DD7918" w:rsidRPr="003D02C3">
        <w:t xml:space="preserve"> </w:t>
      </w:r>
      <w:r w:rsidR="0001518F" w:rsidRPr="003D02C3">
        <w:t xml:space="preserve">(11 </w:t>
      </w:r>
      <w:proofErr w:type="spellStart"/>
      <w:r w:rsidR="0001518F" w:rsidRPr="003D02C3">
        <w:t>μL</w:t>
      </w:r>
      <w:proofErr w:type="spellEnd"/>
      <w:r w:rsidR="001810D8" w:rsidRPr="003D02C3">
        <w:t xml:space="preserve"> per </w:t>
      </w:r>
      <w:r w:rsidR="00CC1668" w:rsidRPr="003D02C3">
        <w:t>sample) into</w:t>
      </w:r>
      <w:r w:rsidR="00DD7918" w:rsidRPr="003D02C3">
        <w:t xml:space="preserve"> a 1.5 mL </w:t>
      </w:r>
      <w:r w:rsidR="001B6E2B" w:rsidRPr="003D02C3">
        <w:t xml:space="preserve">microcentrifuge </w:t>
      </w:r>
      <w:r w:rsidR="00DD7918" w:rsidRPr="003D02C3">
        <w:t>tube.</w:t>
      </w:r>
    </w:p>
    <w:p w14:paraId="2E0DC20E" w14:textId="77777777" w:rsidR="00945B68" w:rsidRPr="003D02C3" w:rsidRDefault="00945B68" w:rsidP="003D02C3"/>
    <w:p w14:paraId="44C62736" w14:textId="3D0E0AEF" w:rsidR="00DD7918" w:rsidRPr="003D02C3" w:rsidRDefault="00DE2ABA" w:rsidP="003D02C3">
      <w:r w:rsidRPr="003D02C3">
        <w:t>3.</w:t>
      </w:r>
      <w:r w:rsidR="00D20332" w:rsidRPr="003D02C3">
        <w:t>1.2.3</w:t>
      </w:r>
      <w:r w:rsidR="00DE64AD" w:rsidRPr="003D02C3">
        <w:t xml:space="preserve">. </w:t>
      </w:r>
      <w:r w:rsidR="00DD7918" w:rsidRPr="003D02C3">
        <w:t xml:space="preserve">Place tube on </w:t>
      </w:r>
      <w:r w:rsidR="004712B3" w:rsidRPr="003D02C3">
        <w:t xml:space="preserve">a 1.5 mL </w:t>
      </w:r>
      <w:r w:rsidR="00DD7918" w:rsidRPr="003D02C3">
        <w:t>magnet</w:t>
      </w:r>
      <w:r w:rsidR="000708E6" w:rsidRPr="003D02C3">
        <w:t>ic</w:t>
      </w:r>
      <w:r w:rsidR="00DD7918" w:rsidRPr="003D02C3">
        <w:t xml:space="preserve"> rack</w:t>
      </w:r>
      <w:r w:rsidR="00D7150C" w:rsidRPr="003D02C3">
        <w:t xml:space="preserve"> until the beads have fully separated, then</w:t>
      </w:r>
      <w:r w:rsidR="00D70E34" w:rsidRPr="003D02C3">
        <w:t xml:space="preserve"> </w:t>
      </w:r>
      <w:r w:rsidR="00D7150C" w:rsidRPr="003D02C3">
        <w:t>p</w:t>
      </w:r>
      <w:r w:rsidR="00DD7918" w:rsidRPr="003D02C3">
        <w:t xml:space="preserve">ipette </w:t>
      </w:r>
      <w:r w:rsidR="004E7587" w:rsidRPr="003D02C3">
        <w:t>to</w:t>
      </w:r>
      <w:r w:rsidR="00DD7918" w:rsidRPr="003D02C3">
        <w:t xml:space="preserve"> remove supernatant.</w:t>
      </w:r>
    </w:p>
    <w:p w14:paraId="189639CC" w14:textId="77777777" w:rsidR="00945B68" w:rsidRPr="003D02C3" w:rsidRDefault="00945B68" w:rsidP="003D02C3"/>
    <w:p w14:paraId="00DB13FE" w14:textId="11D2DCEC" w:rsidR="00DD7918" w:rsidRPr="003D02C3" w:rsidRDefault="008D5E7F" w:rsidP="003D02C3">
      <w:r w:rsidRPr="003D02C3">
        <w:t>3.</w:t>
      </w:r>
      <w:r w:rsidR="00D20332" w:rsidRPr="003D02C3">
        <w:t>1.2.</w:t>
      </w:r>
      <w:r w:rsidR="00DE64AD" w:rsidRPr="003D02C3">
        <w:t xml:space="preserve">4. </w:t>
      </w:r>
      <w:r w:rsidR="00DD7918" w:rsidRPr="003D02C3">
        <w:t xml:space="preserve">Immediately wash </w:t>
      </w:r>
      <w:r w:rsidR="00D5000B" w:rsidRPr="003D02C3">
        <w:t xml:space="preserve">the beads twice </w:t>
      </w:r>
      <w:r w:rsidR="00DD7918" w:rsidRPr="003D02C3">
        <w:t xml:space="preserve">with 500 </w:t>
      </w:r>
      <w:r w:rsidR="00444658" w:rsidRPr="003D02C3">
        <w:t>µL</w:t>
      </w:r>
      <w:r w:rsidR="00DD7918" w:rsidRPr="003D02C3">
        <w:t xml:space="preserve"> </w:t>
      </w:r>
      <w:r w:rsidR="00D5000B" w:rsidRPr="003D02C3">
        <w:t xml:space="preserve">of </w:t>
      </w:r>
      <w:r w:rsidR="006021C2" w:rsidRPr="003D02C3">
        <w:t>ice-</w:t>
      </w:r>
      <w:r w:rsidR="00D5000B" w:rsidRPr="003D02C3">
        <w:t>cold Bead Activation Buffer</w:t>
      </w:r>
      <w:r w:rsidR="00D5000B" w:rsidRPr="003D02C3" w:rsidDel="00D5000B">
        <w:t xml:space="preserve"> </w:t>
      </w:r>
      <w:r w:rsidR="009F3CAF" w:rsidRPr="003D02C3">
        <w:t>(</w:t>
      </w:r>
      <w:r w:rsidR="00DD7918" w:rsidRPr="003D02C3">
        <w:t xml:space="preserve">100 </w:t>
      </w:r>
      <w:proofErr w:type="spellStart"/>
      <w:r w:rsidR="00DD7918" w:rsidRPr="003D02C3">
        <w:t>μL</w:t>
      </w:r>
      <w:proofErr w:type="spellEnd"/>
      <w:r w:rsidR="006021C2" w:rsidRPr="003D02C3">
        <w:t xml:space="preserve"> </w:t>
      </w:r>
      <w:r w:rsidR="006021C2" w:rsidRPr="003D02C3">
        <w:lastRenderedPageBreak/>
        <w:t xml:space="preserve">per </w:t>
      </w:r>
      <w:r w:rsidR="00DD7918" w:rsidRPr="003D02C3">
        <w:t>sample)</w:t>
      </w:r>
      <w:r w:rsidR="00DE64AD" w:rsidRPr="003D02C3">
        <w:t>.</w:t>
      </w:r>
      <w:r w:rsidR="00DD7918" w:rsidRPr="003D02C3">
        <w:t xml:space="preserve"> </w:t>
      </w:r>
      <w:r w:rsidR="000E7FCD" w:rsidRPr="003D02C3">
        <w:t>R</w:t>
      </w:r>
      <w:r w:rsidR="00B377FE" w:rsidRPr="003D02C3">
        <w:t xml:space="preserve">esuspend </w:t>
      </w:r>
      <w:r w:rsidR="000E7FCD" w:rsidRPr="003D02C3">
        <w:t xml:space="preserve">the beads by gentle pipetting for each </w:t>
      </w:r>
      <w:r w:rsidR="00C32107" w:rsidRPr="003D02C3">
        <w:t>wash and</w:t>
      </w:r>
      <w:r w:rsidR="00DD7918" w:rsidRPr="003D02C3">
        <w:t xml:space="preserve"> use </w:t>
      </w:r>
      <w:r w:rsidR="00DE64AD" w:rsidRPr="003D02C3">
        <w:t xml:space="preserve">the </w:t>
      </w:r>
      <w:r w:rsidR="00DD7918" w:rsidRPr="003D02C3">
        <w:t xml:space="preserve">magnetic rack </w:t>
      </w:r>
      <w:r w:rsidR="00B377FE" w:rsidRPr="003D02C3">
        <w:t>to discard</w:t>
      </w:r>
      <w:r w:rsidR="00DD7918" w:rsidRPr="003D02C3">
        <w:t xml:space="preserve"> supernatant</w:t>
      </w:r>
      <w:r w:rsidR="000E7FCD" w:rsidRPr="003D02C3">
        <w:t xml:space="preserve"> between washes</w:t>
      </w:r>
      <w:r w:rsidR="00DD7918" w:rsidRPr="003D02C3">
        <w:t>.</w:t>
      </w:r>
    </w:p>
    <w:p w14:paraId="5CDC7D71" w14:textId="2F69AC76" w:rsidR="00945B68" w:rsidRPr="003D02C3" w:rsidRDefault="00945B68" w:rsidP="003D02C3"/>
    <w:p w14:paraId="34835CB9" w14:textId="2E3F882D" w:rsidR="00DD7918" w:rsidRPr="003D02C3" w:rsidRDefault="00945B68" w:rsidP="003D02C3">
      <w:r w:rsidRPr="003D02C3">
        <w:t>3.</w:t>
      </w:r>
      <w:r w:rsidR="00D20332" w:rsidRPr="003D02C3">
        <w:t>1.2.</w:t>
      </w:r>
      <w:r w:rsidR="00DE64AD" w:rsidRPr="003D02C3">
        <w:t xml:space="preserve">5. </w:t>
      </w:r>
      <w:r w:rsidR="000E7FCD" w:rsidRPr="003D02C3">
        <w:t>After the final wash, remove the</w:t>
      </w:r>
      <w:r w:rsidR="00DD7918" w:rsidRPr="003D02C3">
        <w:t xml:space="preserve"> supernatant and </w:t>
      </w:r>
      <w:r w:rsidR="000E7FCD" w:rsidRPr="003D02C3">
        <w:t xml:space="preserve">gently </w:t>
      </w:r>
      <w:r w:rsidR="00DD7918" w:rsidRPr="003D02C3">
        <w:t xml:space="preserve">resuspend the activated beads in 55 </w:t>
      </w:r>
      <w:proofErr w:type="spellStart"/>
      <w:r w:rsidR="00DD7918" w:rsidRPr="003D02C3">
        <w:t>μL</w:t>
      </w:r>
      <w:proofErr w:type="spellEnd"/>
      <w:r w:rsidR="00DD7918" w:rsidRPr="003D02C3">
        <w:t xml:space="preserve"> (11 </w:t>
      </w:r>
      <w:proofErr w:type="spellStart"/>
      <w:r w:rsidR="00DD7918" w:rsidRPr="003D02C3">
        <w:t>μL</w:t>
      </w:r>
      <w:proofErr w:type="spellEnd"/>
      <w:r w:rsidR="000E7FCD" w:rsidRPr="003D02C3">
        <w:t xml:space="preserve"> per </w:t>
      </w:r>
      <w:r w:rsidR="00DD7918" w:rsidRPr="003D02C3">
        <w:t>sample)</w:t>
      </w:r>
      <w:r w:rsidR="00DE64AD" w:rsidRPr="003D02C3">
        <w:t xml:space="preserve"> of</w:t>
      </w:r>
      <w:r w:rsidR="00DD7918" w:rsidRPr="003D02C3">
        <w:t xml:space="preserve"> </w:t>
      </w:r>
      <w:r w:rsidR="00D52448" w:rsidRPr="003D02C3">
        <w:t>ice-</w:t>
      </w:r>
      <w:r w:rsidR="00DD7918" w:rsidRPr="003D02C3">
        <w:t>cold Bead Activation Buffer</w:t>
      </w:r>
      <w:r w:rsidRPr="003D02C3">
        <w:t>.</w:t>
      </w:r>
    </w:p>
    <w:p w14:paraId="1FCD54FC" w14:textId="77777777" w:rsidR="00945B68" w:rsidRPr="003D02C3" w:rsidRDefault="00945B68" w:rsidP="003D02C3"/>
    <w:p w14:paraId="170F633B" w14:textId="792C2A9E" w:rsidR="00B377FE" w:rsidRPr="003D02C3" w:rsidRDefault="00241EBA" w:rsidP="003D02C3">
      <w:r w:rsidRPr="003D02C3">
        <w:t>3.</w:t>
      </w:r>
      <w:r w:rsidR="00D20332" w:rsidRPr="003D02C3">
        <w:t>1.2.</w:t>
      </w:r>
      <w:r w:rsidR="00DE64AD" w:rsidRPr="003D02C3">
        <w:t xml:space="preserve">6. </w:t>
      </w:r>
      <w:r w:rsidR="00B377FE" w:rsidRPr="003D02C3">
        <w:t xml:space="preserve">Aliquot 10 </w:t>
      </w:r>
      <w:proofErr w:type="spellStart"/>
      <w:r w:rsidR="00B377FE" w:rsidRPr="003D02C3">
        <w:t>μL</w:t>
      </w:r>
      <w:proofErr w:type="spellEnd"/>
      <w:r w:rsidR="00B377FE" w:rsidRPr="003D02C3">
        <w:t xml:space="preserve"> </w:t>
      </w:r>
      <w:r w:rsidR="00D52448" w:rsidRPr="003D02C3">
        <w:t xml:space="preserve">of the </w:t>
      </w:r>
      <w:proofErr w:type="gramStart"/>
      <w:r w:rsidR="00D52448" w:rsidRPr="003D02C3">
        <w:t>bead</w:t>
      </w:r>
      <w:r w:rsidR="007D6053" w:rsidRPr="003D02C3">
        <w:t>s</w:t>
      </w:r>
      <w:proofErr w:type="gramEnd"/>
      <w:r w:rsidR="00D52448" w:rsidRPr="003D02C3">
        <w:t xml:space="preserve"> suspension into each tube of </w:t>
      </w:r>
      <w:proofErr w:type="gramStart"/>
      <w:r w:rsidR="00D52448" w:rsidRPr="003D02C3">
        <w:t xml:space="preserve">an </w:t>
      </w:r>
      <w:r w:rsidR="00B377FE" w:rsidRPr="003D02C3">
        <w:t xml:space="preserve"> 8</w:t>
      </w:r>
      <w:proofErr w:type="gramEnd"/>
      <w:r w:rsidR="00B377FE" w:rsidRPr="003D02C3">
        <w:t>-strip tube</w:t>
      </w:r>
      <w:r w:rsidR="00D52448" w:rsidRPr="003D02C3">
        <w:t xml:space="preserve"> set and keep the tubes</w:t>
      </w:r>
      <w:r w:rsidR="00B377FE" w:rsidRPr="003D02C3">
        <w:t xml:space="preserve"> on ice.</w:t>
      </w:r>
    </w:p>
    <w:p w14:paraId="4EC0A55B" w14:textId="77777777" w:rsidR="007474BB" w:rsidRPr="003D02C3" w:rsidRDefault="007474BB" w:rsidP="003D02C3"/>
    <w:p w14:paraId="55ADCBD8" w14:textId="534050F7" w:rsidR="007474BB" w:rsidRPr="009755D5" w:rsidRDefault="00B5271A" w:rsidP="003D02C3">
      <w:pPr>
        <w:rPr>
          <w:highlight w:val="yellow"/>
          <w:u w:val="single"/>
        </w:rPr>
      </w:pPr>
      <w:r w:rsidRPr="009755D5">
        <w:rPr>
          <w:highlight w:val="yellow"/>
        </w:rPr>
        <w:t>3.</w:t>
      </w:r>
      <w:r w:rsidR="00D20332" w:rsidRPr="009755D5">
        <w:rPr>
          <w:highlight w:val="yellow"/>
        </w:rPr>
        <w:t>1.3</w:t>
      </w:r>
      <w:r w:rsidR="00DE64AD" w:rsidRPr="009755D5">
        <w:rPr>
          <w:highlight w:val="yellow"/>
        </w:rPr>
        <w:t xml:space="preserve">. </w:t>
      </w:r>
      <w:r w:rsidR="007474BB" w:rsidRPr="009755D5">
        <w:rPr>
          <w:highlight w:val="yellow"/>
        </w:rPr>
        <w:t xml:space="preserve">Harvest </w:t>
      </w:r>
      <w:r w:rsidR="009B7E2A" w:rsidRPr="009755D5">
        <w:rPr>
          <w:highlight w:val="yellow"/>
        </w:rPr>
        <w:t>c</w:t>
      </w:r>
      <w:r w:rsidR="007474BB" w:rsidRPr="009755D5">
        <w:rPr>
          <w:highlight w:val="yellow"/>
        </w:rPr>
        <w:t xml:space="preserve">ells and </w:t>
      </w:r>
      <w:r w:rsidR="00DE64AD" w:rsidRPr="009755D5">
        <w:rPr>
          <w:highlight w:val="yellow"/>
        </w:rPr>
        <w:t xml:space="preserve">bind </w:t>
      </w:r>
      <w:r w:rsidR="007474BB" w:rsidRPr="009755D5">
        <w:rPr>
          <w:highlight w:val="yellow"/>
        </w:rPr>
        <w:t>cells to activated beads</w:t>
      </w:r>
      <w:r w:rsidR="00C64EFB" w:rsidRPr="009755D5">
        <w:rPr>
          <w:highlight w:val="yellow"/>
          <w:u w:val="single"/>
        </w:rPr>
        <w:t xml:space="preserve"> </w:t>
      </w:r>
    </w:p>
    <w:p w14:paraId="445B5F79" w14:textId="77777777" w:rsidR="002128E1" w:rsidRPr="009755D5" w:rsidRDefault="002128E1" w:rsidP="003D02C3">
      <w:pPr>
        <w:rPr>
          <w:highlight w:val="yellow"/>
          <w:u w:val="single"/>
        </w:rPr>
      </w:pPr>
    </w:p>
    <w:p w14:paraId="5B1BDDF5" w14:textId="5659C3F5" w:rsidR="007474BB" w:rsidRPr="009755D5" w:rsidRDefault="00AF4FBE" w:rsidP="003D02C3">
      <w:pPr>
        <w:rPr>
          <w:highlight w:val="yellow"/>
        </w:rPr>
      </w:pPr>
      <w:r w:rsidRPr="009755D5">
        <w:rPr>
          <w:highlight w:val="yellow"/>
        </w:rPr>
        <w:t>NOTE</w:t>
      </w:r>
      <w:r w:rsidR="007474BB" w:rsidRPr="009755D5">
        <w:rPr>
          <w:highlight w:val="yellow"/>
        </w:rPr>
        <w:t>: Cell viability is important for the</w:t>
      </w:r>
      <w:r w:rsidR="004143FC" w:rsidRPr="009755D5">
        <w:rPr>
          <w:highlight w:val="yellow"/>
        </w:rPr>
        <w:t xml:space="preserve"> </w:t>
      </w:r>
      <w:r w:rsidR="007474BB" w:rsidRPr="009755D5">
        <w:rPr>
          <w:highlight w:val="yellow"/>
        </w:rPr>
        <w:t>signal/background ratio. However,</w:t>
      </w:r>
      <w:r w:rsidR="00101846" w:rsidRPr="009755D5">
        <w:rPr>
          <w:highlight w:val="yellow"/>
        </w:rPr>
        <w:t xml:space="preserve"> the </w:t>
      </w:r>
      <w:r w:rsidR="007474BB" w:rsidRPr="009755D5">
        <w:rPr>
          <w:highlight w:val="yellow"/>
        </w:rPr>
        <w:t xml:space="preserve">viability of </w:t>
      </w:r>
      <w:r w:rsidR="0052121C" w:rsidRPr="009755D5">
        <w:rPr>
          <w:highlight w:val="yellow"/>
        </w:rPr>
        <w:t>SCLC NE</w:t>
      </w:r>
      <w:r w:rsidR="00101846" w:rsidRPr="009755D5">
        <w:rPr>
          <w:highlight w:val="yellow"/>
        </w:rPr>
        <w:t xml:space="preserve"> </w:t>
      </w:r>
      <w:r w:rsidR="007474BB" w:rsidRPr="009755D5">
        <w:rPr>
          <w:highlight w:val="yellow"/>
        </w:rPr>
        <w:t xml:space="preserve">cell lines </w:t>
      </w:r>
      <w:r w:rsidR="00101846" w:rsidRPr="009755D5">
        <w:rPr>
          <w:highlight w:val="yellow"/>
        </w:rPr>
        <w:t xml:space="preserve">can be </w:t>
      </w:r>
      <w:r w:rsidR="007474BB" w:rsidRPr="009755D5">
        <w:rPr>
          <w:highlight w:val="yellow"/>
        </w:rPr>
        <w:t>variable (7</w:t>
      </w:r>
      <w:r w:rsidR="00340077" w:rsidRPr="009755D5">
        <w:rPr>
          <w:highlight w:val="yellow"/>
        </w:rPr>
        <w:t>0</w:t>
      </w:r>
      <w:r w:rsidR="007474BB" w:rsidRPr="009755D5">
        <w:rPr>
          <w:highlight w:val="yellow"/>
        </w:rPr>
        <w:t>%-9</w:t>
      </w:r>
      <w:r w:rsidR="00101846" w:rsidRPr="009755D5">
        <w:rPr>
          <w:highlight w:val="yellow"/>
        </w:rPr>
        <w:t>0</w:t>
      </w:r>
      <w:r w:rsidR="007474BB" w:rsidRPr="009755D5">
        <w:rPr>
          <w:highlight w:val="yellow"/>
        </w:rPr>
        <w:t>%)</w:t>
      </w:r>
      <w:r w:rsidR="00101846" w:rsidRPr="009755D5">
        <w:rPr>
          <w:highlight w:val="yellow"/>
        </w:rPr>
        <w:t xml:space="preserve"> due to inherently high rate of cell turnover and preference to grow as medium-large aggregates in suspension.</w:t>
      </w:r>
    </w:p>
    <w:p w14:paraId="00279D0D" w14:textId="77777777" w:rsidR="00632104" w:rsidRPr="009755D5" w:rsidRDefault="00632104" w:rsidP="003D02C3">
      <w:pPr>
        <w:rPr>
          <w:highlight w:val="yellow"/>
        </w:rPr>
      </w:pPr>
    </w:p>
    <w:p w14:paraId="38504A2D" w14:textId="0E52D5A6" w:rsidR="007474BB" w:rsidRPr="009755D5" w:rsidRDefault="00855B4B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1</w:t>
      </w:r>
      <w:r w:rsidR="00D20332" w:rsidRPr="009755D5">
        <w:rPr>
          <w:highlight w:val="yellow"/>
        </w:rPr>
        <w:t xml:space="preserve">. </w:t>
      </w:r>
      <w:r w:rsidR="007474BB" w:rsidRPr="009755D5">
        <w:rPr>
          <w:highlight w:val="yellow"/>
        </w:rPr>
        <w:t xml:space="preserve">Remove the cells from the 37 °C incubator and examine them under a microscope to </w:t>
      </w:r>
      <w:r w:rsidR="00D20332" w:rsidRPr="009755D5">
        <w:rPr>
          <w:highlight w:val="yellow"/>
        </w:rPr>
        <w:t xml:space="preserve">ensure </w:t>
      </w:r>
      <w:r w:rsidR="007474BB" w:rsidRPr="009755D5">
        <w:rPr>
          <w:highlight w:val="yellow"/>
        </w:rPr>
        <w:t>quality.</w:t>
      </w:r>
    </w:p>
    <w:p w14:paraId="2D21D0CB" w14:textId="77777777" w:rsidR="007C299C" w:rsidRPr="009755D5" w:rsidRDefault="007C299C" w:rsidP="003D02C3">
      <w:pPr>
        <w:rPr>
          <w:highlight w:val="yellow"/>
        </w:rPr>
      </w:pPr>
    </w:p>
    <w:p w14:paraId="7B3A7457" w14:textId="48226225" w:rsidR="007474BB" w:rsidRPr="009755D5" w:rsidRDefault="00855B4B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2</w:t>
      </w:r>
      <w:r w:rsidR="00D20332" w:rsidRPr="009755D5">
        <w:rPr>
          <w:highlight w:val="yellow"/>
        </w:rPr>
        <w:t xml:space="preserve">. </w:t>
      </w:r>
      <w:r w:rsidR="007474BB" w:rsidRPr="009755D5">
        <w:rPr>
          <w:highlight w:val="yellow"/>
        </w:rPr>
        <w:t xml:space="preserve">Transfer the cell suspension to a 50 mL conical tube and </w:t>
      </w:r>
      <w:r w:rsidR="005D3A0C" w:rsidRPr="009755D5">
        <w:rPr>
          <w:highlight w:val="yellow"/>
        </w:rPr>
        <w:t>centrifuge</w:t>
      </w:r>
      <w:r w:rsidR="005D3A0C" w:rsidRPr="009755D5" w:rsidDel="005D3A0C">
        <w:rPr>
          <w:highlight w:val="yellow"/>
        </w:rPr>
        <w:t xml:space="preserve"> </w:t>
      </w:r>
      <w:r w:rsidR="007474BB" w:rsidRPr="009755D5">
        <w:rPr>
          <w:highlight w:val="yellow"/>
        </w:rPr>
        <w:t>at 1</w:t>
      </w:r>
      <w:r w:rsidRPr="009755D5">
        <w:rPr>
          <w:highlight w:val="yellow"/>
        </w:rPr>
        <w:t>,</w:t>
      </w:r>
      <w:r w:rsidR="007474BB" w:rsidRPr="009755D5">
        <w:rPr>
          <w:highlight w:val="yellow"/>
        </w:rPr>
        <w:t>000</w:t>
      </w:r>
      <w:r w:rsidR="000C7AAD" w:rsidRPr="009755D5">
        <w:rPr>
          <w:highlight w:val="yellow"/>
        </w:rPr>
        <w:t>-</w:t>
      </w:r>
      <w:r w:rsidR="006473A4" w:rsidRPr="009755D5">
        <w:rPr>
          <w:highlight w:val="yellow"/>
        </w:rPr>
        <w:t>1</w:t>
      </w:r>
      <w:r w:rsidRPr="009755D5">
        <w:rPr>
          <w:highlight w:val="yellow"/>
        </w:rPr>
        <w:t>,</w:t>
      </w:r>
      <w:r w:rsidR="006473A4" w:rsidRPr="009755D5">
        <w:rPr>
          <w:highlight w:val="yellow"/>
        </w:rPr>
        <w:t>200</w:t>
      </w:r>
      <w:r w:rsidR="007474BB" w:rsidRPr="009755D5">
        <w:rPr>
          <w:highlight w:val="yellow"/>
        </w:rPr>
        <w:t xml:space="preserve"> × </w:t>
      </w:r>
      <w:r w:rsidR="007474BB" w:rsidRPr="009755D5">
        <w:rPr>
          <w:i/>
          <w:iCs/>
          <w:highlight w:val="yellow"/>
        </w:rPr>
        <w:t>g</w:t>
      </w:r>
      <w:r w:rsidR="007474BB" w:rsidRPr="009755D5">
        <w:rPr>
          <w:highlight w:val="yellow"/>
        </w:rPr>
        <w:t xml:space="preserve"> for 5 min</w:t>
      </w:r>
      <w:r w:rsidRPr="009755D5">
        <w:rPr>
          <w:highlight w:val="yellow"/>
        </w:rPr>
        <w:t xml:space="preserve"> at RT</w:t>
      </w:r>
      <w:r w:rsidR="007474BB" w:rsidRPr="009755D5">
        <w:rPr>
          <w:highlight w:val="yellow"/>
        </w:rPr>
        <w:t>.</w:t>
      </w:r>
    </w:p>
    <w:p w14:paraId="31F185C1" w14:textId="77777777" w:rsidR="007C299C" w:rsidRPr="009755D5" w:rsidRDefault="007C299C" w:rsidP="003D02C3">
      <w:pPr>
        <w:rPr>
          <w:highlight w:val="yellow"/>
        </w:rPr>
      </w:pPr>
    </w:p>
    <w:p w14:paraId="0C8E1F33" w14:textId="504B1140" w:rsidR="007474BB" w:rsidRPr="009755D5" w:rsidRDefault="00855B4B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3</w:t>
      </w:r>
      <w:r w:rsidR="00D20332" w:rsidRPr="009755D5">
        <w:rPr>
          <w:highlight w:val="yellow"/>
        </w:rPr>
        <w:t xml:space="preserve">. </w:t>
      </w:r>
      <w:r w:rsidR="007474BB" w:rsidRPr="009755D5">
        <w:rPr>
          <w:highlight w:val="yellow"/>
        </w:rPr>
        <w:t>Aspirate the medi</w:t>
      </w:r>
      <w:r w:rsidRPr="009755D5">
        <w:rPr>
          <w:highlight w:val="yellow"/>
        </w:rPr>
        <w:t>um</w:t>
      </w:r>
      <w:r w:rsidR="007474BB" w:rsidRPr="009755D5">
        <w:rPr>
          <w:highlight w:val="yellow"/>
        </w:rPr>
        <w:t xml:space="preserve"> from the conical tube and rinse </w:t>
      </w:r>
      <w:r w:rsidR="00B451CC" w:rsidRPr="009755D5">
        <w:rPr>
          <w:highlight w:val="yellow"/>
        </w:rPr>
        <w:t xml:space="preserve">the cell pellet </w:t>
      </w:r>
      <w:r w:rsidR="007474BB" w:rsidRPr="009755D5">
        <w:rPr>
          <w:highlight w:val="yellow"/>
        </w:rPr>
        <w:t>with 20 mL of 1× PBS.</w:t>
      </w:r>
    </w:p>
    <w:p w14:paraId="72CD838A" w14:textId="77777777" w:rsidR="007C299C" w:rsidRPr="009755D5" w:rsidRDefault="007C299C" w:rsidP="003D02C3">
      <w:pPr>
        <w:rPr>
          <w:highlight w:val="yellow"/>
        </w:rPr>
      </w:pPr>
    </w:p>
    <w:p w14:paraId="434FA917" w14:textId="52E2ACCF" w:rsidR="007474BB" w:rsidRPr="009755D5" w:rsidRDefault="00B451CC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</w:t>
      </w:r>
      <w:r w:rsidR="00D20332" w:rsidRPr="009755D5">
        <w:rPr>
          <w:highlight w:val="yellow"/>
        </w:rPr>
        <w:t xml:space="preserve">4. </w:t>
      </w:r>
      <w:r w:rsidR="005D3A0C" w:rsidRPr="009755D5">
        <w:rPr>
          <w:highlight w:val="yellow"/>
        </w:rPr>
        <w:t>Centrifuge</w:t>
      </w:r>
      <w:r w:rsidR="00CD1E60" w:rsidRPr="009755D5">
        <w:rPr>
          <w:highlight w:val="yellow"/>
        </w:rPr>
        <w:t xml:space="preserve"> </w:t>
      </w:r>
      <w:r w:rsidR="00C4688E" w:rsidRPr="009755D5">
        <w:rPr>
          <w:highlight w:val="yellow"/>
        </w:rPr>
        <w:t xml:space="preserve">again, </w:t>
      </w:r>
      <w:r w:rsidR="005D3A0C" w:rsidRPr="009755D5">
        <w:rPr>
          <w:highlight w:val="yellow"/>
        </w:rPr>
        <w:t>a</w:t>
      </w:r>
      <w:r w:rsidR="007474BB" w:rsidRPr="009755D5">
        <w:rPr>
          <w:highlight w:val="yellow"/>
        </w:rPr>
        <w:t xml:space="preserve">spirate </w:t>
      </w:r>
      <w:r w:rsidR="00C4688E" w:rsidRPr="009755D5">
        <w:rPr>
          <w:highlight w:val="yellow"/>
        </w:rPr>
        <w:t xml:space="preserve">the </w:t>
      </w:r>
      <w:r w:rsidR="007474BB" w:rsidRPr="009755D5">
        <w:rPr>
          <w:highlight w:val="yellow"/>
        </w:rPr>
        <w:t>PBS</w:t>
      </w:r>
      <w:r w:rsidR="00C4688E" w:rsidRPr="009755D5">
        <w:rPr>
          <w:highlight w:val="yellow"/>
        </w:rPr>
        <w:t xml:space="preserve">, and digest the pellet with </w:t>
      </w:r>
      <w:proofErr w:type="spellStart"/>
      <w:r w:rsidR="00C4688E" w:rsidRPr="009755D5">
        <w:rPr>
          <w:highlight w:val="yellow"/>
        </w:rPr>
        <w:t>A</w:t>
      </w:r>
      <w:r w:rsidR="007474BB" w:rsidRPr="009755D5">
        <w:rPr>
          <w:highlight w:val="yellow"/>
        </w:rPr>
        <w:t>ccutase</w:t>
      </w:r>
      <w:proofErr w:type="spellEnd"/>
      <w:r w:rsidR="007474BB" w:rsidRPr="009755D5">
        <w:rPr>
          <w:highlight w:val="yellow"/>
        </w:rPr>
        <w:t xml:space="preserve"> </w:t>
      </w:r>
      <w:r w:rsidR="00D20332" w:rsidRPr="009755D5">
        <w:rPr>
          <w:highlight w:val="yellow"/>
        </w:rPr>
        <w:t xml:space="preserve">for </w:t>
      </w:r>
      <w:r w:rsidR="007474BB" w:rsidRPr="009755D5">
        <w:rPr>
          <w:highlight w:val="yellow"/>
        </w:rPr>
        <w:t xml:space="preserve">3-5 min </w:t>
      </w:r>
      <w:r w:rsidRPr="009755D5">
        <w:rPr>
          <w:highlight w:val="yellow"/>
        </w:rPr>
        <w:t>at 37°C</w:t>
      </w:r>
      <w:r w:rsidR="00C4688E" w:rsidRPr="009755D5">
        <w:rPr>
          <w:highlight w:val="yellow"/>
        </w:rPr>
        <w:t>,</w:t>
      </w:r>
      <w:r w:rsidRPr="009755D5">
        <w:rPr>
          <w:highlight w:val="yellow"/>
        </w:rPr>
        <w:t xml:space="preserve"> </w:t>
      </w:r>
      <w:r w:rsidR="007474BB" w:rsidRPr="009755D5">
        <w:rPr>
          <w:highlight w:val="yellow"/>
        </w:rPr>
        <w:t xml:space="preserve">based </w:t>
      </w:r>
      <w:r w:rsidR="00606B3C" w:rsidRPr="009755D5">
        <w:rPr>
          <w:highlight w:val="yellow"/>
        </w:rPr>
        <w:t xml:space="preserve">on </w:t>
      </w:r>
      <w:r w:rsidR="007474BB" w:rsidRPr="009755D5">
        <w:rPr>
          <w:highlight w:val="yellow"/>
        </w:rPr>
        <w:t xml:space="preserve">the size of the pellet. </w:t>
      </w:r>
    </w:p>
    <w:p w14:paraId="3944A909" w14:textId="77777777" w:rsidR="007C299C" w:rsidRPr="009755D5" w:rsidRDefault="007C299C" w:rsidP="003D02C3">
      <w:pPr>
        <w:rPr>
          <w:highlight w:val="yellow"/>
        </w:rPr>
      </w:pPr>
    </w:p>
    <w:p w14:paraId="6216AEB8" w14:textId="6FAFE202" w:rsidR="007474BB" w:rsidRPr="009755D5" w:rsidRDefault="00CD1E60" w:rsidP="003D02C3">
      <w:pPr>
        <w:shd w:val="clear" w:color="auto" w:fill="FFFFFF" w:themeFill="background1"/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</w:t>
      </w:r>
      <w:r w:rsidR="00D20332" w:rsidRPr="009755D5">
        <w:rPr>
          <w:highlight w:val="yellow"/>
        </w:rPr>
        <w:t xml:space="preserve">5. </w:t>
      </w:r>
      <w:r w:rsidR="005B6E76" w:rsidRPr="009755D5">
        <w:rPr>
          <w:highlight w:val="yellow"/>
        </w:rPr>
        <w:t xml:space="preserve">Terminate the digestion by adding 5 mL of PBS + 1% FBS. Obtain </w:t>
      </w:r>
      <w:r w:rsidR="00126614" w:rsidRPr="009755D5">
        <w:rPr>
          <w:highlight w:val="yellow"/>
        </w:rPr>
        <w:t xml:space="preserve">the </w:t>
      </w:r>
      <w:r w:rsidR="005B6E76" w:rsidRPr="009755D5">
        <w:rPr>
          <w:highlight w:val="yellow"/>
        </w:rPr>
        <w:t xml:space="preserve">single-cell suspension by gently pipetting up and down with a serological pipette. </w:t>
      </w:r>
    </w:p>
    <w:p w14:paraId="17E0A128" w14:textId="77777777" w:rsidR="007C299C" w:rsidRPr="009755D5" w:rsidRDefault="007C299C" w:rsidP="003D02C3">
      <w:pPr>
        <w:shd w:val="clear" w:color="auto" w:fill="FFFFFF" w:themeFill="background1"/>
        <w:rPr>
          <w:highlight w:val="yellow"/>
        </w:rPr>
      </w:pPr>
    </w:p>
    <w:p w14:paraId="1B39C11B" w14:textId="44C62B2C" w:rsidR="007474BB" w:rsidRPr="009755D5" w:rsidRDefault="00DD5E2D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</w:t>
      </w:r>
      <w:r w:rsidR="00D20332" w:rsidRPr="009755D5">
        <w:rPr>
          <w:highlight w:val="yellow"/>
        </w:rPr>
        <w:t>6.</w:t>
      </w:r>
      <w:r w:rsidR="005D3A0C" w:rsidRPr="009755D5">
        <w:rPr>
          <w:highlight w:val="yellow"/>
        </w:rPr>
        <w:t xml:space="preserve"> Centrifuge</w:t>
      </w:r>
      <w:r w:rsidR="005D3A0C" w:rsidRPr="009755D5" w:rsidDel="005D3A0C">
        <w:rPr>
          <w:highlight w:val="yellow"/>
        </w:rPr>
        <w:t xml:space="preserve"> </w:t>
      </w:r>
      <w:r w:rsidR="007474BB" w:rsidRPr="009755D5">
        <w:rPr>
          <w:highlight w:val="yellow"/>
        </w:rPr>
        <w:t>the cells at 1</w:t>
      </w:r>
      <w:r w:rsidRPr="009755D5">
        <w:rPr>
          <w:highlight w:val="yellow"/>
        </w:rPr>
        <w:t>,</w:t>
      </w:r>
      <w:r w:rsidR="007474BB" w:rsidRPr="009755D5">
        <w:rPr>
          <w:highlight w:val="yellow"/>
        </w:rPr>
        <w:t>000</w:t>
      </w:r>
      <w:r w:rsidR="000C7AAD" w:rsidRPr="009755D5">
        <w:rPr>
          <w:highlight w:val="yellow"/>
        </w:rPr>
        <w:t>-1</w:t>
      </w:r>
      <w:r w:rsidRPr="009755D5">
        <w:rPr>
          <w:highlight w:val="yellow"/>
        </w:rPr>
        <w:t>,</w:t>
      </w:r>
      <w:r w:rsidR="000C7AAD" w:rsidRPr="009755D5">
        <w:rPr>
          <w:highlight w:val="yellow"/>
        </w:rPr>
        <w:t>200</w:t>
      </w:r>
      <w:r w:rsidR="007474BB" w:rsidRPr="009755D5">
        <w:rPr>
          <w:highlight w:val="yellow"/>
        </w:rPr>
        <w:t xml:space="preserve"> × </w:t>
      </w:r>
      <w:r w:rsidR="007474BB" w:rsidRPr="009755D5">
        <w:rPr>
          <w:i/>
          <w:iCs/>
          <w:highlight w:val="yellow"/>
        </w:rPr>
        <w:t>g</w:t>
      </w:r>
      <w:r w:rsidR="007474BB" w:rsidRPr="009755D5">
        <w:rPr>
          <w:highlight w:val="yellow"/>
        </w:rPr>
        <w:t xml:space="preserve"> for 5 min, discard the supernatant, and resuspend the cell pellet in 5 mL of PBS.</w:t>
      </w:r>
    </w:p>
    <w:p w14:paraId="224C1D03" w14:textId="77777777" w:rsidR="007C299C" w:rsidRPr="009755D5" w:rsidRDefault="007C299C" w:rsidP="003D02C3">
      <w:pPr>
        <w:rPr>
          <w:highlight w:val="yellow"/>
        </w:rPr>
      </w:pPr>
    </w:p>
    <w:p w14:paraId="40D0EA23" w14:textId="30F04046" w:rsidR="000E46E3" w:rsidRPr="009755D5" w:rsidRDefault="00DD5E2D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</w:t>
      </w:r>
      <w:r w:rsidR="00D20332" w:rsidRPr="009755D5">
        <w:rPr>
          <w:highlight w:val="yellow"/>
        </w:rPr>
        <w:t xml:space="preserve">7. </w:t>
      </w:r>
      <w:r w:rsidR="007474BB" w:rsidRPr="009755D5">
        <w:rPr>
          <w:highlight w:val="yellow"/>
        </w:rPr>
        <w:t xml:space="preserve">Count </w:t>
      </w:r>
      <w:r w:rsidR="00606B3C" w:rsidRPr="009755D5">
        <w:rPr>
          <w:highlight w:val="yellow"/>
        </w:rPr>
        <w:t xml:space="preserve">starting cells, confirm cell viability and integrity. </w:t>
      </w:r>
    </w:p>
    <w:p w14:paraId="2565A2C8" w14:textId="77777777" w:rsidR="007C299C" w:rsidRPr="009755D5" w:rsidRDefault="007C299C" w:rsidP="003D02C3">
      <w:pPr>
        <w:rPr>
          <w:highlight w:val="yellow"/>
        </w:rPr>
      </w:pPr>
    </w:p>
    <w:p w14:paraId="1ADA1A55" w14:textId="187DF710" w:rsidR="00EE120A" w:rsidRPr="003D02C3" w:rsidRDefault="00DD5E2D" w:rsidP="003D02C3"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</w:t>
      </w:r>
      <w:r w:rsidR="00D20332" w:rsidRPr="009755D5">
        <w:rPr>
          <w:highlight w:val="yellow"/>
        </w:rPr>
        <w:t xml:space="preserve">8. </w:t>
      </w:r>
      <w:r w:rsidR="00473829" w:rsidRPr="009755D5">
        <w:rPr>
          <w:highlight w:val="yellow"/>
        </w:rPr>
        <w:t>Calculate</w:t>
      </w:r>
      <w:r w:rsidR="00EE120A" w:rsidRPr="009755D5">
        <w:rPr>
          <w:highlight w:val="yellow"/>
        </w:rPr>
        <w:t xml:space="preserve"> the total number of cells needed by multiplying the number of reactions </w:t>
      </w:r>
      <w:r w:rsidR="00473829" w:rsidRPr="009755D5">
        <w:rPr>
          <w:highlight w:val="yellow"/>
        </w:rPr>
        <w:t>by</w:t>
      </w:r>
      <w:r w:rsidR="00EE120A" w:rsidRPr="009755D5">
        <w:rPr>
          <w:highlight w:val="yellow"/>
        </w:rPr>
        <w:t xml:space="preserve"> the number of cells </w:t>
      </w:r>
      <w:r w:rsidR="00473829" w:rsidRPr="009755D5">
        <w:rPr>
          <w:highlight w:val="yellow"/>
        </w:rPr>
        <w:t>per</w:t>
      </w:r>
      <w:r w:rsidR="00EE120A" w:rsidRPr="009755D5">
        <w:rPr>
          <w:highlight w:val="yellow"/>
        </w:rPr>
        <w:t xml:space="preserve"> reaction</w:t>
      </w:r>
      <w:r w:rsidR="00473829" w:rsidRPr="009755D5">
        <w:rPr>
          <w:highlight w:val="yellow"/>
        </w:rPr>
        <w:t xml:space="preserve"> (</w:t>
      </w:r>
      <w:r w:rsidR="009F3CAF" w:rsidRPr="009755D5">
        <w:rPr>
          <w:highlight w:val="yellow"/>
        </w:rPr>
        <w:t>5×</w:t>
      </w:r>
      <w:proofErr w:type="gramStart"/>
      <w:r w:rsidR="009F3CAF" w:rsidRPr="009755D5">
        <w:rPr>
          <w:highlight w:val="yellow"/>
        </w:rPr>
        <w:t>10</w:t>
      </w:r>
      <w:r w:rsidR="009F3CAF" w:rsidRPr="009755D5">
        <w:rPr>
          <w:highlight w:val="yellow"/>
          <w:vertAlign w:val="superscript"/>
        </w:rPr>
        <w:t>5</w:t>
      </w:r>
      <w:r w:rsidR="009F3CAF" w:rsidRPr="009755D5">
        <w:rPr>
          <w:highlight w:val="yellow"/>
        </w:rPr>
        <w:t xml:space="preserve"> </w:t>
      </w:r>
      <w:r w:rsidR="00F417D5" w:rsidRPr="009755D5">
        <w:rPr>
          <w:highlight w:val="yellow"/>
        </w:rPr>
        <w:t>)</w:t>
      </w:r>
      <w:proofErr w:type="gramEnd"/>
      <w:r w:rsidR="00F417D5" w:rsidRPr="009755D5">
        <w:rPr>
          <w:highlight w:val="yellow"/>
        </w:rPr>
        <w:t>.</w:t>
      </w:r>
      <w:r w:rsidR="00EE120A" w:rsidRPr="009755D5">
        <w:rPr>
          <w:highlight w:val="yellow"/>
        </w:rPr>
        <w:t xml:space="preserve"> </w:t>
      </w:r>
      <w:r w:rsidR="00473829" w:rsidRPr="009755D5">
        <w:rPr>
          <w:highlight w:val="yellow"/>
        </w:rPr>
        <w:t>Add</w:t>
      </w:r>
      <w:r w:rsidR="00EE120A" w:rsidRPr="009755D5">
        <w:rPr>
          <w:highlight w:val="yellow"/>
        </w:rPr>
        <w:t xml:space="preserve"> 20% excess to account for pipetting errors (e.g., 5.2 × </w:t>
      </w:r>
      <w:r w:rsidR="009F3CAF" w:rsidRPr="009755D5">
        <w:rPr>
          <w:highlight w:val="yellow"/>
        </w:rPr>
        <w:t>5×10</w:t>
      </w:r>
      <w:r w:rsidR="009F3CAF" w:rsidRPr="009755D5">
        <w:rPr>
          <w:highlight w:val="yellow"/>
          <w:vertAlign w:val="superscript"/>
        </w:rPr>
        <w:t>5</w:t>
      </w:r>
      <w:r w:rsidR="009F3CAF" w:rsidRPr="009755D5">
        <w:rPr>
          <w:highlight w:val="yellow"/>
        </w:rPr>
        <w:t xml:space="preserve"> </w:t>
      </w:r>
      <w:r w:rsidR="00EE120A" w:rsidRPr="009755D5">
        <w:rPr>
          <w:highlight w:val="yellow"/>
        </w:rPr>
        <w:t xml:space="preserve">for </w:t>
      </w:r>
      <w:r w:rsidR="00AF076C" w:rsidRPr="009755D5">
        <w:rPr>
          <w:highlight w:val="yellow"/>
        </w:rPr>
        <w:t>6</w:t>
      </w:r>
      <w:r w:rsidR="00EE120A" w:rsidRPr="009755D5">
        <w:rPr>
          <w:highlight w:val="yellow"/>
        </w:rPr>
        <w:t xml:space="preserve"> reactions).</w:t>
      </w:r>
      <w:r w:rsidR="00E50E8B" w:rsidRPr="009755D5">
        <w:rPr>
          <w:highlight w:val="yellow"/>
        </w:rPr>
        <w:t xml:space="preserve"> Centrifuge at 600 x </w:t>
      </w:r>
      <w:r w:rsidR="00E50E8B" w:rsidRPr="009755D5">
        <w:rPr>
          <w:i/>
          <w:iCs/>
          <w:highlight w:val="yellow"/>
        </w:rPr>
        <w:t>g</w:t>
      </w:r>
      <w:r w:rsidR="00E50E8B" w:rsidRPr="009755D5">
        <w:rPr>
          <w:highlight w:val="yellow"/>
        </w:rPr>
        <w:t>, 3 min at RT.</w:t>
      </w:r>
    </w:p>
    <w:p w14:paraId="10F80C08" w14:textId="77777777" w:rsidR="007C299C" w:rsidRPr="003D02C3" w:rsidRDefault="007C299C" w:rsidP="003D02C3"/>
    <w:p w14:paraId="21D7ABD9" w14:textId="23FB397B" w:rsidR="004A0ED3" w:rsidRPr="003D02C3" w:rsidRDefault="00AF4FBE" w:rsidP="003D02C3">
      <w:r w:rsidRPr="003D02C3">
        <w:t>NOTE</w:t>
      </w:r>
      <w:r w:rsidR="004A0ED3" w:rsidRPr="003D02C3">
        <w:t xml:space="preserve">: </w:t>
      </w:r>
      <w:r w:rsidR="00E2351D" w:rsidRPr="003D02C3">
        <w:t>P</w:t>
      </w:r>
      <w:r w:rsidR="004A0ED3" w:rsidRPr="003D02C3">
        <w:t>repar</w:t>
      </w:r>
      <w:r w:rsidR="00E2351D" w:rsidRPr="003D02C3">
        <w:t>e at least</w:t>
      </w:r>
      <w:r w:rsidR="004A0ED3" w:rsidRPr="003D02C3">
        <w:t xml:space="preserve"> </w:t>
      </w:r>
      <w:r w:rsidR="00E2351D" w:rsidRPr="003D02C3">
        <w:t>one</w:t>
      </w:r>
      <w:r w:rsidR="004A0ED3" w:rsidRPr="003D02C3">
        <w:t xml:space="preserve"> additional reaction as a backup.</w:t>
      </w:r>
    </w:p>
    <w:p w14:paraId="224AC836" w14:textId="77777777" w:rsidR="007C299C" w:rsidRPr="003D02C3" w:rsidRDefault="007C299C" w:rsidP="003D02C3"/>
    <w:p w14:paraId="726D6AE2" w14:textId="20BA7D23" w:rsidR="007474BB" w:rsidRPr="003D02C3" w:rsidRDefault="00E662E8" w:rsidP="003D02C3"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</w:t>
      </w:r>
      <w:r w:rsidR="00D20332" w:rsidRPr="009755D5">
        <w:rPr>
          <w:highlight w:val="yellow"/>
        </w:rPr>
        <w:t xml:space="preserve">9. </w:t>
      </w:r>
      <w:r w:rsidR="004F3BDC" w:rsidRPr="009755D5">
        <w:rPr>
          <w:highlight w:val="yellow"/>
        </w:rPr>
        <w:t xml:space="preserve">Resuspend </w:t>
      </w:r>
      <w:r w:rsidR="00856B6A" w:rsidRPr="009755D5">
        <w:rPr>
          <w:highlight w:val="yellow"/>
        </w:rPr>
        <w:t xml:space="preserve">the </w:t>
      </w:r>
      <w:r w:rsidR="004F3BDC" w:rsidRPr="009755D5">
        <w:rPr>
          <w:highlight w:val="yellow"/>
        </w:rPr>
        <w:t>cell</w:t>
      </w:r>
      <w:r w:rsidR="00D6338F" w:rsidRPr="009755D5">
        <w:rPr>
          <w:highlight w:val="yellow"/>
        </w:rPr>
        <w:t>s</w:t>
      </w:r>
      <w:r w:rsidR="008D4498" w:rsidRPr="009755D5">
        <w:rPr>
          <w:highlight w:val="yellow"/>
        </w:rPr>
        <w:t xml:space="preserve"> </w:t>
      </w:r>
      <w:r w:rsidR="00824839" w:rsidRPr="009755D5">
        <w:rPr>
          <w:highlight w:val="yellow"/>
        </w:rPr>
        <w:t>in</w:t>
      </w:r>
      <w:r w:rsidR="008D4498" w:rsidRPr="009755D5">
        <w:rPr>
          <w:highlight w:val="yellow"/>
        </w:rPr>
        <w:t xml:space="preserve"> RT Wash Buffer</w:t>
      </w:r>
      <w:r w:rsidR="00824839" w:rsidRPr="009755D5">
        <w:rPr>
          <w:highlight w:val="yellow"/>
        </w:rPr>
        <w:t xml:space="preserve"> at a density of </w:t>
      </w:r>
      <w:r w:rsidR="009F3CAF" w:rsidRPr="009755D5">
        <w:rPr>
          <w:highlight w:val="yellow"/>
        </w:rPr>
        <w:t>5×10</w:t>
      </w:r>
      <w:r w:rsidR="009F3CAF" w:rsidRPr="009755D5">
        <w:rPr>
          <w:highlight w:val="yellow"/>
          <w:vertAlign w:val="superscript"/>
        </w:rPr>
        <w:t>5</w:t>
      </w:r>
      <w:r w:rsidR="009F3CAF" w:rsidRPr="009755D5">
        <w:rPr>
          <w:highlight w:val="yellow"/>
        </w:rPr>
        <w:t xml:space="preserve"> </w:t>
      </w:r>
      <w:r w:rsidR="008D4498" w:rsidRPr="009755D5">
        <w:rPr>
          <w:highlight w:val="yellow"/>
        </w:rPr>
        <w:t>cells per reaction</w:t>
      </w:r>
      <w:r w:rsidR="00824839" w:rsidRPr="009755D5">
        <w:rPr>
          <w:highlight w:val="yellow"/>
        </w:rPr>
        <w:t xml:space="preserve"> (six reactions total)</w:t>
      </w:r>
      <w:r w:rsidR="00856B6A" w:rsidRPr="009755D5">
        <w:rPr>
          <w:highlight w:val="yellow"/>
        </w:rPr>
        <w:t>, using</w:t>
      </w:r>
      <w:r w:rsidR="004F3BDC" w:rsidRPr="009755D5">
        <w:rPr>
          <w:highlight w:val="yellow"/>
        </w:rPr>
        <w:t xml:space="preserve"> 10</w:t>
      </w:r>
      <w:r w:rsidR="008D4498" w:rsidRPr="009755D5">
        <w:rPr>
          <w:highlight w:val="yellow"/>
        </w:rPr>
        <w:t>0</w:t>
      </w:r>
      <w:r w:rsidR="004F3BDC" w:rsidRPr="009755D5">
        <w:rPr>
          <w:highlight w:val="yellow"/>
        </w:rPr>
        <w:t xml:space="preserve"> </w:t>
      </w:r>
      <w:r w:rsidR="00630696" w:rsidRPr="009755D5">
        <w:rPr>
          <w:highlight w:val="yellow"/>
        </w:rPr>
        <w:t>µL</w:t>
      </w:r>
      <w:r w:rsidR="004F3BDC" w:rsidRPr="009755D5">
        <w:rPr>
          <w:highlight w:val="yellow"/>
        </w:rPr>
        <w:t xml:space="preserve"> </w:t>
      </w:r>
      <w:r w:rsidR="00824839" w:rsidRPr="009755D5">
        <w:rPr>
          <w:highlight w:val="yellow"/>
        </w:rPr>
        <w:t xml:space="preserve">per </w:t>
      </w:r>
      <w:r w:rsidR="008D4498" w:rsidRPr="009755D5">
        <w:rPr>
          <w:highlight w:val="yellow"/>
        </w:rPr>
        <w:t>reaction</w:t>
      </w:r>
      <w:r w:rsidR="00824839" w:rsidRPr="009755D5">
        <w:rPr>
          <w:highlight w:val="yellow"/>
        </w:rPr>
        <w:t xml:space="preserve">, </w:t>
      </w:r>
      <w:r w:rsidR="008D4498" w:rsidRPr="009755D5">
        <w:rPr>
          <w:highlight w:val="yellow"/>
        </w:rPr>
        <w:t>gentl</w:t>
      </w:r>
      <w:r w:rsidR="00856B6A" w:rsidRPr="009755D5">
        <w:rPr>
          <w:highlight w:val="yellow"/>
        </w:rPr>
        <w:t>y</w:t>
      </w:r>
      <w:r w:rsidR="00824839" w:rsidRPr="009755D5">
        <w:rPr>
          <w:highlight w:val="yellow"/>
        </w:rPr>
        <w:t xml:space="preserve"> but</w:t>
      </w:r>
      <w:r w:rsidR="008D4498" w:rsidRPr="009755D5">
        <w:rPr>
          <w:highlight w:val="yellow"/>
        </w:rPr>
        <w:t xml:space="preserve"> </w:t>
      </w:r>
      <w:r w:rsidR="00D20332" w:rsidRPr="009755D5">
        <w:rPr>
          <w:highlight w:val="yellow"/>
        </w:rPr>
        <w:t xml:space="preserve">thorough </w:t>
      </w:r>
      <w:r w:rsidR="008D4498" w:rsidRPr="009755D5">
        <w:rPr>
          <w:highlight w:val="yellow"/>
        </w:rPr>
        <w:t>pipetting</w:t>
      </w:r>
      <w:r w:rsidR="001C0732" w:rsidRPr="009755D5">
        <w:rPr>
          <w:highlight w:val="yellow"/>
        </w:rPr>
        <w:t xml:space="preserve"> to ensure a uniform suspension</w:t>
      </w:r>
      <w:r w:rsidR="00630696" w:rsidRPr="009755D5">
        <w:rPr>
          <w:highlight w:val="yellow"/>
        </w:rPr>
        <w:t xml:space="preserve">. </w:t>
      </w:r>
      <w:r w:rsidR="00D908E1" w:rsidRPr="009755D5">
        <w:rPr>
          <w:highlight w:val="yellow"/>
        </w:rPr>
        <w:t>Transfer the cell</w:t>
      </w:r>
      <w:r w:rsidR="001C0732" w:rsidRPr="009755D5">
        <w:rPr>
          <w:highlight w:val="yellow"/>
        </w:rPr>
        <w:t xml:space="preserve"> suspensions </w:t>
      </w:r>
      <w:r w:rsidR="00D908E1" w:rsidRPr="009755D5">
        <w:rPr>
          <w:highlight w:val="yellow"/>
        </w:rPr>
        <w:t>to 1.5 mL tubes</w:t>
      </w:r>
      <w:bookmarkStart w:id="8" w:name="_Hlk206765111"/>
      <w:r w:rsidR="00206095" w:rsidRPr="009755D5">
        <w:rPr>
          <w:highlight w:val="yellow"/>
        </w:rPr>
        <w:t>.</w:t>
      </w:r>
      <w:r w:rsidR="00D908E1" w:rsidRPr="009755D5">
        <w:rPr>
          <w:highlight w:val="yellow"/>
        </w:rPr>
        <w:t xml:space="preserve"> </w:t>
      </w:r>
      <w:bookmarkEnd w:id="8"/>
      <w:r w:rsidR="005D3A0C" w:rsidRPr="009755D5">
        <w:rPr>
          <w:highlight w:val="yellow"/>
        </w:rPr>
        <w:t>Centrifuge</w:t>
      </w:r>
      <w:r w:rsidR="007474BB" w:rsidRPr="009755D5">
        <w:rPr>
          <w:highlight w:val="yellow"/>
        </w:rPr>
        <w:t xml:space="preserve"> at 600 x </w:t>
      </w:r>
      <w:r w:rsidR="007474BB" w:rsidRPr="009755D5">
        <w:rPr>
          <w:i/>
          <w:iCs/>
          <w:highlight w:val="yellow"/>
        </w:rPr>
        <w:t>g</w:t>
      </w:r>
      <w:r w:rsidR="007474BB" w:rsidRPr="009755D5">
        <w:rPr>
          <w:highlight w:val="yellow"/>
        </w:rPr>
        <w:t xml:space="preserve"> </w:t>
      </w:r>
      <w:r w:rsidR="00D20332" w:rsidRPr="009755D5">
        <w:rPr>
          <w:highlight w:val="yellow"/>
        </w:rPr>
        <w:t xml:space="preserve">for </w:t>
      </w:r>
      <w:r w:rsidR="007474BB" w:rsidRPr="009755D5">
        <w:rPr>
          <w:highlight w:val="yellow"/>
        </w:rPr>
        <w:t>3 min</w:t>
      </w:r>
      <w:r w:rsidR="005049F1" w:rsidRPr="009755D5">
        <w:rPr>
          <w:highlight w:val="yellow"/>
        </w:rPr>
        <w:t xml:space="preserve"> at </w:t>
      </w:r>
      <w:r w:rsidRPr="009755D5">
        <w:rPr>
          <w:highlight w:val="yellow"/>
        </w:rPr>
        <w:t>RT</w:t>
      </w:r>
      <w:r w:rsidR="007474BB" w:rsidRPr="009755D5">
        <w:rPr>
          <w:highlight w:val="yellow"/>
        </w:rPr>
        <w:t>. Pipette to remove supernatant</w:t>
      </w:r>
      <w:r w:rsidR="004A0ED3" w:rsidRPr="009755D5">
        <w:rPr>
          <w:highlight w:val="yellow"/>
        </w:rPr>
        <w:t>.</w:t>
      </w:r>
    </w:p>
    <w:p w14:paraId="461E0604" w14:textId="77777777" w:rsidR="007C299C" w:rsidRPr="003D02C3" w:rsidRDefault="007C299C" w:rsidP="003D02C3"/>
    <w:p w14:paraId="6AAA5357" w14:textId="5E3CBB30" w:rsidR="007474BB" w:rsidRPr="003D02C3" w:rsidRDefault="00FD0E2E" w:rsidP="003D02C3">
      <w:r w:rsidRPr="003D02C3">
        <w:t>3.</w:t>
      </w:r>
      <w:r w:rsidR="00B32571" w:rsidRPr="003D02C3">
        <w:t>1.3.</w:t>
      </w:r>
      <w:r w:rsidR="0024109F" w:rsidRPr="003D02C3">
        <w:t>10</w:t>
      </w:r>
      <w:r w:rsidR="007474BB" w:rsidRPr="003D02C3">
        <w:t>.</w:t>
      </w:r>
      <w:r w:rsidR="005D3A0C" w:rsidRPr="003D02C3">
        <w:t xml:space="preserve"> </w:t>
      </w:r>
      <w:r w:rsidR="007474BB" w:rsidRPr="003D02C3">
        <w:t xml:space="preserve">Repeat </w:t>
      </w:r>
      <w:r w:rsidR="008764B8" w:rsidRPr="003D02C3">
        <w:t xml:space="preserve">the </w:t>
      </w:r>
      <w:r w:rsidR="003F6934" w:rsidRPr="003D02C3">
        <w:t xml:space="preserve">wash </w:t>
      </w:r>
      <w:r w:rsidR="007474BB" w:rsidRPr="003D02C3">
        <w:t>step</w:t>
      </w:r>
      <w:r w:rsidR="008764B8" w:rsidRPr="003D02C3">
        <w:t xml:space="preserve"> (Step 9)</w:t>
      </w:r>
      <w:r w:rsidR="007474BB" w:rsidRPr="003D02C3">
        <w:t xml:space="preserve"> on</w:t>
      </w:r>
      <w:r w:rsidR="008764B8" w:rsidRPr="003D02C3">
        <w:t>ce more</w:t>
      </w:r>
      <w:r w:rsidR="007474BB" w:rsidRPr="003D02C3">
        <w:t>.</w:t>
      </w:r>
    </w:p>
    <w:p w14:paraId="033C0176" w14:textId="77777777" w:rsidR="007C299C" w:rsidRPr="003D02C3" w:rsidRDefault="007C299C" w:rsidP="003D02C3"/>
    <w:p w14:paraId="3955F0C6" w14:textId="2D5F7D96" w:rsidR="007474BB" w:rsidRPr="009755D5" w:rsidRDefault="00824839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</w:t>
      </w:r>
      <w:r w:rsidR="007474BB" w:rsidRPr="009755D5">
        <w:rPr>
          <w:highlight w:val="yellow"/>
        </w:rPr>
        <w:t>1</w:t>
      </w:r>
      <w:r w:rsidR="005D3A0C" w:rsidRPr="009755D5">
        <w:rPr>
          <w:highlight w:val="yellow"/>
        </w:rPr>
        <w:t>1</w:t>
      </w:r>
      <w:r w:rsidR="007474BB" w:rsidRPr="009755D5">
        <w:rPr>
          <w:highlight w:val="yellow"/>
        </w:rPr>
        <w:t>. A</w:t>
      </w:r>
      <w:r w:rsidRPr="009755D5">
        <w:rPr>
          <w:highlight w:val="yellow"/>
        </w:rPr>
        <w:t>liquot</w:t>
      </w:r>
      <w:r w:rsidR="007474BB" w:rsidRPr="009755D5">
        <w:rPr>
          <w:highlight w:val="yellow"/>
        </w:rPr>
        <w:t xml:space="preserve"> 100 </w:t>
      </w:r>
      <w:r w:rsidR="00444658" w:rsidRPr="009755D5">
        <w:rPr>
          <w:highlight w:val="yellow"/>
        </w:rPr>
        <w:t>µL</w:t>
      </w:r>
      <w:r w:rsidR="007474BB" w:rsidRPr="009755D5">
        <w:rPr>
          <w:highlight w:val="yellow"/>
        </w:rPr>
        <w:t xml:space="preserve"> </w:t>
      </w:r>
      <w:r w:rsidR="00D20332" w:rsidRPr="009755D5">
        <w:rPr>
          <w:highlight w:val="yellow"/>
        </w:rPr>
        <w:t xml:space="preserve">of </w:t>
      </w:r>
      <w:r w:rsidRPr="009755D5">
        <w:rPr>
          <w:highlight w:val="yellow"/>
        </w:rPr>
        <w:t xml:space="preserve">washed </w:t>
      </w:r>
      <w:r w:rsidR="007474BB" w:rsidRPr="009755D5">
        <w:rPr>
          <w:highlight w:val="yellow"/>
        </w:rPr>
        <w:t xml:space="preserve">cells to </w:t>
      </w:r>
      <w:r w:rsidRPr="009755D5">
        <w:rPr>
          <w:highlight w:val="yellow"/>
        </w:rPr>
        <w:t>each</w:t>
      </w:r>
      <w:r w:rsidR="00856B6A" w:rsidRPr="009755D5">
        <w:rPr>
          <w:highlight w:val="yellow"/>
        </w:rPr>
        <w:t xml:space="preserve"> tube in the</w:t>
      </w:r>
      <w:r w:rsidRPr="009755D5">
        <w:rPr>
          <w:highlight w:val="yellow"/>
        </w:rPr>
        <w:t xml:space="preserve"> 8-strip </w:t>
      </w:r>
      <w:r w:rsidR="00856B6A" w:rsidRPr="009755D5">
        <w:rPr>
          <w:highlight w:val="yellow"/>
        </w:rPr>
        <w:t>set</w:t>
      </w:r>
      <w:r w:rsidR="00D20332" w:rsidRPr="009755D5">
        <w:rPr>
          <w:highlight w:val="yellow"/>
        </w:rPr>
        <w:t xml:space="preserve"> </w:t>
      </w:r>
      <w:r w:rsidRPr="009755D5">
        <w:rPr>
          <w:highlight w:val="yellow"/>
        </w:rPr>
        <w:t xml:space="preserve">containing </w:t>
      </w:r>
      <w:r w:rsidR="007474BB" w:rsidRPr="009755D5">
        <w:rPr>
          <w:highlight w:val="yellow"/>
        </w:rPr>
        <w:t xml:space="preserve">10 </w:t>
      </w:r>
      <w:r w:rsidR="00444658" w:rsidRPr="009755D5">
        <w:rPr>
          <w:highlight w:val="yellow"/>
        </w:rPr>
        <w:t>µL</w:t>
      </w:r>
      <w:r w:rsidR="00D20332" w:rsidRPr="009755D5">
        <w:rPr>
          <w:highlight w:val="yellow"/>
        </w:rPr>
        <w:t xml:space="preserve"> </w:t>
      </w:r>
      <w:r w:rsidRPr="009755D5">
        <w:rPr>
          <w:highlight w:val="yellow"/>
        </w:rPr>
        <w:t>of activated</w:t>
      </w:r>
      <w:r w:rsidR="007474BB" w:rsidRPr="009755D5">
        <w:rPr>
          <w:highlight w:val="yellow"/>
        </w:rPr>
        <w:t xml:space="preserve"> CoA beads. Gently </w:t>
      </w:r>
      <w:r w:rsidR="001808DE" w:rsidRPr="009755D5">
        <w:rPr>
          <w:highlight w:val="yellow"/>
        </w:rPr>
        <w:t>pipette</w:t>
      </w:r>
      <w:r w:rsidR="007474BB" w:rsidRPr="009755D5">
        <w:rPr>
          <w:highlight w:val="yellow"/>
        </w:rPr>
        <w:t xml:space="preserve"> to mix and quick</w:t>
      </w:r>
      <w:r w:rsidR="00D20332" w:rsidRPr="009755D5">
        <w:rPr>
          <w:highlight w:val="yellow"/>
        </w:rPr>
        <w:t>ly</w:t>
      </w:r>
      <w:r w:rsidR="007474BB" w:rsidRPr="009755D5">
        <w:rPr>
          <w:highlight w:val="yellow"/>
        </w:rPr>
        <w:t xml:space="preserve"> spin in a mini centrifuge</w:t>
      </w:r>
      <w:r w:rsidR="003F6934" w:rsidRPr="009755D5">
        <w:rPr>
          <w:highlight w:val="yellow"/>
        </w:rPr>
        <w:t xml:space="preserve"> </w:t>
      </w:r>
      <w:r w:rsidR="007474BB" w:rsidRPr="009755D5">
        <w:rPr>
          <w:highlight w:val="yellow"/>
        </w:rPr>
        <w:t xml:space="preserve">to collect </w:t>
      </w:r>
      <w:r w:rsidR="00D20332" w:rsidRPr="009755D5">
        <w:rPr>
          <w:highlight w:val="yellow"/>
        </w:rPr>
        <w:t xml:space="preserve">the </w:t>
      </w:r>
      <w:r w:rsidR="007474BB" w:rsidRPr="009755D5">
        <w:rPr>
          <w:highlight w:val="yellow"/>
        </w:rPr>
        <w:t>slurry (beads should not settle)</w:t>
      </w:r>
      <w:r w:rsidR="003F6934" w:rsidRPr="009755D5">
        <w:rPr>
          <w:highlight w:val="yellow"/>
        </w:rPr>
        <w:t>.</w:t>
      </w:r>
    </w:p>
    <w:p w14:paraId="36E72112" w14:textId="77777777" w:rsidR="007C299C" w:rsidRPr="009755D5" w:rsidRDefault="007C299C" w:rsidP="003D02C3">
      <w:pPr>
        <w:rPr>
          <w:highlight w:val="yellow"/>
        </w:rPr>
      </w:pPr>
    </w:p>
    <w:p w14:paraId="3102ADD4" w14:textId="177F18A1" w:rsidR="007474BB" w:rsidRPr="003D02C3" w:rsidRDefault="00824839" w:rsidP="003D02C3"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</w:t>
      </w:r>
      <w:r w:rsidR="007474BB" w:rsidRPr="009755D5">
        <w:rPr>
          <w:highlight w:val="yellow"/>
        </w:rPr>
        <w:t>12. Incubate bead-cell slurry for 10 min at RT</w:t>
      </w:r>
      <w:r w:rsidR="00856B6A" w:rsidRPr="009755D5">
        <w:rPr>
          <w:highlight w:val="yellow"/>
        </w:rPr>
        <w:t xml:space="preserve"> to allow c</w:t>
      </w:r>
      <w:r w:rsidR="007474BB" w:rsidRPr="009755D5">
        <w:rPr>
          <w:highlight w:val="yellow"/>
        </w:rPr>
        <w:t xml:space="preserve">ells </w:t>
      </w:r>
      <w:r w:rsidR="00856B6A" w:rsidRPr="009755D5">
        <w:rPr>
          <w:highlight w:val="yellow"/>
        </w:rPr>
        <w:t>to bind</w:t>
      </w:r>
      <w:r w:rsidR="007474BB" w:rsidRPr="009755D5">
        <w:rPr>
          <w:highlight w:val="yellow"/>
        </w:rPr>
        <w:t xml:space="preserve"> to </w:t>
      </w:r>
      <w:r w:rsidR="00856B6A" w:rsidRPr="009755D5">
        <w:rPr>
          <w:highlight w:val="yellow"/>
        </w:rPr>
        <w:t xml:space="preserve">the </w:t>
      </w:r>
      <w:r w:rsidR="007474BB" w:rsidRPr="009755D5">
        <w:rPr>
          <w:highlight w:val="yellow"/>
        </w:rPr>
        <w:t>beads.</w:t>
      </w:r>
    </w:p>
    <w:p w14:paraId="2E37B2C6" w14:textId="77777777" w:rsidR="007C299C" w:rsidRPr="003D02C3" w:rsidRDefault="007C299C" w:rsidP="003D02C3"/>
    <w:p w14:paraId="4ED365F2" w14:textId="51DF0419" w:rsidR="007474BB" w:rsidRPr="003D02C3" w:rsidRDefault="00824839" w:rsidP="003D02C3">
      <w:r w:rsidRPr="003D02C3">
        <w:t>3.</w:t>
      </w:r>
      <w:r w:rsidR="00B32571" w:rsidRPr="003D02C3">
        <w:t>1.3.</w:t>
      </w:r>
      <w:r w:rsidR="007474BB" w:rsidRPr="003D02C3">
        <w:t xml:space="preserve">13. Place tubes on a </w:t>
      </w:r>
      <w:r w:rsidR="000950E3" w:rsidRPr="003D02C3">
        <w:t xml:space="preserve">0.2 mL tubes </w:t>
      </w:r>
      <w:r w:rsidR="007474BB" w:rsidRPr="003D02C3">
        <w:t>magnet</w:t>
      </w:r>
      <w:r w:rsidR="00436E5B" w:rsidRPr="003D02C3">
        <w:t xml:space="preserve"> rack</w:t>
      </w:r>
      <w:r w:rsidR="007474BB" w:rsidRPr="003D02C3">
        <w:t xml:space="preserve">, allow </w:t>
      </w:r>
      <w:r w:rsidR="00436E5B" w:rsidRPr="003D02C3">
        <w:t xml:space="preserve">the </w:t>
      </w:r>
      <w:r w:rsidR="007474BB" w:rsidRPr="003D02C3">
        <w:t xml:space="preserve">slurry to clear, </w:t>
      </w:r>
      <w:r w:rsidR="00D20332" w:rsidRPr="003D02C3">
        <w:t xml:space="preserve">and </w:t>
      </w:r>
      <w:r w:rsidR="007474BB" w:rsidRPr="003D02C3">
        <w:t xml:space="preserve">pipette to remove supernatant. Save 10 </w:t>
      </w:r>
      <w:r w:rsidR="00444658" w:rsidRPr="003D02C3">
        <w:t>µL</w:t>
      </w:r>
      <w:r w:rsidR="007474BB" w:rsidRPr="003D02C3">
        <w:t xml:space="preserve"> </w:t>
      </w:r>
      <w:r w:rsidR="00D20332" w:rsidRPr="003D02C3">
        <w:t xml:space="preserve">of </w:t>
      </w:r>
      <w:r w:rsidR="007474BB" w:rsidRPr="003D02C3">
        <w:t>supernatant to confirm cells are bound to beads. Discard the remaining supernatant and move quickly to the next step.</w:t>
      </w:r>
    </w:p>
    <w:p w14:paraId="24AB6139" w14:textId="77777777" w:rsidR="007C299C" w:rsidRPr="003D02C3" w:rsidRDefault="007C299C" w:rsidP="003D02C3"/>
    <w:p w14:paraId="064BF461" w14:textId="01E09F13" w:rsidR="007474BB" w:rsidRPr="003D02C3" w:rsidRDefault="00824839" w:rsidP="003D02C3"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3.</w:t>
      </w:r>
      <w:r w:rsidR="007474BB" w:rsidRPr="009755D5">
        <w:rPr>
          <w:highlight w:val="yellow"/>
        </w:rPr>
        <w:t xml:space="preserve">14. Remove tubes from </w:t>
      </w:r>
      <w:r w:rsidR="00D20332" w:rsidRPr="009755D5">
        <w:rPr>
          <w:highlight w:val="yellow"/>
        </w:rPr>
        <w:t xml:space="preserve">the </w:t>
      </w:r>
      <w:r w:rsidR="007474BB" w:rsidRPr="009755D5">
        <w:rPr>
          <w:highlight w:val="yellow"/>
        </w:rPr>
        <w:t xml:space="preserve">magnet. Immediately add 50 </w:t>
      </w:r>
      <w:r w:rsidR="00444658" w:rsidRPr="009755D5">
        <w:rPr>
          <w:highlight w:val="yellow"/>
        </w:rPr>
        <w:t>µL</w:t>
      </w:r>
      <w:r w:rsidR="007474BB" w:rsidRPr="009755D5">
        <w:rPr>
          <w:highlight w:val="yellow"/>
        </w:rPr>
        <w:t xml:space="preserve"> </w:t>
      </w:r>
      <w:r w:rsidR="00D20332" w:rsidRPr="009755D5">
        <w:rPr>
          <w:highlight w:val="yellow"/>
        </w:rPr>
        <w:t xml:space="preserve">of </w:t>
      </w:r>
      <w:r w:rsidR="00436E5B" w:rsidRPr="009755D5">
        <w:rPr>
          <w:highlight w:val="yellow"/>
        </w:rPr>
        <w:t>ice-</w:t>
      </w:r>
      <w:r w:rsidR="007474BB" w:rsidRPr="009755D5">
        <w:rPr>
          <w:highlight w:val="yellow"/>
        </w:rPr>
        <w:t>cold Antibody Buffer to each reaction and gently pipett</w:t>
      </w:r>
      <w:r w:rsidR="007737E2" w:rsidRPr="009755D5">
        <w:rPr>
          <w:highlight w:val="yellow"/>
        </w:rPr>
        <w:t>e</w:t>
      </w:r>
      <w:r w:rsidR="007474BB" w:rsidRPr="009755D5">
        <w:rPr>
          <w:highlight w:val="yellow"/>
        </w:rPr>
        <w:t xml:space="preserve"> to resuspend</w:t>
      </w:r>
      <w:r w:rsidR="007737E2" w:rsidRPr="009755D5">
        <w:rPr>
          <w:highlight w:val="yellow"/>
        </w:rPr>
        <w:t xml:space="preserve"> the beads</w:t>
      </w:r>
      <w:r w:rsidR="007474BB" w:rsidRPr="009755D5">
        <w:rPr>
          <w:highlight w:val="yellow"/>
        </w:rPr>
        <w:t>.</w:t>
      </w:r>
    </w:p>
    <w:p w14:paraId="317C6BAE" w14:textId="77777777" w:rsidR="007C299C" w:rsidRPr="003D02C3" w:rsidRDefault="007C299C" w:rsidP="003D02C3"/>
    <w:p w14:paraId="44DE8F71" w14:textId="0681EA23" w:rsidR="00E92988" w:rsidRPr="003D02C3" w:rsidRDefault="00824839" w:rsidP="003D02C3">
      <w:r w:rsidRPr="003D02C3">
        <w:t>3.</w:t>
      </w:r>
      <w:r w:rsidR="00B32571" w:rsidRPr="003D02C3">
        <w:t>1.3.</w:t>
      </w:r>
      <w:r w:rsidR="00E92988" w:rsidRPr="003D02C3">
        <w:t>15.</w:t>
      </w:r>
      <w:r w:rsidR="005D3A0C" w:rsidRPr="003D02C3">
        <w:t xml:space="preserve"> </w:t>
      </w:r>
      <w:r w:rsidR="00E92988" w:rsidRPr="003D02C3">
        <w:t xml:space="preserve">Mix 10 </w:t>
      </w:r>
      <w:proofErr w:type="spellStart"/>
      <w:r w:rsidR="00E92988" w:rsidRPr="003D02C3">
        <w:t>μL</w:t>
      </w:r>
      <w:proofErr w:type="spellEnd"/>
      <w:r w:rsidR="00E92988" w:rsidRPr="003D02C3">
        <w:t xml:space="preserve"> of both the </w:t>
      </w:r>
      <w:r w:rsidR="00983585" w:rsidRPr="003D02C3">
        <w:t xml:space="preserve">supernatant </w:t>
      </w:r>
      <w:r w:rsidR="00E92988" w:rsidRPr="003D02C3">
        <w:t xml:space="preserve">and </w:t>
      </w:r>
      <w:r w:rsidR="009B6621" w:rsidRPr="003D02C3">
        <w:t xml:space="preserve">10 µL of </w:t>
      </w:r>
      <w:r w:rsidR="00436E5B" w:rsidRPr="003D02C3">
        <w:t xml:space="preserve">the </w:t>
      </w:r>
      <w:r w:rsidR="00E92988" w:rsidRPr="003D02C3">
        <w:t xml:space="preserve">cell/bead </w:t>
      </w:r>
      <w:r w:rsidR="009B6621" w:rsidRPr="003D02C3">
        <w:t>suspension</w:t>
      </w:r>
      <w:r w:rsidR="00E92988" w:rsidRPr="003D02C3">
        <w:t xml:space="preserve"> </w:t>
      </w:r>
      <w:r w:rsidR="009B6621" w:rsidRPr="003D02C3">
        <w:t>(</w:t>
      </w:r>
      <w:r w:rsidR="00983585" w:rsidRPr="003D02C3">
        <w:t>resuspended in Antibody Buffer</w:t>
      </w:r>
      <w:r w:rsidR="009B6621" w:rsidRPr="003D02C3">
        <w:t>)</w:t>
      </w:r>
      <w:r w:rsidR="00983585" w:rsidRPr="003D02C3">
        <w:t xml:space="preserve"> </w:t>
      </w:r>
      <w:r w:rsidR="00E92988" w:rsidRPr="003D02C3">
        <w:t xml:space="preserve">with 10 </w:t>
      </w:r>
      <w:proofErr w:type="spellStart"/>
      <w:r w:rsidR="00E92988" w:rsidRPr="003D02C3">
        <w:t>μL</w:t>
      </w:r>
      <w:proofErr w:type="spellEnd"/>
      <w:r w:rsidR="00E92988" w:rsidRPr="003D02C3">
        <w:t xml:space="preserve"> of trypan </w:t>
      </w:r>
      <w:r w:rsidR="009B6621" w:rsidRPr="003D02C3">
        <w:t>blue and</w:t>
      </w:r>
      <w:r w:rsidR="00E92988" w:rsidRPr="003D02C3">
        <w:t xml:space="preserve"> </w:t>
      </w:r>
      <w:r w:rsidR="009B6621" w:rsidRPr="003D02C3">
        <w:t>load the mixture</w:t>
      </w:r>
      <w:r w:rsidR="00E92988" w:rsidRPr="003D02C3">
        <w:t xml:space="preserve"> </w:t>
      </w:r>
      <w:r w:rsidR="009B6621" w:rsidRPr="003D02C3">
        <w:t>on</w:t>
      </w:r>
      <w:r w:rsidR="00E92988" w:rsidRPr="003D02C3">
        <w:t xml:space="preserve">to </w:t>
      </w:r>
      <w:r w:rsidR="00D20332" w:rsidRPr="003D02C3">
        <w:t xml:space="preserve">the </w:t>
      </w:r>
      <w:r w:rsidR="00C61358" w:rsidRPr="003D02C3">
        <w:t xml:space="preserve">cell </w:t>
      </w:r>
      <w:r w:rsidR="00E92988" w:rsidRPr="003D02C3">
        <w:t>counter slide.</w:t>
      </w:r>
    </w:p>
    <w:p w14:paraId="536D1180" w14:textId="77777777" w:rsidR="007C299C" w:rsidRPr="003D02C3" w:rsidRDefault="007C299C" w:rsidP="003D02C3"/>
    <w:p w14:paraId="3856A7C3" w14:textId="3B65557D" w:rsidR="00E92988" w:rsidRPr="003D02C3" w:rsidRDefault="00824839" w:rsidP="003D02C3">
      <w:r w:rsidRPr="003D02C3">
        <w:t>3.</w:t>
      </w:r>
      <w:r w:rsidR="00B32571" w:rsidRPr="003D02C3">
        <w:t>1.3.</w:t>
      </w:r>
      <w:r w:rsidR="00E92988" w:rsidRPr="003D02C3">
        <w:t xml:space="preserve">16. Analyze with </w:t>
      </w:r>
      <w:r w:rsidR="00D20332" w:rsidRPr="003D02C3">
        <w:t xml:space="preserve">a </w:t>
      </w:r>
      <w:r w:rsidR="00E92988" w:rsidRPr="003D02C3">
        <w:t xml:space="preserve">cell counter. </w:t>
      </w:r>
      <w:r w:rsidR="00436E5B" w:rsidRPr="003D02C3">
        <w:t>Confirm t</w:t>
      </w:r>
      <w:r w:rsidR="00E92988" w:rsidRPr="003D02C3">
        <w:t xml:space="preserve">he </w:t>
      </w:r>
      <w:r w:rsidR="00983585" w:rsidRPr="003D02C3">
        <w:t>supernatant</w:t>
      </w:r>
      <w:r w:rsidR="00E92988" w:rsidRPr="003D02C3">
        <w:t xml:space="preserve"> contain</w:t>
      </w:r>
      <w:r w:rsidR="00436E5B" w:rsidRPr="003D02C3">
        <w:t xml:space="preserve">s almost </w:t>
      </w:r>
      <w:proofErr w:type="gramStart"/>
      <w:r w:rsidR="00436E5B" w:rsidRPr="003D02C3">
        <w:t>no</w:t>
      </w:r>
      <w:r w:rsidR="00E92988" w:rsidRPr="003D02C3">
        <w:t xml:space="preserve">  beads</w:t>
      </w:r>
      <w:proofErr w:type="gramEnd"/>
      <w:r w:rsidR="00E92988" w:rsidRPr="003D02C3">
        <w:t xml:space="preserve"> or cells, and the bead/cell mixture contain</w:t>
      </w:r>
      <w:r w:rsidR="00436E5B" w:rsidRPr="003D02C3">
        <w:t>s</w:t>
      </w:r>
      <w:r w:rsidR="00E92988" w:rsidRPr="003D02C3">
        <w:t xml:space="preserve"> permeabilized cells surrounded by beads.</w:t>
      </w:r>
    </w:p>
    <w:p w14:paraId="4E852579" w14:textId="77777777" w:rsidR="00C61358" w:rsidRPr="003D02C3" w:rsidRDefault="00C61358" w:rsidP="003D02C3"/>
    <w:p w14:paraId="27A541CB" w14:textId="3674CDDE" w:rsidR="007474BB" w:rsidRPr="003D02C3" w:rsidRDefault="00AF4FBE" w:rsidP="003D02C3">
      <w:r w:rsidRPr="003D02C3">
        <w:t>NOTE</w:t>
      </w:r>
      <w:r w:rsidR="00AE18AA" w:rsidRPr="003D02C3">
        <w:t xml:space="preserve">: </w:t>
      </w:r>
      <w:r w:rsidR="00E92988" w:rsidRPr="003D02C3">
        <w:t>It is important to c</w:t>
      </w:r>
      <w:r w:rsidR="00AE18AA" w:rsidRPr="003D02C3">
        <w:t>heck the Cells</w:t>
      </w:r>
      <w:r w:rsidR="00E2449D" w:rsidRPr="003D02C3">
        <w:t xml:space="preserve"> CoA </w:t>
      </w:r>
      <w:r w:rsidR="00AE18AA" w:rsidRPr="003D02C3">
        <w:t xml:space="preserve">beads binding </w:t>
      </w:r>
      <w:r w:rsidR="00E2449D" w:rsidRPr="003D02C3">
        <w:t>compatibility.</w:t>
      </w:r>
    </w:p>
    <w:p w14:paraId="0FAA4761" w14:textId="77777777" w:rsidR="00C9370E" w:rsidRPr="003D02C3" w:rsidRDefault="00C9370E" w:rsidP="003D02C3"/>
    <w:p w14:paraId="63ADE9A6" w14:textId="5EF3E775" w:rsidR="00C9370E" w:rsidRPr="009755D5" w:rsidRDefault="004F2FF7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4</w:t>
      </w:r>
      <w:r w:rsidR="00D20332" w:rsidRPr="009755D5">
        <w:rPr>
          <w:highlight w:val="yellow"/>
        </w:rPr>
        <w:t xml:space="preserve">. </w:t>
      </w:r>
      <w:r w:rsidR="00C9370E" w:rsidRPr="009755D5">
        <w:rPr>
          <w:highlight w:val="yellow"/>
        </w:rPr>
        <w:t xml:space="preserve">Permeabilization and </w:t>
      </w:r>
      <w:r w:rsidR="009B7E2A" w:rsidRPr="009755D5">
        <w:rPr>
          <w:highlight w:val="yellow"/>
        </w:rPr>
        <w:t>a</w:t>
      </w:r>
      <w:r w:rsidR="00C9370E" w:rsidRPr="009755D5">
        <w:rPr>
          <w:highlight w:val="yellow"/>
        </w:rPr>
        <w:t>ntibody binding</w:t>
      </w:r>
    </w:p>
    <w:p w14:paraId="2E2B1C23" w14:textId="77777777" w:rsidR="003118E6" w:rsidRPr="009755D5" w:rsidRDefault="003118E6" w:rsidP="003D02C3">
      <w:pPr>
        <w:rPr>
          <w:highlight w:val="yellow"/>
        </w:rPr>
      </w:pPr>
    </w:p>
    <w:p w14:paraId="4AFA6739" w14:textId="398D70EE" w:rsidR="00C9370E" w:rsidRPr="003D02C3" w:rsidRDefault="00AF4FBE" w:rsidP="003D02C3">
      <w:r w:rsidRPr="009755D5">
        <w:rPr>
          <w:highlight w:val="yellow"/>
        </w:rPr>
        <w:t>NOTE</w:t>
      </w:r>
      <w:r w:rsidR="00C9370E" w:rsidRPr="009755D5">
        <w:rPr>
          <w:highlight w:val="yellow"/>
        </w:rPr>
        <w:t xml:space="preserve">: The success of CUT&amp;RUN </w:t>
      </w:r>
      <w:r w:rsidR="00101846" w:rsidRPr="009755D5">
        <w:rPr>
          <w:highlight w:val="yellow"/>
        </w:rPr>
        <w:t xml:space="preserve">critically </w:t>
      </w:r>
      <w:r w:rsidR="00C9370E" w:rsidRPr="009755D5">
        <w:rPr>
          <w:highlight w:val="yellow"/>
        </w:rPr>
        <w:t xml:space="preserve">depends on the antibody’s affinity for its target and its specificity under </w:t>
      </w:r>
      <w:r w:rsidR="00101846" w:rsidRPr="009755D5">
        <w:rPr>
          <w:highlight w:val="yellow"/>
        </w:rPr>
        <w:t xml:space="preserve">specific </w:t>
      </w:r>
      <w:r w:rsidR="00C9370E" w:rsidRPr="009755D5">
        <w:rPr>
          <w:highlight w:val="yellow"/>
        </w:rPr>
        <w:t xml:space="preserve">experimental conditions. We recommend the following: 1. Use </w:t>
      </w:r>
      <w:r w:rsidR="00101846" w:rsidRPr="009755D5">
        <w:rPr>
          <w:highlight w:val="yellow"/>
        </w:rPr>
        <w:t xml:space="preserve">commercial </w:t>
      </w:r>
      <w:r w:rsidR="00C9370E" w:rsidRPr="009755D5">
        <w:rPr>
          <w:highlight w:val="yellow"/>
        </w:rPr>
        <w:t>antibodies that have been validated for CUT</w:t>
      </w:r>
      <w:r w:rsidR="00703526" w:rsidRPr="009755D5">
        <w:rPr>
          <w:highlight w:val="yellow"/>
        </w:rPr>
        <w:t>&amp;</w:t>
      </w:r>
      <w:r w:rsidR="00C9370E" w:rsidRPr="009755D5">
        <w:rPr>
          <w:highlight w:val="yellow"/>
        </w:rPr>
        <w:t xml:space="preserve">RUN when available. 2. For targets without CUT&amp;RUN-validated antibodies, consider those validated for Immunofluorescence (IF), as IF antibodies recognize epitopes in their native cellular context, </w:t>
      </w:r>
      <w:proofErr w:type="gramStart"/>
      <w:r w:rsidR="00C9370E" w:rsidRPr="009755D5">
        <w:rPr>
          <w:highlight w:val="yellow"/>
        </w:rPr>
        <w:t>similar to</w:t>
      </w:r>
      <w:proofErr w:type="gramEnd"/>
      <w:r w:rsidR="00C9370E" w:rsidRPr="009755D5">
        <w:rPr>
          <w:highlight w:val="yellow"/>
        </w:rPr>
        <w:t xml:space="preserve"> </w:t>
      </w:r>
      <w:r w:rsidR="000832B5" w:rsidRPr="009755D5">
        <w:rPr>
          <w:highlight w:val="yellow"/>
        </w:rPr>
        <w:t xml:space="preserve">in </w:t>
      </w:r>
      <w:r w:rsidR="00C9370E" w:rsidRPr="009755D5">
        <w:rPr>
          <w:highlight w:val="yellow"/>
        </w:rPr>
        <w:t xml:space="preserve">situ binding </w:t>
      </w:r>
      <w:r w:rsidR="00101846" w:rsidRPr="009755D5">
        <w:rPr>
          <w:highlight w:val="yellow"/>
        </w:rPr>
        <w:t>of antibody to target with</w:t>
      </w:r>
      <w:r w:rsidR="00C9370E" w:rsidRPr="009755D5">
        <w:rPr>
          <w:highlight w:val="yellow"/>
        </w:rPr>
        <w:t xml:space="preserve">in </w:t>
      </w:r>
      <w:r w:rsidR="0052121C" w:rsidRPr="009755D5">
        <w:rPr>
          <w:highlight w:val="yellow"/>
        </w:rPr>
        <w:t>permeabilized cells</w:t>
      </w:r>
      <w:r w:rsidR="00C9370E" w:rsidRPr="009755D5">
        <w:rPr>
          <w:highlight w:val="yellow"/>
        </w:rPr>
        <w:t xml:space="preserve"> in CUT</w:t>
      </w:r>
      <w:r w:rsidR="0083208D" w:rsidRPr="009755D5">
        <w:rPr>
          <w:highlight w:val="yellow"/>
        </w:rPr>
        <w:t>&amp;</w:t>
      </w:r>
      <w:r w:rsidR="00C9370E" w:rsidRPr="009755D5">
        <w:rPr>
          <w:highlight w:val="yellow"/>
        </w:rPr>
        <w:t>RUN. 3. Test 3-5 antibodies in parallel to identify the most effective one for your specific application</w:t>
      </w:r>
      <w:r w:rsidR="000832B5" w:rsidRPr="009755D5">
        <w:rPr>
          <w:highlight w:val="yellow"/>
        </w:rPr>
        <w:t>.</w:t>
      </w:r>
    </w:p>
    <w:p w14:paraId="4405EFF4" w14:textId="77777777" w:rsidR="00C9370E" w:rsidRPr="003D02C3" w:rsidRDefault="00C9370E" w:rsidP="003D02C3"/>
    <w:p w14:paraId="2965AB15" w14:textId="06AF9C0A" w:rsidR="0088333C" w:rsidRPr="003D02C3" w:rsidRDefault="00946AFE" w:rsidP="003D02C3">
      <w:r w:rsidRPr="003D02C3">
        <w:t>3.</w:t>
      </w:r>
      <w:r w:rsidR="00B32571" w:rsidRPr="003D02C3">
        <w:t>1.4.</w:t>
      </w:r>
      <w:r w:rsidR="00D20332" w:rsidRPr="003D02C3">
        <w:t xml:space="preserve">1. </w:t>
      </w:r>
      <w:r w:rsidR="0088333C" w:rsidRPr="003D02C3">
        <w:t>Quick spin the K-</w:t>
      </w:r>
      <w:proofErr w:type="spellStart"/>
      <w:r w:rsidR="0088333C" w:rsidRPr="003D02C3">
        <w:t>MetStat</w:t>
      </w:r>
      <w:proofErr w:type="spellEnd"/>
      <w:r w:rsidR="0088333C" w:rsidRPr="003D02C3">
        <w:t xml:space="preserve"> Panel and pipette to resuspend. Add 2 </w:t>
      </w:r>
      <w:r w:rsidR="00444658" w:rsidRPr="003D02C3">
        <w:t>µL</w:t>
      </w:r>
      <w:r w:rsidR="0088333C" w:rsidRPr="003D02C3">
        <w:t xml:space="preserve"> </w:t>
      </w:r>
      <w:r w:rsidR="00D20332" w:rsidRPr="003D02C3">
        <w:t xml:space="preserve">of </w:t>
      </w:r>
      <w:r w:rsidR="0088333C" w:rsidRPr="003D02C3">
        <w:t>K-</w:t>
      </w:r>
      <w:proofErr w:type="spellStart"/>
      <w:r w:rsidR="0088333C" w:rsidRPr="003D02C3">
        <w:t>MetStat</w:t>
      </w:r>
      <w:proofErr w:type="spellEnd"/>
      <w:r w:rsidR="0088333C" w:rsidRPr="003D02C3">
        <w:t xml:space="preserve"> Panel to reactions designated for H3K4me3 positive &amp; IgG negative control antibodies. Pipette to mix and quick spin tubes (Optional).</w:t>
      </w:r>
    </w:p>
    <w:p w14:paraId="60E6174F" w14:textId="77777777" w:rsidR="003118E6" w:rsidRPr="003D02C3" w:rsidRDefault="003118E6" w:rsidP="003D02C3"/>
    <w:p w14:paraId="3C611C4C" w14:textId="18C9F4C1" w:rsidR="0088333C" w:rsidRPr="009755D5" w:rsidRDefault="00946AFE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4.2</w:t>
      </w:r>
      <w:r w:rsidR="00D20332" w:rsidRPr="009755D5">
        <w:rPr>
          <w:highlight w:val="yellow"/>
        </w:rPr>
        <w:t xml:space="preserve">. </w:t>
      </w:r>
      <w:r w:rsidR="0088333C" w:rsidRPr="009755D5">
        <w:rPr>
          <w:highlight w:val="yellow"/>
        </w:rPr>
        <w:t xml:space="preserve">Add 0.5 </w:t>
      </w:r>
      <w:proofErr w:type="spellStart"/>
      <w:r w:rsidR="00D20332" w:rsidRPr="009755D5">
        <w:rPr>
          <w:highlight w:val="yellow"/>
        </w:rPr>
        <w:t>μg</w:t>
      </w:r>
      <w:proofErr w:type="spellEnd"/>
      <w:r w:rsidR="00D20332" w:rsidRPr="009755D5">
        <w:rPr>
          <w:highlight w:val="yellow"/>
        </w:rPr>
        <w:t xml:space="preserve"> each of H3K4me3, H3K4me1, and IgG antibodies, and 0.6 </w:t>
      </w:r>
      <w:proofErr w:type="spellStart"/>
      <w:r w:rsidR="00D20332" w:rsidRPr="009755D5">
        <w:rPr>
          <w:highlight w:val="yellow"/>
        </w:rPr>
        <w:t>μg</w:t>
      </w:r>
      <w:proofErr w:type="spellEnd"/>
      <w:r w:rsidR="0088333C" w:rsidRPr="009755D5">
        <w:rPr>
          <w:highlight w:val="yellow"/>
        </w:rPr>
        <w:t xml:space="preserve"> </w:t>
      </w:r>
      <w:r w:rsidR="00D20332" w:rsidRPr="009755D5">
        <w:rPr>
          <w:highlight w:val="yellow"/>
        </w:rPr>
        <w:t xml:space="preserve">of </w:t>
      </w:r>
      <w:r w:rsidR="0088333C" w:rsidRPr="009755D5">
        <w:rPr>
          <w:highlight w:val="yellow"/>
        </w:rPr>
        <w:t xml:space="preserve">E2F7 </w:t>
      </w:r>
      <w:r w:rsidR="00804A5B" w:rsidRPr="009755D5">
        <w:rPr>
          <w:highlight w:val="yellow"/>
        </w:rPr>
        <w:t>p</w:t>
      </w:r>
      <w:r w:rsidR="0088333C" w:rsidRPr="009755D5">
        <w:rPr>
          <w:highlight w:val="yellow"/>
        </w:rPr>
        <w:t xml:space="preserve">olyclonal </w:t>
      </w:r>
      <w:r w:rsidR="00804A5B" w:rsidRPr="009755D5">
        <w:rPr>
          <w:highlight w:val="yellow"/>
        </w:rPr>
        <w:t>a</w:t>
      </w:r>
      <w:r w:rsidR="0088333C" w:rsidRPr="009755D5">
        <w:rPr>
          <w:highlight w:val="yellow"/>
        </w:rPr>
        <w:t xml:space="preserve">ntibody from </w:t>
      </w:r>
      <w:r w:rsidR="00804A5B" w:rsidRPr="009755D5">
        <w:rPr>
          <w:highlight w:val="yellow"/>
        </w:rPr>
        <w:t>different</w:t>
      </w:r>
      <w:r w:rsidR="000D7AA3" w:rsidRPr="009755D5">
        <w:rPr>
          <w:highlight w:val="yellow"/>
        </w:rPr>
        <w:t xml:space="preserve"> </w:t>
      </w:r>
      <w:r w:rsidR="005E061A" w:rsidRPr="009755D5">
        <w:rPr>
          <w:highlight w:val="yellow"/>
        </w:rPr>
        <w:t>sources</w:t>
      </w:r>
      <w:r w:rsidR="0088333C" w:rsidRPr="009755D5">
        <w:rPr>
          <w:highlight w:val="yellow"/>
        </w:rPr>
        <w:t xml:space="preserve"> to each reaction (</w:t>
      </w:r>
      <w:r w:rsidR="0088333C" w:rsidRPr="009755D5">
        <w:rPr>
          <w:b/>
          <w:bCs/>
          <w:highlight w:val="yellow"/>
        </w:rPr>
        <w:t>Table 4</w:t>
      </w:r>
      <w:r w:rsidR="0088333C" w:rsidRPr="009755D5">
        <w:rPr>
          <w:highlight w:val="yellow"/>
        </w:rPr>
        <w:t>)</w:t>
      </w:r>
      <w:r w:rsidR="00804A5B" w:rsidRPr="009755D5">
        <w:rPr>
          <w:highlight w:val="yellow"/>
        </w:rPr>
        <w:t>. L</w:t>
      </w:r>
      <w:r w:rsidR="0088333C" w:rsidRPr="009755D5">
        <w:rPr>
          <w:highlight w:val="yellow"/>
        </w:rPr>
        <w:t xml:space="preserve">abel </w:t>
      </w:r>
      <w:r w:rsidR="000F439C" w:rsidRPr="009755D5">
        <w:rPr>
          <w:highlight w:val="yellow"/>
        </w:rPr>
        <w:t xml:space="preserve">the </w:t>
      </w:r>
      <w:r w:rsidR="0088333C" w:rsidRPr="009755D5">
        <w:rPr>
          <w:highlight w:val="yellow"/>
        </w:rPr>
        <w:t>8-strip tubes</w:t>
      </w:r>
      <w:r w:rsidRPr="009755D5">
        <w:rPr>
          <w:highlight w:val="yellow"/>
        </w:rPr>
        <w:t>.</w:t>
      </w:r>
      <w:r w:rsidR="0088333C" w:rsidRPr="009755D5">
        <w:rPr>
          <w:highlight w:val="yellow"/>
        </w:rPr>
        <w:t xml:space="preserve"> </w:t>
      </w:r>
    </w:p>
    <w:p w14:paraId="79C2C54E" w14:textId="77777777" w:rsidR="003118E6" w:rsidRPr="009755D5" w:rsidRDefault="003118E6" w:rsidP="003D02C3">
      <w:pPr>
        <w:rPr>
          <w:highlight w:val="yellow"/>
        </w:rPr>
      </w:pPr>
    </w:p>
    <w:p w14:paraId="4CAC933C" w14:textId="5F868A2C" w:rsidR="00C9370E" w:rsidRPr="003D02C3" w:rsidRDefault="00946AFE" w:rsidP="003D02C3"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1.4.3</w:t>
      </w:r>
      <w:r w:rsidR="00D20332" w:rsidRPr="009755D5">
        <w:rPr>
          <w:highlight w:val="yellow"/>
        </w:rPr>
        <w:t xml:space="preserve">. </w:t>
      </w:r>
      <w:r w:rsidR="0088333C" w:rsidRPr="009755D5">
        <w:rPr>
          <w:highlight w:val="yellow"/>
        </w:rPr>
        <w:t xml:space="preserve">Gently </w:t>
      </w:r>
      <w:proofErr w:type="gramStart"/>
      <w:r w:rsidR="0088333C" w:rsidRPr="009755D5">
        <w:rPr>
          <w:highlight w:val="yellow"/>
        </w:rPr>
        <w:t>pipette to</w:t>
      </w:r>
      <w:proofErr w:type="gramEnd"/>
      <w:r w:rsidR="0088333C" w:rsidRPr="009755D5">
        <w:rPr>
          <w:highlight w:val="yellow"/>
        </w:rPr>
        <w:t xml:space="preserve"> properly mix each reaction tube. Incubate overnight on a nutator at 4</w:t>
      </w:r>
      <w:r w:rsidR="0071622B" w:rsidRPr="009755D5">
        <w:rPr>
          <w:highlight w:val="yellow"/>
          <w:vertAlign w:val="superscript"/>
        </w:rPr>
        <w:t xml:space="preserve"> </w:t>
      </w:r>
      <w:r w:rsidR="0071622B" w:rsidRPr="009755D5">
        <w:rPr>
          <w:highlight w:val="yellow"/>
        </w:rPr>
        <w:t>°C</w:t>
      </w:r>
      <w:r w:rsidR="0088333C" w:rsidRPr="009755D5">
        <w:rPr>
          <w:highlight w:val="yellow"/>
        </w:rPr>
        <w:t xml:space="preserve"> with tube caps elevated. Do not rotate or invert the tubes.</w:t>
      </w:r>
    </w:p>
    <w:p w14:paraId="38ED4D14" w14:textId="77777777" w:rsidR="00E062E4" w:rsidRPr="003D02C3" w:rsidRDefault="00E062E4" w:rsidP="003D02C3"/>
    <w:p w14:paraId="45BAB7D9" w14:textId="4CC90200" w:rsidR="007849DB" w:rsidRPr="003D02C3" w:rsidRDefault="00D20332" w:rsidP="003D02C3">
      <w:r w:rsidRPr="003D02C3">
        <w:lastRenderedPageBreak/>
        <w:t xml:space="preserve">3.2. </w:t>
      </w:r>
      <w:r w:rsidR="007849DB" w:rsidRPr="003D02C3">
        <w:t>Day 2</w:t>
      </w:r>
    </w:p>
    <w:p w14:paraId="1E568046" w14:textId="77777777" w:rsidR="00101846" w:rsidRPr="003D02C3" w:rsidRDefault="00101846" w:rsidP="003D02C3"/>
    <w:p w14:paraId="701D7E19" w14:textId="1ECBD439" w:rsidR="00E062E4" w:rsidRPr="009755D5" w:rsidRDefault="00D20332" w:rsidP="003D02C3">
      <w:pPr>
        <w:rPr>
          <w:highlight w:val="yellow"/>
        </w:rPr>
      </w:pPr>
      <w:r w:rsidRPr="009755D5">
        <w:rPr>
          <w:highlight w:val="yellow"/>
        </w:rPr>
        <w:t xml:space="preserve">3.2.1. </w:t>
      </w:r>
      <w:r w:rsidR="00E062E4" w:rsidRPr="009755D5">
        <w:rPr>
          <w:highlight w:val="yellow"/>
        </w:rPr>
        <w:t xml:space="preserve">Binding of </w:t>
      </w:r>
      <w:proofErr w:type="spellStart"/>
      <w:r w:rsidR="00E062E4" w:rsidRPr="009755D5">
        <w:rPr>
          <w:highlight w:val="yellow"/>
        </w:rPr>
        <w:t>pAG-MNase</w:t>
      </w:r>
      <w:proofErr w:type="spellEnd"/>
      <w:r w:rsidR="00E062E4" w:rsidRPr="009755D5">
        <w:rPr>
          <w:highlight w:val="yellow"/>
        </w:rPr>
        <w:t xml:space="preserve"> to antibody</w:t>
      </w:r>
      <w:r w:rsidR="005E02E0" w:rsidRPr="009755D5">
        <w:rPr>
          <w:highlight w:val="yellow"/>
        </w:rPr>
        <w:t xml:space="preserve"> </w:t>
      </w:r>
    </w:p>
    <w:p w14:paraId="41EC4A4B" w14:textId="77777777" w:rsidR="00F46688" w:rsidRPr="009755D5" w:rsidRDefault="00F46688" w:rsidP="003D02C3">
      <w:pPr>
        <w:rPr>
          <w:highlight w:val="yellow"/>
        </w:rPr>
      </w:pPr>
    </w:p>
    <w:p w14:paraId="27DB2F97" w14:textId="2FD612C3" w:rsidR="009B7E2A" w:rsidRPr="009755D5" w:rsidRDefault="00AF4FBE" w:rsidP="003D02C3">
      <w:pPr>
        <w:rPr>
          <w:highlight w:val="yellow"/>
        </w:rPr>
      </w:pPr>
      <w:r w:rsidRPr="009755D5">
        <w:rPr>
          <w:highlight w:val="yellow"/>
        </w:rPr>
        <w:t>NOTE</w:t>
      </w:r>
      <w:r w:rsidR="00F46688" w:rsidRPr="009755D5">
        <w:rPr>
          <w:highlight w:val="yellow"/>
        </w:rPr>
        <w:t xml:space="preserve">: </w:t>
      </w:r>
      <w:r w:rsidR="0053043B" w:rsidRPr="009755D5">
        <w:rPr>
          <w:highlight w:val="yellow"/>
        </w:rPr>
        <w:t xml:space="preserve">Beads settling overnight </w:t>
      </w:r>
      <w:proofErr w:type="gramStart"/>
      <w:r w:rsidR="0053043B" w:rsidRPr="009755D5">
        <w:rPr>
          <w:highlight w:val="yellow"/>
        </w:rPr>
        <w:t>is</w:t>
      </w:r>
      <w:proofErr w:type="gramEnd"/>
      <w:r w:rsidR="0053043B" w:rsidRPr="009755D5">
        <w:rPr>
          <w:highlight w:val="yellow"/>
        </w:rPr>
        <w:t xml:space="preserve"> normal and </w:t>
      </w:r>
      <w:proofErr w:type="gramStart"/>
      <w:r w:rsidR="0053043B" w:rsidRPr="009755D5">
        <w:rPr>
          <w:highlight w:val="yellow"/>
        </w:rPr>
        <w:t>does</w:t>
      </w:r>
      <w:proofErr w:type="gramEnd"/>
      <w:r w:rsidR="0053043B" w:rsidRPr="009755D5">
        <w:rPr>
          <w:highlight w:val="yellow"/>
        </w:rPr>
        <w:t xml:space="preserve"> not affect the results. If the beads become clumpy or sticky after overnight incubation, resuspend the beads by gentle pipetting.</w:t>
      </w:r>
      <w:r w:rsidR="009B7E2A" w:rsidRPr="009755D5">
        <w:rPr>
          <w:highlight w:val="yellow"/>
        </w:rPr>
        <w:t xml:space="preserve"> To improve consistency and throughput, multi-channel pipetting is recommended. When using 8-strip tubes, remove and replace buffers one strip at a time to prevent </w:t>
      </w:r>
      <w:proofErr w:type="spellStart"/>
      <w:r w:rsidR="009B7E2A" w:rsidRPr="009755D5">
        <w:rPr>
          <w:highlight w:val="yellow"/>
        </w:rPr>
        <w:t>ConA</w:t>
      </w:r>
      <w:proofErr w:type="spellEnd"/>
      <w:r w:rsidR="009B7E2A" w:rsidRPr="009755D5">
        <w:rPr>
          <w:highlight w:val="yellow"/>
        </w:rPr>
        <w:t xml:space="preserve"> beads from drying out.</w:t>
      </w:r>
    </w:p>
    <w:p w14:paraId="0AAC91FC" w14:textId="77777777" w:rsidR="00F46688" w:rsidRPr="009755D5" w:rsidRDefault="00F46688" w:rsidP="003D02C3">
      <w:pPr>
        <w:rPr>
          <w:highlight w:val="yellow"/>
        </w:rPr>
      </w:pPr>
    </w:p>
    <w:p w14:paraId="1D9467BB" w14:textId="16BF5832" w:rsidR="001C4C92" w:rsidRPr="009755D5" w:rsidRDefault="0057424D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1.1. </w:t>
      </w:r>
      <w:r w:rsidR="001C4C92" w:rsidRPr="009755D5">
        <w:rPr>
          <w:highlight w:val="yellow"/>
        </w:rPr>
        <w:t xml:space="preserve">Put </w:t>
      </w:r>
      <w:r w:rsidR="00A1626C" w:rsidRPr="009755D5">
        <w:rPr>
          <w:highlight w:val="yellow"/>
        </w:rPr>
        <w:t xml:space="preserve">the </w:t>
      </w:r>
      <w:r w:rsidR="001C4C92" w:rsidRPr="009755D5">
        <w:rPr>
          <w:highlight w:val="yellow"/>
        </w:rPr>
        <w:t xml:space="preserve">magnet stand on ice. </w:t>
      </w:r>
    </w:p>
    <w:p w14:paraId="3530B030" w14:textId="77777777" w:rsidR="009B641D" w:rsidRPr="009755D5" w:rsidRDefault="009B641D" w:rsidP="003D02C3">
      <w:pPr>
        <w:rPr>
          <w:highlight w:val="yellow"/>
        </w:rPr>
      </w:pPr>
    </w:p>
    <w:p w14:paraId="4AE56C4B" w14:textId="4867CB6E" w:rsidR="001C4C92" w:rsidRPr="009755D5" w:rsidRDefault="00FB4DC3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1.2. </w:t>
      </w:r>
      <w:r w:rsidR="001C4C92" w:rsidRPr="009755D5">
        <w:rPr>
          <w:highlight w:val="yellow"/>
        </w:rPr>
        <w:t>Remove the 8-strip tubes from 4</w:t>
      </w:r>
      <w:r w:rsidR="00A1626C" w:rsidRPr="009755D5">
        <w:rPr>
          <w:highlight w:val="yellow"/>
        </w:rPr>
        <w:t xml:space="preserve"> </w:t>
      </w:r>
      <w:r w:rsidR="001C4C92" w:rsidRPr="009755D5">
        <w:rPr>
          <w:highlight w:val="yellow"/>
        </w:rPr>
        <w:t xml:space="preserve">˚C incubation and quick spin to collect liquid. </w:t>
      </w:r>
    </w:p>
    <w:p w14:paraId="4D66F6ED" w14:textId="77777777" w:rsidR="009B641D" w:rsidRPr="009755D5" w:rsidRDefault="009B641D" w:rsidP="003D02C3">
      <w:pPr>
        <w:rPr>
          <w:highlight w:val="yellow"/>
        </w:rPr>
      </w:pPr>
    </w:p>
    <w:p w14:paraId="2F5563B2" w14:textId="2236D06F" w:rsidR="00F46688" w:rsidRPr="009755D5" w:rsidRDefault="00FB4DC3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1.3. </w:t>
      </w:r>
      <w:r w:rsidR="00F46688" w:rsidRPr="009755D5">
        <w:rPr>
          <w:highlight w:val="yellow"/>
        </w:rPr>
        <w:t xml:space="preserve">Place </w:t>
      </w:r>
      <w:r w:rsidR="00D11AF6" w:rsidRPr="009755D5">
        <w:rPr>
          <w:highlight w:val="yellow"/>
        </w:rPr>
        <w:t>tubes</w:t>
      </w:r>
      <w:r w:rsidR="00F46688" w:rsidRPr="009755D5">
        <w:rPr>
          <w:highlight w:val="yellow"/>
        </w:rPr>
        <w:t xml:space="preserve"> on </w:t>
      </w:r>
      <w:r w:rsidR="00A1626C" w:rsidRPr="009755D5">
        <w:rPr>
          <w:highlight w:val="yellow"/>
        </w:rPr>
        <w:t xml:space="preserve">the </w:t>
      </w:r>
      <w:r w:rsidR="00F46688" w:rsidRPr="009755D5">
        <w:rPr>
          <w:highlight w:val="yellow"/>
        </w:rPr>
        <w:t xml:space="preserve">magnet </w:t>
      </w:r>
      <w:r w:rsidR="00E0699D" w:rsidRPr="009755D5">
        <w:rPr>
          <w:highlight w:val="yellow"/>
        </w:rPr>
        <w:t>st</w:t>
      </w:r>
      <w:r w:rsidR="001C4C92" w:rsidRPr="009755D5">
        <w:rPr>
          <w:highlight w:val="yellow"/>
        </w:rPr>
        <w:t>and</w:t>
      </w:r>
      <w:r w:rsidR="00E0699D" w:rsidRPr="009755D5">
        <w:rPr>
          <w:highlight w:val="yellow"/>
        </w:rPr>
        <w:t xml:space="preserve"> </w:t>
      </w:r>
      <w:r w:rsidR="001C4C92" w:rsidRPr="009755D5">
        <w:rPr>
          <w:highlight w:val="yellow"/>
        </w:rPr>
        <w:t xml:space="preserve">until </w:t>
      </w:r>
      <w:r w:rsidR="00E0699D" w:rsidRPr="009755D5">
        <w:rPr>
          <w:highlight w:val="yellow"/>
        </w:rPr>
        <w:t xml:space="preserve">the </w:t>
      </w:r>
      <w:r w:rsidR="00F46688" w:rsidRPr="009755D5">
        <w:rPr>
          <w:highlight w:val="yellow"/>
        </w:rPr>
        <w:t>slurry</w:t>
      </w:r>
      <w:r w:rsidR="001C4C92" w:rsidRPr="009755D5">
        <w:rPr>
          <w:highlight w:val="yellow"/>
        </w:rPr>
        <w:t xml:space="preserve"> </w:t>
      </w:r>
      <w:r w:rsidR="00F46688" w:rsidRPr="009755D5">
        <w:rPr>
          <w:highlight w:val="yellow"/>
        </w:rPr>
        <w:t>clear</w:t>
      </w:r>
      <w:r w:rsidR="001C4C92" w:rsidRPr="009755D5">
        <w:rPr>
          <w:highlight w:val="yellow"/>
        </w:rPr>
        <w:t>s</w:t>
      </w:r>
      <w:r w:rsidR="00F46688" w:rsidRPr="009755D5">
        <w:rPr>
          <w:highlight w:val="yellow"/>
        </w:rPr>
        <w:t xml:space="preserve">. </w:t>
      </w:r>
      <w:r w:rsidR="00E0699D" w:rsidRPr="009755D5">
        <w:rPr>
          <w:highlight w:val="yellow"/>
        </w:rPr>
        <w:t xml:space="preserve">Carefully </w:t>
      </w:r>
      <w:r w:rsidR="001C4C92" w:rsidRPr="009755D5">
        <w:rPr>
          <w:highlight w:val="yellow"/>
        </w:rPr>
        <w:t>pipet</w:t>
      </w:r>
      <w:r w:rsidR="009810AC" w:rsidRPr="009755D5">
        <w:rPr>
          <w:highlight w:val="yellow"/>
        </w:rPr>
        <w:t>te</w:t>
      </w:r>
      <w:r w:rsidR="001C4C92" w:rsidRPr="009755D5">
        <w:rPr>
          <w:highlight w:val="yellow"/>
        </w:rPr>
        <w:t xml:space="preserve"> and </w:t>
      </w:r>
      <w:r w:rsidR="00F46688" w:rsidRPr="009755D5">
        <w:rPr>
          <w:highlight w:val="yellow"/>
        </w:rPr>
        <w:t xml:space="preserve">remove </w:t>
      </w:r>
      <w:r w:rsidR="00E0699D" w:rsidRPr="009755D5">
        <w:rPr>
          <w:highlight w:val="yellow"/>
        </w:rPr>
        <w:t xml:space="preserve">the </w:t>
      </w:r>
      <w:r w:rsidR="00F46688" w:rsidRPr="009755D5">
        <w:rPr>
          <w:highlight w:val="yellow"/>
        </w:rPr>
        <w:t>supernatant</w:t>
      </w:r>
      <w:r w:rsidR="00E0699D" w:rsidRPr="009755D5">
        <w:rPr>
          <w:highlight w:val="yellow"/>
        </w:rPr>
        <w:t>.</w:t>
      </w:r>
    </w:p>
    <w:p w14:paraId="44ADCB5E" w14:textId="77777777" w:rsidR="009B641D" w:rsidRPr="009755D5" w:rsidRDefault="009B641D" w:rsidP="003D02C3">
      <w:pPr>
        <w:rPr>
          <w:highlight w:val="yellow"/>
        </w:rPr>
      </w:pPr>
    </w:p>
    <w:p w14:paraId="147F7BED" w14:textId="5968BD53" w:rsidR="00906943" w:rsidRPr="009755D5" w:rsidRDefault="00F63251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1.4. </w:t>
      </w:r>
      <w:r w:rsidR="00906943" w:rsidRPr="009755D5">
        <w:rPr>
          <w:highlight w:val="yellow"/>
        </w:rPr>
        <w:t xml:space="preserve">Keep tubes on </w:t>
      </w:r>
      <w:r w:rsidR="00A1626C" w:rsidRPr="009755D5">
        <w:rPr>
          <w:highlight w:val="yellow"/>
        </w:rPr>
        <w:t xml:space="preserve">the </w:t>
      </w:r>
      <w:r w:rsidR="00906943" w:rsidRPr="009755D5">
        <w:rPr>
          <w:highlight w:val="yellow"/>
        </w:rPr>
        <w:t xml:space="preserve">magnet stand. </w:t>
      </w:r>
      <w:bookmarkStart w:id="9" w:name="_Hlk207270060"/>
      <w:r w:rsidR="00906943" w:rsidRPr="009755D5">
        <w:rPr>
          <w:highlight w:val="yellow"/>
        </w:rPr>
        <w:t>Wash tubes twice with 200</w:t>
      </w:r>
      <w:r w:rsidR="00444658" w:rsidRPr="009755D5">
        <w:rPr>
          <w:highlight w:val="yellow"/>
        </w:rPr>
        <w:t xml:space="preserve"> µL</w:t>
      </w:r>
      <w:r w:rsidR="00906943" w:rsidRPr="009755D5">
        <w:rPr>
          <w:highlight w:val="yellow"/>
        </w:rPr>
        <w:t xml:space="preserve"> </w:t>
      </w:r>
      <w:r w:rsidR="00A1626C" w:rsidRPr="009755D5">
        <w:rPr>
          <w:highlight w:val="yellow"/>
        </w:rPr>
        <w:t xml:space="preserve">of </w:t>
      </w:r>
      <w:r w:rsidR="00906943" w:rsidRPr="009755D5">
        <w:rPr>
          <w:highlight w:val="yellow"/>
        </w:rPr>
        <w:t>cold Cell Permeabilization Buffer</w:t>
      </w:r>
      <w:bookmarkEnd w:id="9"/>
      <w:r w:rsidR="00906943" w:rsidRPr="009755D5">
        <w:rPr>
          <w:highlight w:val="yellow"/>
        </w:rPr>
        <w:t xml:space="preserve">. </w:t>
      </w:r>
      <w:r w:rsidR="00472C5B" w:rsidRPr="009755D5">
        <w:rPr>
          <w:highlight w:val="yellow"/>
        </w:rPr>
        <w:t>Pipette to remove supernatant.</w:t>
      </w:r>
    </w:p>
    <w:p w14:paraId="3ACCB95C" w14:textId="77777777" w:rsidR="00CF043C" w:rsidRPr="009755D5" w:rsidRDefault="00CF043C" w:rsidP="003D02C3">
      <w:pPr>
        <w:rPr>
          <w:highlight w:val="yellow"/>
        </w:rPr>
      </w:pPr>
    </w:p>
    <w:p w14:paraId="5CCBDA0F" w14:textId="45A745F6" w:rsidR="00F46688" w:rsidRPr="009755D5" w:rsidRDefault="00F63251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>2.1.5.</w:t>
      </w:r>
      <w:r w:rsidR="005265A0" w:rsidRPr="009755D5">
        <w:rPr>
          <w:highlight w:val="yellow"/>
        </w:rPr>
        <w:t xml:space="preserve"> </w:t>
      </w:r>
      <w:r w:rsidR="00F46688" w:rsidRPr="009755D5">
        <w:rPr>
          <w:highlight w:val="yellow"/>
        </w:rPr>
        <w:t xml:space="preserve">Remove tubes from </w:t>
      </w:r>
      <w:r w:rsidR="00D11AF6" w:rsidRPr="009755D5">
        <w:rPr>
          <w:highlight w:val="yellow"/>
        </w:rPr>
        <w:t xml:space="preserve">the </w:t>
      </w:r>
      <w:r w:rsidR="00F46688" w:rsidRPr="009755D5">
        <w:rPr>
          <w:highlight w:val="yellow"/>
        </w:rPr>
        <w:t>magnet</w:t>
      </w:r>
      <w:r w:rsidR="00010F12" w:rsidRPr="009755D5">
        <w:rPr>
          <w:highlight w:val="yellow"/>
        </w:rPr>
        <w:t xml:space="preserve"> stand</w:t>
      </w:r>
      <w:r w:rsidR="00F46688" w:rsidRPr="009755D5">
        <w:rPr>
          <w:highlight w:val="yellow"/>
        </w:rPr>
        <w:t xml:space="preserve"> and immediately add 50 </w:t>
      </w:r>
      <w:r w:rsidR="00444658" w:rsidRPr="009755D5">
        <w:rPr>
          <w:highlight w:val="yellow"/>
        </w:rPr>
        <w:t>µL</w:t>
      </w:r>
      <w:r w:rsidR="00F46688" w:rsidRPr="009755D5">
        <w:rPr>
          <w:highlight w:val="yellow"/>
        </w:rPr>
        <w:t xml:space="preserve"> </w:t>
      </w:r>
      <w:r w:rsidR="00A1626C" w:rsidRPr="009755D5">
        <w:rPr>
          <w:highlight w:val="yellow"/>
        </w:rPr>
        <w:t xml:space="preserve">of </w:t>
      </w:r>
      <w:r w:rsidR="00F46688" w:rsidRPr="009755D5">
        <w:rPr>
          <w:highlight w:val="yellow"/>
        </w:rPr>
        <w:t>cold Cell Permeabilization Buffer to each reaction. Gently</w:t>
      </w:r>
      <w:r w:rsidR="00906943" w:rsidRPr="009755D5">
        <w:rPr>
          <w:highlight w:val="yellow"/>
        </w:rPr>
        <w:t xml:space="preserve"> pipetting to</w:t>
      </w:r>
      <w:r w:rsidR="00F46688" w:rsidRPr="009755D5">
        <w:rPr>
          <w:highlight w:val="yellow"/>
        </w:rPr>
        <w:t xml:space="preserve"> </w:t>
      </w:r>
      <w:r w:rsidR="00906943" w:rsidRPr="009755D5">
        <w:rPr>
          <w:highlight w:val="yellow"/>
        </w:rPr>
        <w:t>resuspend cells/</w:t>
      </w:r>
      <w:r w:rsidR="009A1520" w:rsidRPr="009755D5">
        <w:rPr>
          <w:highlight w:val="yellow"/>
        </w:rPr>
        <w:t>beads.</w:t>
      </w:r>
    </w:p>
    <w:p w14:paraId="2BF7E397" w14:textId="77777777" w:rsidR="00CF043C" w:rsidRPr="009755D5" w:rsidRDefault="00CF043C" w:rsidP="003D02C3">
      <w:pPr>
        <w:rPr>
          <w:highlight w:val="yellow"/>
        </w:rPr>
      </w:pPr>
    </w:p>
    <w:p w14:paraId="13795FE6" w14:textId="6206ED90" w:rsidR="00F46688" w:rsidRPr="009755D5" w:rsidRDefault="00E53A89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1.6. </w:t>
      </w:r>
      <w:r w:rsidR="00F46688" w:rsidRPr="009755D5">
        <w:rPr>
          <w:highlight w:val="yellow"/>
        </w:rPr>
        <w:t xml:space="preserve">Add 2.5 </w:t>
      </w:r>
      <w:r w:rsidR="00444658" w:rsidRPr="009755D5">
        <w:rPr>
          <w:highlight w:val="yellow"/>
        </w:rPr>
        <w:t>µL</w:t>
      </w:r>
      <w:r w:rsidR="00A1626C" w:rsidRPr="009755D5">
        <w:rPr>
          <w:highlight w:val="yellow"/>
        </w:rPr>
        <w:t xml:space="preserve"> of</w:t>
      </w:r>
      <w:r w:rsidR="00F46688" w:rsidRPr="009755D5">
        <w:rPr>
          <w:highlight w:val="yellow"/>
        </w:rPr>
        <w:t xml:space="preserve"> </w:t>
      </w:r>
      <w:proofErr w:type="spellStart"/>
      <w:r w:rsidR="00F46688" w:rsidRPr="009755D5">
        <w:rPr>
          <w:highlight w:val="yellow"/>
        </w:rPr>
        <w:t>pAG-MNase</w:t>
      </w:r>
      <w:proofErr w:type="spellEnd"/>
      <w:r w:rsidR="00F46688" w:rsidRPr="009755D5">
        <w:rPr>
          <w:highlight w:val="yellow"/>
        </w:rPr>
        <w:t xml:space="preserve"> to each </w:t>
      </w:r>
      <w:r w:rsidR="009A1520" w:rsidRPr="009755D5">
        <w:rPr>
          <w:highlight w:val="yellow"/>
        </w:rPr>
        <w:t xml:space="preserve">reaction and mix well by gently pipetting. </w:t>
      </w:r>
    </w:p>
    <w:p w14:paraId="7A94D6E1" w14:textId="77777777" w:rsidR="00821325" w:rsidRPr="009755D5" w:rsidRDefault="00821325" w:rsidP="003D02C3">
      <w:pPr>
        <w:rPr>
          <w:highlight w:val="yellow"/>
        </w:rPr>
      </w:pPr>
    </w:p>
    <w:p w14:paraId="3260A3FE" w14:textId="7E0C09E6" w:rsidR="00F46688" w:rsidRPr="009755D5" w:rsidRDefault="00E53A89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1.7. </w:t>
      </w:r>
      <w:r w:rsidR="00F46688" w:rsidRPr="009755D5">
        <w:rPr>
          <w:highlight w:val="yellow"/>
        </w:rPr>
        <w:t>Incubate reactions for 10 min at RT.</w:t>
      </w:r>
    </w:p>
    <w:p w14:paraId="54581B1D" w14:textId="77777777" w:rsidR="001A1D8D" w:rsidRPr="009755D5" w:rsidRDefault="001A1D8D" w:rsidP="003D02C3">
      <w:pPr>
        <w:rPr>
          <w:highlight w:val="yellow"/>
        </w:rPr>
      </w:pPr>
    </w:p>
    <w:p w14:paraId="40800BE8" w14:textId="0926AD50" w:rsidR="00F46688" w:rsidRPr="009755D5" w:rsidRDefault="00E53A89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1.8. </w:t>
      </w:r>
      <w:proofErr w:type="gramStart"/>
      <w:r w:rsidR="006A1A8E" w:rsidRPr="009755D5">
        <w:rPr>
          <w:highlight w:val="yellow"/>
        </w:rPr>
        <w:t>Quick</w:t>
      </w:r>
      <w:proofErr w:type="gramEnd"/>
      <w:r w:rsidR="00D11AF6" w:rsidRPr="009755D5">
        <w:rPr>
          <w:highlight w:val="yellow"/>
        </w:rPr>
        <w:t xml:space="preserve"> </w:t>
      </w:r>
      <w:r w:rsidR="006A1A8E" w:rsidRPr="009755D5">
        <w:rPr>
          <w:highlight w:val="yellow"/>
        </w:rPr>
        <w:t>s</w:t>
      </w:r>
      <w:r w:rsidR="00985972" w:rsidRPr="009755D5">
        <w:rPr>
          <w:highlight w:val="yellow"/>
        </w:rPr>
        <w:t xml:space="preserve">pin </w:t>
      </w:r>
      <w:r w:rsidR="00D11AF6" w:rsidRPr="009755D5">
        <w:rPr>
          <w:highlight w:val="yellow"/>
        </w:rPr>
        <w:t xml:space="preserve">the </w:t>
      </w:r>
      <w:r w:rsidR="00F46688" w:rsidRPr="009755D5">
        <w:rPr>
          <w:highlight w:val="yellow"/>
        </w:rPr>
        <w:t xml:space="preserve">tubes, place </w:t>
      </w:r>
      <w:r w:rsidR="00D11AF6" w:rsidRPr="009755D5">
        <w:rPr>
          <w:highlight w:val="yellow"/>
        </w:rPr>
        <w:t xml:space="preserve">them back </w:t>
      </w:r>
      <w:r w:rsidR="00F46688" w:rsidRPr="009755D5">
        <w:rPr>
          <w:highlight w:val="yellow"/>
        </w:rPr>
        <w:t xml:space="preserve">on </w:t>
      </w:r>
      <w:r w:rsidR="00A1626C" w:rsidRPr="009755D5">
        <w:rPr>
          <w:highlight w:val="yellow"/>
        </w:rPr>
        <w:t>the magnet</w:t>
      </w:r>
      <w:r w:rsidR="00010F12" w:rsidRPr="009755D5">
        <w:rPr>
          <w:highlight w:val="yellow"/>
        </w:rPr>
        <w:t xml:space="preserve"> stand</w:t>
      </w:r>
      <w:r w:rsidR="00A1626C" w:rsidRPr="009755D5">
        <w:rPr>
          <w:highlight w:val="yellow"/>
        </w:rPr>
        <w:t xml:space="preserve">, until the </w:t>
      </w:r>
      <w:r w:rsidR="00F46688" w:rsidRPr="009755D5">
        <w:rPr>
          <w:highlight w:val="yellow"/>
        </w:rPr>
        <w:t>slurry clear</w:t>
      </w:r>
      <w:r w:rsidR="00472C5B" w:rsidRPr="009755D5">
        <w:rPr>
          <w:highlight w:val="yellow"/>
        </w:rPr>
        <w:t>s</w:t>
      </w:r>
      <w:r w:rsidR="00F46688" w:rsidRPr="009755D5">
        <w:rPr>
          <w:highlight w:val="yellow"/>
        </w:rPr>
        <w:t>. Pipette to remove supernatant.</w:t>
      </w:r>
    </w:p>
    <w:p w14:paraId="72005EA8" w14:textId="77777777" w:rsidR="00ED75FF" w:rsidRPr="009755D5" w:rsidRDefault="00ED75FF" w:rsidP="003D02C3">
      <w:pPr>
        <w:rPr>
          <w:highlight w:val="yellow"/>
        </w:rPr>
      </w:pPr>
    </w:p>
    <w:p w14:paraId="0B55ABCF" w14:textId="22854958" w:rsidR="00F46688" w:rsidRPr="009755D5" w:rsidRDefault="00E53A89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1.9. </w:t>
      </w:r>
      <w:r w:rsidR="00F46688" w:rsidRPr="009755D5">
        <w:rPr>
          <w:highlight w:val="yellow"/>
        </w:rPr>
        <w:t>Keeping tubes on magnet</w:t>
      </w:r>
      <w:r w:rsidR="00010F12" w:rsidRPr="009755D5">
        <w:rPr>
          <w:highlight w:val="yellow"/>
        </w:rPr>
        <w:t xml:space="preserve"> stand</w:t>
      </w:r>
      <w:r w:rsidR="005C182A" w:rsidRPr="009755D5">
        <w:rPr>
          <w:highlight w:val="yellow"/>
        </w:rPr>
        <w:t>, w</w:t>
      </w:r>
      <w:r w:rsidR="00472C5B" w:rsidRPr="009755D5">
        <w:rPr>
          <w:highlight w:val="yellow"/>
        </w:rPr>
        <w:t>ash tubes twice with 200 </w:t>
      </w:r>
      <w:r w:rsidR="00444658" w:rsidRPr="009755D5">
        <w:rPr>
          <w:highlight w:val="yellow"/>
        </w:rPr>
        <w:t>µL</w:t>
      </w:r>
      <w:r w:rsidR="00472C5B" w:rsidRPr="009755D5">
        <w:rPr>
          <w:highlight w:val="yellow"/>
        </w:rPr>
        <w:t xml:space="preserve"> </w:t>
      </w:r>
      <w:r w:rsidR="00A1626C" w:rsidRPr="009755D5">
        <w:rPr>
          <w:highlight w:val="yellow"/>
        </w:rPr>
        <w:t xml:space="preserve">of </w:t>
      </w:r>
      <w:r w:rsidR="00472C5B" w:rsidRPr="009755D5">
        <w:rPr>
          <w:highlight w:val="yellow"/>
        </w:rPr>
        <w:t>cold Cell Permeabilization Buffer</w:t>
      </w:r>
      <w:r w:rsidR="00F46688" w:rsidRPr="009755D5">
        <w:rPr>
          <w:highlight w:val="yellow"/>
        </w:rPr>
        <w:t>. Pipette to remove supernatant.</w:t>
      </w:r>
    </w:p>
    <w:p w14:paraId="3CBC94A8" w14:textId="77777777" w:rsidR="007D7FED" w:rsidRPr="009755D5" w:rsidRDefault="007D7FED" w:rsidP="003D02C3">
      <w:pPr>
        <w:rPr>
          <w:highlight w:val="yellow"/>
        </w:rPr>
      </w:pPr>
    </w:p>
    <w:p w14:paraId="28AFF77B" w14:textId="7428BC77" w:rsidR="00796A9B" w:rsidRPr="003D02C3" w:rsidRDefault="007C793E" w:rsidP="003D02C3"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1.10. </w:t>
      </w:r>
      <w:r w:rsidR="00F46688" w:rsidRPr="009755D5">
        <w:rPr>
          <w:highlight w:val="yellow"/>
        </w:rPr>
        <w:t xml:space="preserve">Remove tubes from </w:t>
      </w:r>
      <w:r w:rsidR="00A1626C" w:rsidRPr="009755D5">
        <w:rPr>
          <w:highlight w:val="yellow"/>
        </w:rPr>
        <w:t xml:space="preserve">the </w:t>
      </w:r>
      <w:r w:rsidR="00F46688" w:rsidRPr="009755D5">
        <w:rPr>
          <w:highlight w:val="yellow"/>
        </w:rPr>
        <w:t>magnet</w:t>
      </w:r>
      <w:r w:rsidR="00010F12" w:rsidRPr="009755D5">
        <w:rPr>
          <w:highlight w:val="yellow"/>
        </w:rPr>
        <w:t xml:space="preserve"> stand</w:t>
      </w:r>
      <w:r w:rsidR="00796A9B" w:rsidRPr="009755D5">
        <w:rPr>
          <w:highlight w:val="yellow"/>
        </w:rPr>
        <w:t xml:space="preserve">, gently </w:t>
      </w:r>
      <w:r w:rsidR="00316941" w:rsidRPr="009755D5">
        <w:rPr>
          <w:highlight w:val="yellow"/>
        </w:rPr>
        <w:t>resuspend in</w:t>
      </w:r>
      <w:r w:rsidR="00796A9B" w:rsidRPr="009755D5">
        <w:rPr>
          <w:highlight w:val="yellow"/>
        </w:rPr>
        <w:t xml:space="preserve"> </w:t>
      </w:r>
      <w:r w:rsidR="00F46688" w:rsidRPr="009755D5">
        <w:rPr>
          <w:highlight w:val="yellow"/>
        </w:rPr>
        <w:t xml:space="preserve">50 </w:t>
      </w:r>
      <w:r w:rsidR="00444658" w:rsidRPr="009755D5">
        <w:rPr>
          <w:highlight w:val="yellow"/>
        </w:rPr>
        <w:t>µL</w:t>
      </w:r>
      <w:r w:rsidR="00F46688" w:rsidRPr="009755D5">
        <w:rPr>
          <w:highlight w:val="yellow"/>
        </w:rPr>
        <w:t xml:space="preserve"> </w:t>
      </w:r>
      <w:r w:rsidR="00A1626C" w:rsidRPr="009755D5">
        <w:rPr>
          <w:highlight w:val="yellow"/>
        </w:rPr>
        <w:t xml:space="preserve">of </w:t>
      </w:r>
      <w:r w:rsidR="00F46688" w:rsidRPr="009755D5">
        <w:rPr>
          <w:highlight w:val="yellow"/>
        </w:rPr>
        <w:t>cold Cell Permeabilization Buffer</w:t>
      </w:r>
      <w:r w:rsidR="00776B8B" w:rsidRPr="009755D5">
        <w:rPr>
          <w:highlight w:val="yellow"/>
        </w:rPr>
        <w:t>.</w:t>
      </w:r>
      <w:r w:rsidR="00F46688" w:rsidRPr="009755D5">
        <w:rPr>
          <w:highlight w:val="yellow"/>
        </w:rPr>
        <w:t xml:space="preserve"> </w:t>
      </w:r>
      <w:r w:rsidR="00005B2F" w:rsidRPr="009755D5">
        <w:rPr>
          <w:highlight w:val="yellow"/>
        </w:rPr>
        <w:t>P</w:t>
      </w:r>
      <w:r w:rsidR="005874C3" w:rsidRPr="009755D5">
        <w:rPr>
          <w:highlight w:val="yellow"/>
        </w:rPr>
        <w:t>lace</w:t>
      </w:r>
      <w:r w:rsidR="00005B2F" w:rsidRPr="009755D5">
        <w:rPr>
          <w:highlight w:val="yellow"/>
        </w:rPr>
        <w:t xml:space="preserve"> the tubes on ice.</w:t>
      </w:r>
    </w:p>
    <w:p w14:paraId="05D5BD23" w14:textId="77777777" w:rsidR="0036356A" w:rsidRPr="003D02C3" w:rsidRDefault="0036356A" w:rsidP="003D02C3"/>
    <w:p w14:paraId="54DA3A81" w14:textId="07F85FE8" w:rsidR="0036356A" w:rsidRPr="003D02C3" w:rsidRDefault="007C793E" w:rsidP="003D02C3"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2. </w:t>
      </w:r>
      <w:r w:rsidR="00981BF9" w:rsidRPr="009755D5">
        <w:rPr>
          <w:highlight w:val="yellow"/>
        </w:rPr>
        <w:t xml:space="preserve">Targeted </w:t>
      </w:r>
      <w:r w:rsidR="009B7E2A" w:rsidRPr="009755D5">
        <w:rPr>
          <w:highlight w:val="yellow"/>
        </w:rPr>
        <w:t>c</w:t>
      </w:r>
      <w:r w:rsidR="00981BF9" w:rsidRPr="009755D5">
        <w:rPr>
          <w:highlight w:val="yellow"/>
        </w:rPr>
        <w:t xml:space="preserve">hromatin </w:t>
      </w:r>
      <w:r w:rsidR="009B7E2A" w:rsidRPr="009755D5">
        <w:rPr>
          <w:highlight w:val="yellow"/>
        </w:rPr>
        <w:t>d</w:t>
      </w:r>
      <w:r w:rsidR="00981BF9" w:rsidRPr="009755D5">
        <w:rPr>
          <w:highlight w:val="yellow"/>
        </w:rPr>
        <w:t>igestion</w:t>
      </w:r>
      <w:r w:rsidR="005E4D24" w:rsidRPr="009755D5">
        <w:rPr>
          <w:highlight w:val="yellow"/>
        </w:rPr>
        <w:t xml:space="preserve"> and</w:t>
      </w:r>
      <w:r w:rsidR="00776B8B" w:rsidRPr="009755D5">
        <w:rPr>
          <w:highlight w:val="yellow"/>
        </w:rPr>
        <w:t xml:space="preserve"> </w:t>
      </w:r>
      <w:r w:rsidR="00981BF9" w:rsidRPr="009755D5">
        <w:rPr>
          <w:highlight w:val="yellow"/>
        </w:rPr>
        <w:t>release</w:t>
      </w:r>
      <w:r w:rsidR="00981BF9" w:rsidRPr="003D02C3">
        <w:t xml:space="preserve"> </w:t>
      </w:r>
    </w:p>
    <w:p w14:paraId="7043799F" w14:textId="77777777" w:rsidR="00776B8B" w:rsidRPr="003D02C3" w:rsidRDefault="00776B8B" w:rsidP="003D02C3">
      <w:pPr>
        <w:rPr>
          <w:b/>
          <w:bCs/>
        </w:rPr>
      </w:pPr>
    </w:p>
    <w:p w14:paraId="126800A9" w14:textId="37C632BA" w:rsidR="00981BF9" w:rsidRPr="003D02C3" w:rsidRDefault="00AF4FBE" w:rsidP="003D02C3">
      <w:r w:rsidRPr="003D02C3">
        <w:t>NOTE</w:t>
      </w:r>
      <w:r w:rsidR="00981BF9" w:rsidRPr="003D02C3">
        <w:t xml:space="preserve">: </w:t>
      </w:r>
      <w:r w:rsidR="005B4A2F" w:rsidRPr="003D02C3">
        <w:t xml:space="preserve">Perform </w:t>
      </w:r>
      <w:r w:rsidR="00981BF9" w:rsidRPr="003D02C3">
        <w:t>Ca</w:t>
      </w:r>
      <w:r w:rsidR="00981BF9" w:rsidRPr="003D02C3">
        <w:rPr>
          <w:vertAlign w:val="superscript"/>
        </w:rPr>
        <w:t>2+</w:t>
      </w:r>
      <w:r w:rsidR="005B4A2F" w:rsidRPr="003D02C3">
        <w:t>-</w:t>
      </w:r>
      <w:r w:rsidR="00981BF9" w:rsidRPr="003D02C3">
        <w:t xml:space="preserve">dependent digestion at 0 °C to </w:t>
      </w:r>
      <w:r w:rsidR="00005B2F" w:rsidRPr="003D02C3">
        <w:t>minimize</w:t>
      </w:r>
      <w:r w:rsidR="005B4A2F" w:rsidRPr="003D02C3">
        <w:t xml:space="preserve"> unintended </w:t>
      </w:r>
      <w:proofErr w:type="spellStart"/>
      <w:r w:rsidR="00981BF9" w:rsidRPr="003D02C3">
        <w:t>MNase</w:t>
      </w:r>
      <w:proofErr w:type="spellEnd"/>
      <w:r w:rsidR="00981BF9" w:rsidRPr="003D02C3">
        <w:t xml:space="preserve"> </w:t>
      </w:r>
      <w:r w:rsidR="005B4A2F" w:rsidRPr="003D02C3">
        <w:t xml:space="preserve">cleavage </w:t>
      </w:r>
      <w:r w:rsidR="00981BF9" w:rsidRPr="003D02C3">
        <w:t xml:space="preserve"> of accessible DNA</w:t>
      </w:r>
      <w:r w:rsidR="00B23C6E" w:rsidRPr="003D02C3">
        <w:fldChar w:fldCharType="begin"/>
      </w:r>
      <w:r w:rsidR="00F61540" w:rsidRPr="003D02C3">
        <w:instrText xml:space="preserve"> ADDIN EN.CITE &lt;EndNote&gt;&lt;Cite&gt;&lt;Author&gt;Skene&lt;/Author&gt;&lt;Year&gt;2018&lt;/Year&gt;&lt;RecNum&gt;22&lt;/RecNum&gt;&lt;DisplayText&gt;&lt;style face="superscript"&gt;12&lt;/style&gt;&lt;/DisplayText&gt;&lt;record&gt;&lt;rec-number&gt;22&lt;/rec-number&gt;&lt;foreign-keys&gt;&lt;key app="EN" db-id="fz9swtedpevw9pewx5dxz5v3500wsxedpxdz" timestamp="1754590496"&gt;22&lt;/key&gt;&lt;/foreign-keys&gt;&lt;ref-type name="Journal Article"&gt;17&lt;/ref-type&gt;&lt;contributors&gt;&lt;authors&gt;&lt;author&gt;Skene, P. J.&lt;/author&gt;&lt;author&gt;Henikoff, J. G.&lt;/author&gt;&lt;author&gt;Henikoff, S.&lt;/author&gt;&lt;/authors&gt;&lt;/contributors&gt;&lt;auth-address&gt;Basic Sciences Division, Fred Hutchinson Cancer Research Center, Seattle, Washington, USA.&amp;#xD;Howard Hughes Medical Institute, Seattle, Washington, USA.&lt;/auth-address&gt;&lt;titles&gt;&lt;title&gt;Targeted in situ genome-wide profiling with high efficiency for low cell numbers&lt;/title&gt;&lt;secondary-title&gt;Nat Protoc&lt;/secondary-title&gt;&lt;/titles&gt;&lt;periodical&gt;&lt;full-title&gt;Nat Protoc&lt;/full-title&gt;&lt;/periodical&gt;&lt;pages&gt;1006-1019&lt;/pages&gt;&lt;volume&gt;13&lt;/volume&gt;&lt;number&gt;5&lt;/number&gt;&lt;edition&gt;20180412&lt;/edition&gt;&lt;keywords&gt;&lt;keyword&gt;Animals&lt;/keyword&gt;&lt;keyword&gt;Cell Line&lt;/keyword&gt;&lt;keyword&gt;Chromatin/*chemistry&lt;/keyword&gt;&lt;keyword&gt;DNA/*analysis&lt;/keyword&gt;&lt;keyword&gt;DNA-Binding Proteins/*analysis&lt;/keyword&gt;&lt;keyword&gt;Epigenomics/*methods&lt;/keyword&gt;&lt;keyword&gt;Humans&lt;/keyword&gt;&lt;/keywords&gt;&lt;dates&gt;&lt;year&gt;2018&lt;/year&gt;&lt;pub-dates&gt;&lt;date&gt;May&lt;/date&gt;&lt;/pub-dates&gt;&lt;/dates&gt;&lt;isbn&gt;1750-2799 (Electronic)&amp;#xD;1750-2799 (Linking)&lt;/isbn&gt;&lt;accession-num&gt;29651053&lt;/accession-num&gt;&lt;urls&gt;&lt;related-urls&gt;&lt;url&gt;https://www.ncbi.nlm.nih.gov/pubmed/29651053&lt;/url&gt;&lt;/related-urls&gt;&lt;/urls&gt;&lt;electronic-resource-num&gt;10.1038/nprot.2018.015&lt;/electronic-resource-num&gt;&lt;remote-database-name&gt;Medline&lt;/remote-database-name&gt;&lt;remote-database-provider&gt;NLM&lt;/remote-database-provider&gt;&lt;/record&gt;&lt;/Cite&gt;&lt;/EndNote&gt;</w:instrText>
      </w:r>
      <w:r w:rsidR="00B23C6E" w:rsidRPr="003D02C3">
        <w:fldChar w:fldCharType="separate"/>
      </w:r>
      <w:r w:rsidR="00F61540" w:rsidRPr="003D02C3">
        <w:rPr>
          <w:noProof/>
          <w:vertAlign w:val="superscript"/>
        </w:rPr>
        <w:t>12</w:t>
      </w:r>
      <w:r w:rsidR="00B23C6E" w:rsidRPr="003D02C3">
        <w:fldChar w:fldCharType="end"/>
      </w:r>
      <w:r w:rsidR="00AE0ACB" w:rsidRPr="003D02C3">
        <w:t>.</w:t>
      </w:r>
      <w:r w:rsidR="002C5F0B" w:rsidRPr="003D02C3">
        <w:t xml:space="preserve"> </w:t>
      </w:r>
      <w:r w:rsidR="000D2C34" w:rsidRPr="003D02C3">
        <w:t xml:space="preserve">Include spike-in DNA, such as </w:t>
      </w:r>
      <w:r w:rsidR="000D2C34" w:rsidRPr="003D02C3">
        <w:rPr>
          <w:i/>
          <w:iCs/>
        </w:rPr>
        <w:t>Escherichia coli (E. coli)</w:t>
      </w:r>
      <w:r w:rsidR="000D2C34" w:rsidRPr="003D02C3">
        <w:t xml:space="preserve">, so that it </w:t>
      </w:r>
      <w:r w:rsidR="00005B2F" w:rsidRPr="003D02C3">
        <w:t>represent</w:t>
      </w:r>
      <w:r w:rsidR="00AC71B7" w:rsidRPr="003D02C3">
        <w:t>s</w:t>
      </w:r>
      <w:r w:rsidR="000D2C34" w:rsidRPr="003D02C3">
        <w:t xml:space="preserve"> approximately</w:t>
      </w:r>
      <w:r w:rsidR="00005B2F" w:rsidRPr="003D02C3">
        <w:t xml:space="preserve"> </w:t>
      </w:r>
      <w:r w:rsidR="000D2C34" w:rsidRPr="003D02C3">
        <w:t>0.5-5% (ideally ~1%) of total sequencing reads</w:t>
      </w:r>
      <w:r w:rsidR="000D2C34" w:rsidRPr="003D02C3">
        <w:rPr>
          <w:vertAlign w:val="superscript"/>
        </w:rPr>
        <w:t>13</w:t>
      </w:r>
      <w:r w:rsidR="000D2C34" w:rsidRPr="003D02C3">
        <w:t xml:space="preserve">. </w:t>
      </w:r>
      <w:r w:rsidR="00741517" w:rsidRPr="003D02C3">
        <w:t>S</w:t>
      </w:r>
      <w:r w:rsidR="00981BF9" w:rsidRPr="003D02C3">
        <w:t xml:space="preserve">pike-in DNA is used to </w:t>
      </w:r>
      <w:r w:rsidR="00741517" w:rsidRPr="003D02C3">
        <w:t>normalize</w:t>
      </w:r>
      <w:r w:rsidR="00981BF9" w:rsidRPr="003D02C3">
        <w:t xml:space="preserve"> sequencing depth and is </w:t>
      </w:r>
      <w:r w:rsidR="00741517" w:rsidRPr="003D02C3">
        <w:t>particularly</w:t>
      </w:r>
      <w:r w:rsidR="00981BF9" w:rsidRPr="003D02C3">
        <w:t xml:space="preserve"> important </w:t>
      </w:r>
      <w:r w:rsidR="00741517" w:rsidRPr="003D02C3">
        <w:t>when</w:t>
      </w:r>
      <w:r w:rsidR="00981BF9" w:rsidRPr="003D02C3">
        <w:t xml:space="preserve"> comparing samples </w:t>
      </w:r>
      <w:r w:rsidR="00741517" w:rsidRPr="003D02C3">
        <w:t>across</w:t>
      </w:r>
      <w:r w:rsidR="00981BF9" w:rsidRPr="003D02C3">
        <w:t xml:space="preserve"> a series</w:t>
      </w:r>
      <w:r w:rsidR="00741517" w:rsidRPr="003D02C3">
        <w:t xml:space="preserve">, </w:t>
      </w:r>
      <w:r w:rsidR="00C45B4F" w:rsidRPr="003D02C3">
        <w:t>for example</w:t>
      </w:r>
      <w:r w:rsidR="00741517" w:rsidRPr="003D02C3">
        <w:t>,</w:t>
      </w:r>
      <w:r w:rsidR="00C45B4F" w:rsidRPr="003D02C3">
        <w:t xml:space="preserve"> </w:t>
      </w:r>
      <w:r w:rsidR="00741517" w:rsidRPr="003D02C3">
        <w:t xml:space="preserve">when </w:t>
      </w:r>
      <w:r w:rsidR="00005B2F" w:rsidRPr="003D02C3">
        <w:t>evaluat</w:t>
      </w:r>
      <w:r w:rsidR="00741517" w:rsidRPr="003D02C3">
        <w:t xml:space="preserve">ing </w:t>
      </w:r>
      <w:r w:rsidR="00C45B4F" w:rsidRPr="003D02C3">
        <w:t xml:space="preserve">the global histone modification changes </w:t>
      </w:r>
      <w:r w:rsidR="00741517" w:rsidRPr="003D02C3">
        <w:t>after</w:t>
      </w:r>
      <w:r w:rsidR="00C45B4F" w:rsidRPr="003D02C3">
        <w:t xml:space="preserve"> inhibit</w:t>
      </w:r>
      <w:r w:rsidR="00741517" w:rsidRPr="003D02C3">
        <w:t>ion</w:t>
      </w:r>
      <w:r w:rsidR="00C45B4F" w:rsidRPr="003D02C3">
        <w:t xml:space="preserve"> or </w:t>
      </w:r>
      <w:r w:rsidR="00703526" w:rsidRPr="003D02C3">
        <w:t>genetic deletion of</w:t>
      </w:r>
      <w:r w:rsidR="00741517" w:rsidRPr="003D02C3">
        <w:t xml:space="preserve"> histone modifying enzymes</w:t>
      </w:r>
      <w:r w:rsidR="00981BF9" w:rsidRPr="003D02C3">
        <w:t xml:space="preserve">. </w:t>
      </w:r>
    </w:p>
    <w:p w14:paraId="7890258B" w14:textId="77777777" w:rsidR="00981BF9" w:rsidRPr="003D02C3" w:rsidRDefault="00981BF9" w:rsidP="003D02C3"/>
    <w:p w14:paraId="7B843514" w14:textId="17B6E742" w:rsidR="00EF7D7B" w:rsidRPr="009755D5" w:rsidRDefault="00861B8A" w:rsidP="003D02C3">
      <w:pPr>
        <w:rPr>
          <w:highlight w:val="yellow"/>
        </w:rPr>
      </w:pPr>
      <w:r w:rsidRPr="009755D5">
        <w:rPr>
          <w:highlight w:val="yellow"/>
        </w:rPr>
        <w:lastRenderedPageBreak/>
        <w:t>3.</w:t>
      </w:r>
      <w:r w:rsidR="00B32571" w:rsidRPr="009755D5">
        <w:rPr>
          <w:highlight w:val="yellow"/>
        </w:rPr>
        <w:t xml:space="preserve">2.2.1. </w:t>
      </w:r>
      <w:r w:rsidR="00EF7D7B" w:rsidRPr="009755D5">
        <w:rPr>
          <w:highlight w:val="yellow"/>
        </w:rPr>
        <w:t xml:space="preserve">Add 1 </w:t>
      </w:r>
      <w:r w:rsidR="00F76354" w:rsidRPr="009755D5">
        <w:rPr>
          <w:highlight w:val="yellow"/>
        </w:rPr>
        <w:t>µL</w:t>
      </w:r>
      <w:r w:rsidR="00EF7D7B" w:rsidRPr="009755D5">
        <w:rPr>
          <w:highlight w:val="yellow"/>
        </w:rPr>
        <w:t xml:space="preserve"> </w:t>
      </w:r>
      <w:r w:rsidR="00BB5E27" w:rsidRPr="009755D5">
        <w:rPr>
          <w:highlight w:val="yellow"/>
        </w:rPr>
        <w:t xml:space="preserve">of </w:t>
      </w:r>
      <w:r w:rsidR="00EF7D7B" w:rsidRPr="009755D5">
        <w:rPr>
          <w:highlight w:val="yellow"/>
        </w:rPr>
        <w:t>100 mM Calcium Chloride to each reaction</w:t>
      </w:r>
      <w:r w:rsidR="00005B2F" w:rsidRPr="009755D5">
        <w:rPr>
          <w:highlight w:val="yellow"/>
        </w:rPr>
        <w:t xml:space="preserve"> </w:t>
      </w:r>
      <w:r w:rsidR="005874C3" w:rsidRPr="009755D5">
        <w:rPr>
          <w:highlight w:val="yellow"/>
        </w:rPr>
        <w:t>in</w:t>
      </w:r>
      <w:r w:rsidR="00005B2F" w:rsidRPr="009755D5">
        <w:rPr>
          <w:highlight w:val="yellow"/>
        </w:rPr>
        <w:t xml:space="preserve"> the 8-tube strip (from step 3.2.1.10)</w:t>
      </w:r>
      <w:r w:rsidR="005874C3" w:rsidRPr="009755D5">
        <w:rPr>
          <w:highlight w:val="yellow"/>
        </w:rPr>
        <w:t xml:space="preserve"> while on ice</w:t>
      </w:r>
      <w:r w:rsidR="00EF7D7B" w:rsidRPr="009755D5">
        <w:rPr>
          <w:highlight w:val="yellow"/>
        </w:rPr>
        <w:t xml:space="preserve">. Gently pipette to </w:t>
      </w:r>
      <w:r w:rsidR="00BB5E27" w:rsidRPr="009755D5">
        <w:rPr>
          <w:highlight w:val="yellow"/>
        </w:rPr>
        <w:t>fully</w:t>
      </w:r>
      <w:r w:rsidR="00EF7D7B" w:rsidRPr="009755D5">
        <w:rPr>
          <w:highlight w:val="yellow"/>
        </w:rPr>
        <w:t xml:space="preserve"> resuspend beads and ensure efficient digestion.</w:t>
      </w:r>
    </w:p>
    <w:p w14:paraId="1FD8929E" w14:textId="77777777" w:rsidR="00AB2C7E" w:rsidRPr="009755D5" w:rsidRDefault="00AB2C7E" w:rsidP="003D02C3">
      <w:pPr>
        <w:rPr>
          <w:highlight w:val="yellow"/>
        </w:rPr>
      </w:pPr>
    </w:p>
    <w:p w14:paraId="19F53A67" w14:textId="4B718829" w:rsidR="00EF7D7B" w:rsidRPr="009755D5" w:rsidRDefault="00E506BD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2.2. </w:t>
      </w:r>
      <w:r w:rsidR="00EF7D7B" w:rsidRPr="009755D5">
        <w:rPr>
          <w:highlight w:val="yellow"/>
        </w:rPr>
        <w:t xml:space="preserve">Incubate </w:t>
      </w:r>
      <w:r w:rsidR="00E66367" w:rsidRPr="009755D5">
        <w:rPr>
          <w:highlight w:val="yellow"/>
        </w:rPr>
        <w:t xml:space="preserve">the </w:t>
      </w:r>
      <w:r w:rsidR="00EF7D7B" w:rsidRPr="009755D5">
        <w:rPr>
          <w:highlight w:val="yellow"/>
        </w:rPr>
        <w:t xml:space="preserve">tubes on </w:t>
      </w:r>
      <w:r w:rsidR="00126614" w:rsidRPr="009755D5">
        <w:rPr>
          <w:highlight w:val="yellow"/>
        </w:rPr>
        <w:t xml:space="preserve">a </w:t>
      </w:r>
      <w:r w:rsidR="00EF7D7B" w:rsidRPr="009755D5">
        <w:rPr>
          <w:highlight w:val="yellow"/>
        </w:rPr>
        <w:t>nutator</w:t>
      </w:r>
      <w:r w:rsidR="00E66367" w:rsidRPr="009755D5">
        <w:rPr>
          <w:highlight w:val="yellow"/>
        </w:rPr>
        <w:t xml:space="preserve"> at 4</w:t>
      </w:r>
      <w:r w:rsidR="00A1626C" w:rsidRPr="009755D5">
        <w:rPr>
          <w:highlight w:val="yellow"/>
        </w:rPr>
        <w:t xml:space="preserve"> </w:t>
      </w:r>
      <w:r w:rsidR="00E66367" w:rsidRPr="009755D5">
        <w:rPr>
          <w:highlight w:val="yellow"/>
        </w:rPr>
        <w:t>°C</w:t>
      </w:r>
      <w:r w:rsidR="00EF7D7B" w:rsidRPr="009755D5">
        <w:rPr>
          <w:highlight w:val="yellow"/>
        </w:rPr>
        <w:t xml:space="preserve"> for 2 h</w:t>
      </w:r>
      <w:r w:rsidR="00E66367" w:rsidRPr="009755D5">
        <w:rPr>
          <w:highlight w:val="yellow"/>
        </w:rPr>
        <w:t>, with the capped ends elevated.</w:t>
      </w:r>
      <w:r w:rsidR="00EF7D7B" w:rsidRPr="009755D5">
        <w:rPr>
          <w:highlight w:val="yellow"/>
        </w:rPr>
        <w:t xml:space="preserve"> </w:t>
      </w:r>
    </w:p>
    <w:p w14:paraId="005976B7" w14:textId="77777777" w:rsidR="00BC031F" w:rsidRPr="009755D5" w:rsidRDefault="00BC031F" w:rsidP="003D02C3">
      <w:pPr>
        <w:rPr>
          <w:highlight w:val="yellow"/>
        </w:rPr>
      </w:pPr>
    </w:p>
    <w:p w14:paraId="6FCE4586" w14:textId="475277E7" w:rsidR="00EF7D7B" w:rsidRPr="009755D5" w:rsidRDefault="00505B4E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2.3. </w:t>
      </w:r>
      <w:r w:rsidR="00E66367" w:rsidRPr="009755D5">
        <w:rPr>
          <w:highlight w:val="yellow"/>
        </w:rPr>
        <w:t>In a new 1.5 mL tube, prepare the Stop Buffer Mix. For each reaction, combine 33 </w:t>
      </w:r>
      <w:r w:rsidR="00F76354" w:rsidRPr="009755D5">
        <w:rPr>
          <w:highlight w:val="yellow"/>
        </w:rPr>
        <w:t>µL</w:t>
      </w:r>
      <w:r w:rsidR="00E66367" w:rsidRPr="009755D5">
        <w:rPr>
          <w:highlight w:val="yellow"/>
        </w:rPr>
        <w:t xml:space="preserve"> </w:t>
      </w:r>
      <w:r w:rsidR="00A1626C" w:rsidRPr="009755D5">
        <w:rPr>
          <w:highlight w:val="yellow"/>
        </w:rPr>
        <w:t xml:space="preserve">of </w:t>
      </w:r>
      <w:r w:rsidR="00E66367" w:rsidRPr="009755D5">
        <w:rPr>
          <w:highlight w:val="yellow"/>
        </w:rPr>
        <w:t>Stop Buffer with 1 </w:t>
      </w:r>
      <w:r w:rsidR="00F76354" w:rsidRPr="009755D5">
        <w:rPr>
          <w:highlight w:val="yellow"/>
        </w:rPr>
        <w:t>µL</w:t>
      </w:r>
      <w:r w:rsidR="00A1626C" w:rsidRPr="009755D5">
        <w:rPr>
          <w:highlight w:val="yellow"/>
        </w:rPr>
        <w:t xml:space="preserve"> of</w:t>
      </w:r>
      <w:r w:rsidR="00E66367" w:rsidRPr="009755D5">
        <w:rPr>
          <w:highlight w:val="yellow"/>
        </w:rPr>
        <w:t xml:space="preserve"> </w:t>
      </w:r>
      <w:r w:rsidR="00E66367" w:rsidRPr="009755D5">
        <w:rPr>
          <w:i/>
          <w:iCs/>
          <w:highlight w:val="yellow"/>
        </w:rPr>
        <w:t>E. coli</w:t>
      </w:r>
      <w:r w:rsidR="00E66367" w:rsidRPr="009755D5">
        <w:rPr>
          <w:highlight w:val="yellow"/>
        </w:rPr>
        <w:t xml:space="preserve"> spike-in DNA (0.5 ng). Gently vortex to </w:t>
      </w:r>
      <w:r w:rsidR="002F7E0E" w:rsidRPr="009755D5">
        <w:rPr>
          <w:highlight w:val="yellow"/>
        </w:rPr>
        <w:t>mix.</w:t>
      </w:r>
      <w:r w:rsidR="00EF7D7B" w:rsidRPr="009755D5">
        <w:rPr>
          <w:highlight w:val="yellow"/>
        </w:rPr>
        <w:t xml:space="preserve"> </w:t>
      </w:r>
    </w:p>
    <w:p w14:paraId="5BE785D4" w14:textId="77777777" w:rsidR="00D36793" w:rsidRPr="009755D5" w:rsidRDefault="00D36793" w:rsidP="003D02C3">
      <w:pPr>
        <w:rPr>
          <w:highlight w:val="yellow"/>
        </w:rPr>
      </w:pPr>
    </w:p>
    <w:p w14:paraId="422CA99B" w14:textId="13E798A6" w:rsidR="004B5171" w:rsidRPr="009755D5" w:rsidRDefault="00505B4E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2.4. </w:t>
      </w:r>
      <w:r w:rsidR="00E919DC" w:rsidRPr="009755D5">
        <w:rPr>
          <w:highlight w:val="yellow"/>
        </w:rPr>
        <w:t>A</w:t>
      </w:r>
      <w:r w:rsidR="004B5171" w:rsidRPr="009755D5">
        <w:rPr>
          <w:highlight w:val="yellow"/>
        </w:rPr>
        <w:t xml:space="preserve">dd 33 </w:t>
      </w:r>
      <w:r w:rsidR="00F76354" w:rsidRPr="009755D5">
        <w:rPr>
          <w:highlight w:val="yellow"/>
        </w:rPr>
        <w:t>µL</w:t>
      </w:r>
      <w:r w:rsidR="004B5171" w:rsidRPr="009755D5">
        <w:rPr>
          <w:highlight w:val="yellow"/>
        </w:rPr>
        <w:t xml:space="preserve"> </w:t>
      </w:r>
      <w:r w:rsidR="00A1626C" w:rsidRPr="009755D5">
        <w:rPr>
          <w:highlight w:val="yellow"/>
        </w:rPr>
        <w:t xml:space="preserve">of </w:t>
      </w:r>
      <w:r w:rsidR="004B5171" w:rsidRPr="009755D5">
        <w:rPr>
          <w:highlight w:val="yellow"/>
        </w:rPr>
        <w:t>stop buffer to each reaction</w:t>
      </w:r>
      <w:r w:rsidR="00E919DC" w:rsidRPr="009755D5">
        <w:rPr>
          <w:highlight w:val="yellow"/>
        </w:rPr>
        <w:t xml:space="preserve"> at the end of the 2</w:t>
      </w:r>
      <w:r w:rsidR="000A54B6" w:rsidRPr="009755D5">
        <w:rPr>
          <w:highlight w:val="yellow"/>
        </w:rPr>
        <w:t xml:space="preserve"> </w:t>
      </w:r>
      <w:r w:rsidR="00E919DC" w:rsidRPr="009755D5">
        <w:rPr>
          <w:highlight w:val="yellow"/>
        </w:rPr>
        <w:t>h</w:t>
      </w:r>
      <w:r w:rsidR="00E52D19" w:rsidRPr="009755D5">
        <w:rPr>
          <w:highlight w:val="yellow"/>
        </w:rPr>
        <w:t xml:space="preserve"> incubation. Mix </w:t>
      </w:r>
      <w:proofErr w:type="gramStart"/>
      <w:r w:rsidR="00E52D19" w:rsidRPr="009755D5">
        <w:rPr>
          <w:highlight w:val="yellow"/>
        </w:rPr>
        <w:t>by</w:t>
      </w:r>
      <w:proofErr w:type="gramEnd"/>
      <w:r w:rsidR="004B5171" w:rsidRPr="009755D5">
        <w:rPr>
          <w:highlight w:val="yellow"/>
        </w:rPr>
        <w:t xml:space="preserve"> gentl</w:t>
      </w:r>
      <w:r w:rsidR="00E52D19" w:rsidRPr="009755D5">
        <w:rPr>
          <w:highlight w:val="yellow"/>
        </w:rPr>
        <w:t>e</w:t>
      </w:r>
      <w:r w:rsidR="004B5171" w:rsidRPr="009755D5">
        <w:rPr>
          <w:highlight w:val="yellow"/>
        </w:rPr>
        <w:t xml:space="preserve"> </w:t>
      </w:r>
      <w:r w:rsidR="00BE34AD" w:rsidRPr="009755D5">
        <w:rPr>
          <w:highlight w:val="yellow"/>
        </w:rPr>
        <w:t>pipett</w:t>
      </w:r>
      <w:r w:rsidR="00E52D19" w:rsidRPr="009755D5">
        <w:rPr>
          <w:highlight w:val="yellow"/>
        </w:rPr>
        <w:t>ing</w:t>
      </w:r>
      <w:r w:rsidR="004B5171" w:rsidRPr="009755D5">
        <w:rPr>
          <w:highlight w:val="yellow"/>
        </w:rPr>
        <w:t>.</w:t>
      </w:r>
    </w:p>
    <w:p w14:paraId="2285B571" w14:textId="77777777" w:rsidR="00902852" w:rsidRPr="009755D5" w:rsidRDefault="00902852" w:rsidP="003D02C3">
      <w:pPr>
        <w:rPr>
          <w:highlight w:val="yellow"/>
        </w:rPr>
      </w:pPr>
    </w:p>
    <w:p w14:paraId="574E2A27" w14:textId="75A6BC6F" w:rsidR="00EF7D7B" w:rsidRPr="009755D5" w:rsidRDefault="00505B4E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2.5. </w:t>
      </w:r>
      <w:r w:rsidR="00EF7D7B" w:rsidRPr="009755D5">
        <w:rPr>
          <w:highlight w:val="yellow"/>
        </w:rPr>
        <w:t xml:space="preserve">Incubate </w:t>
      </w:r>
      <w:r w:rsidR="00E52D19" w:rsidRPr="009755D5">
        <w:rPr>
          <w:highlight w:val="yellow"/>
        </w:rPr>
        <w:t>the reactions in a thermocycler</w:t>
      </w:r>
      <w:r w:rsidR="00E52D19" w:rsidRPr="009755D5" w:rsidDel="00E52D19">
        <w:rPr>
          <w:highlight w:val="yellow"/>
        </w:rPr>
        <w:t xml:space="preserve"> </w:t>
      </w:r>
      <w:r w:rsidR="00E52D19" w:rsidRPr="009755D5">
        <w:rPr>
          <w:highlight w:val="yellow"/>
        </w:rPr>
        <w:t>at 37 °C</w:t>
      </w:r>
      <w:r w:rsidR="00EF7D7B" w:rsidRPr="009755D5">
        <w:rPr>
          <w:highlight w:val="yellow"/>
        </w:rPr>
        <w:t xml:space="preserve"> for 10 min.</w:t>
      </w:r>
    </w:p>
    <w:p w14:paraId="660C4419" w14:textId="77777777" w:rsidR="00902852" w:rsidRPr="009755D5" w:rsidRDefault="00902852" w:rsidP="003D02C3">
      <w:pPr>
        <w:rPr>
          <w:highlight w:val="yellow"/>
        </w:rPr>
      </w:pPr>
    </w:p>
    <w:p w14:paraId="6CB3F966" w14:textId="115F7F50" w:rsidR="00EF7D7B" w:rsidRPr="009755D5" w:rsidRDefault="00505B4E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2.6. </w:t>
      </w:r>
      <w:proofErr w:type="gramStart"/>
      <w:r w:rsidR="00EF7D7B" w:rsidRPr="009755D5">
        <w:rPr>
          <w:highlight w:val="yellow"/>
        </w:rPr>
        <w:t>Quick</w:t>
      </w:r>
      <w:proofErr w:type="gramEnd"/>
      <w:r w:rsidR="00EF7D7B" w:rsidRPr="009755D5">
        <w:rPr>
          <w:highlight w:val="yellow"/>
        </w:rPr>
        <w:t xml:space="preserve"> sp</w:t>
      </w:r>
      <w:r w:rsidR="0015720F" w:rsidRPr="009755D5">
        <w:rPr>
          <w:highlight w:val="yellow"/>
        </w:rPr>
        <w:t>in</w:t>
      </w:r>
      <w:r w:rsidR="00EF7D7B" w:rsidRPr="009755D5">
        <w:rPr>
          <w:highlight w:val="yellow"/>
        </w:rPr>
        <w:t xml:space="preserve"> tubes to collect </w:t>
      </w:r>
      <w:r w:rsidR="00E52D19" w:rsidRPr="009755D5">
        <w:rPr>
          <w:highlight w:val="yellow"/>
        </w:rPr>
        <w:t>the contents at the bottom</w:t>
      </w:r>
      <w:r w:rsidR="00EF7D7B" w:rsidRPr="009755D5">
        <w:rPr>
          <w:highlight w:val="yellow"/>
        </w:rPr>
        <w:t xml:space="preserve">, </w:t>
      </w:r>
      <w:r w:rsidR="00E52D19" w:rsidRPr="009755D5">
        <w:rPr>
          <w:highlight w:val="yellow"/>
        </w:rPr>
        <w:t>then</w:t>
      </w:r>
      <w:r w:rsidR="00EF7D7B" w:rsidRPr="009755D5">
        <w:rPr>
          <w:highlight w:val="yellow"/>
        </w:rPr>
        <w:t xml:space="preserve"> place </w:t>
      </w:r>
      <w:r w:rsidR="00E52D19" w:rsidRPr="009755D5">
        <w:rPr>
          <w:highlight w:val="yellow"/>
        </w:rPr>
        <w:t xml:space="preserve">them </w:t>
      </w:r>
      <w:r w:rsidR="00EF7D7B" w:rsidRPr="009755D5">
        <w:rPr>
          <w:highlight w:val="yellow"/>
        </w:rPr>
        <w:t xml:space="preserve">on a magnet </w:t>
      </w:r>
      <w:r w:rsidR="00E52D19" w:rsidRPr="009755D5">
        <w:rPr>
          <w:highlight w:val="yellow"/>
        </w:rPr>
        <w:t xml:space="preserve">rack </w:t>
      </w:r>
      <w:r w:rsidR="00EF7D7B" w:rsidRPr="009755D5">
        <w:rPr>
          <w:highlight w:val="yellow"/>
        </w:rPr>
        <w:t xml:space="preserve">until </w:t>
      </w:r>
      <w:r w:rsidR="00A1626C" w:rsidRPr="009755D5">
        <w:rPr>
          <w:highlight w:val="yellow"/>
        </w:rPr>
        <w:t xml:space="preserve">the </w:t>
      </w:r>
      <w:r w:rsidR="00E52D19" w:rsidRPr="009755D5">
        <w:rPr>
          <w:highlight w:val="yellow"/>
        </w:rPr>
        <w:t>solution becomes</w:t>
      </w:r>
      <w:r w:rsidR="00EF7D7B" w:rsidRPr="009755D5">
        <w:rPr>
          <w:highlight w:val="yellow"/>
        </w:rPr>
        <w:t xml:space="preserve"> clear</w:t>
      </w:r>
      <w:r w:rsidRPr="009755D5">
        <w:rPr>
          <w:highlight w:val="yellow"/>
        </w:rPr>
        <w:t>.</w:t>
      </w:r>
    </w:p>
    <w:p w14:paraId="692F281F" w14:textId="77777777" w:rsidR="00902852" w:rsidRPr="009755D5" w:rsidRDefault="00902852" w:rsidP="003D02C3">
      <w:pPr>
        <w:rPr>
          <w:highlight w:val="yellow"/>
        </w:rPr>
      </w:pPr>
    </w:p>
    <w:p w14:paraId="176ACB04" w14:textId="5E99C0BA" w:rsidR="00C9370E" w:rsidRPr="003D02C3" w:rsidRDefault="00505B4E" w:rsidP="003D02C3"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2.7. </w:t>
      </w:r>
      <w:r w:rsidR="00E52D19" w:rsidRPr="009755D5">
        <w:rPr>
          <w:highlight w:val="yellow"/>
        </w:rPr>
        <w:t>Carefully t</w:t>
      </w:r>
      <w:r w:rsidR="00EF7D7B" w:rsidRPr="009755D5">
        <w:rPr>
          <w:highlight w:val="yellow"/>
        </w:rPr>
        <w:t xml:space="preserve">ransfer </w:t>
      </w:r>
      <w:r w:rsidR="00E52D19" w:rsidRPr="009755D5">
        <w:rPr>
          <w:highlight w:val="yellow"/>
        </w:rPr>
        <w:t>approximately 85 µL</w:t>
      </w:r>
      <w:r w:rsidR="005E566B" w:rsidRPr="009755D5">
        <w:rPr>
          <w:highlight w:val="yellow"/>
        </w:rPr>
        <w:t xml:space="preserve"> </w:t>
      </w:r>
      <w:r w:rsidR="00EF7D7B" w:rsidRPr="009755D5">
        <w:rPr>
          <w:highlight w:val="yellow"/>
        </w:rPr>
        <w:t xml:space="preserve">supernatant </w:t>
      </w:r>
      <w:r w:rsidR="005E566B" w:rsidRPr="009755D5">
        <w:rPr>
          <w:highlight w:val="yellow"/>
        </w:rPr>
        <w:t>which</w:t>
      </w:r>
      <w:r w:rsidR="004B5171" w:rsidRPr="009755D5">
        <w:rPr>
          <w:highlight w:val="yellow"/>
        </w:rPr>
        <w:t xml:space="preserve"> </w:t>
      </w:r>
      <w:r w:rsidR="00EF7D7B" w:rsidRPr="009755D5">
        <w:rPr>
          <w:highlight w:val="yellow"/>
        </w:rPr>
        <w:t>contain</w:t>
      </w:r>
      <w:r w:rsidR="00703526" w:rsidRPr="009755D5">
        <w:rPr>
          <w:highlight w:val="yellow"/>
        </w:rPr>
        <w:t>s</w:t>
      </w:r>
      <w:r w:rsidR="00E52D19" w:rsidRPr="009755D5">
        <w:rPr>
          <w:highlight w:val="yellow"/>
        </w:rPr>
        <w:t xml:space="preserve"> the</w:t>
      </w:r>
      <w:r w:rsidR="00EF7D7B" w:rsidRPr="009755D5">
        <w:rPr>
          <w:highlight w:val="yellow"/>
        </w:rPr>
        <w:t xml:space="preserve"> CUT&amp;RUN-</w:t>
      </w:r>
      <w:r w:rsidR="00E52D19" w:rsidRPr="009755D5">
        <w:rPr>
          <w:highlight w:val="yellow"/>
        </w:rPr>
        <w:t>releas</w:t>
      </w:r>
      <w:r w:rsidR="00EF7D7B" w:rsidRPr="009755D5">
        <w:rPr>
          <w:highlight w:val="yellow"/>
        </w:rPr>
        <w:t xml:space="preserve">ed </w:t>
      </w:r>
      <w:proofErr w:type="gramStart"/>
      <w:r w:rsidR="004332C8" w:rsidRPr="009755D5">
        <w:rPr>
          <w:highlight w:val="yellow"/>
        </w:rPr>
        <w:t>DNA</w:t>
      </w:r>
      <w:r w:rsidR="00E52D19" w:rsidRPr="009755D5">
        <w:rPr>
          <w:highlight w:val="yellow"/>
        </w:rPr>
        <w:t xml:space="preserve"> </w:t>
      </w:r>
      <w:r w:rsidR="00EF7D7B" w:rsidRPr="009755D5">
        <w:rPr>
          <w:highlight w:val="yellow"/>
        </w:rPr>
        <w:t xml:space="preserve"> </w:t>
      </w:r>
      <w:r w:rsidR="00E52D19" w:rsidRPr="009755D5">
        <w:rPr>
          <w:highlight w:val="yellow"/>
        </w:rPr>
        <w:t>in</w:t>
      </w:r>
      <w:r w:rsidR="00EF7D7B" w:rsidRPr="009755D5">
        <w:rPr>
          <w:highlight w:val="yellow"/>
        </w:rPr>
        <w:t>to</w:t>
      </w:r>
      <w:proofErr w:type="gramEnd"/>
      <w:r w:rsidR="00EF7D7B" w:rsidRPr="009755D5">
        <w:rPr>
          <w:highlight w:val="yellow"/>
        </w:rPr>
        <w:t xml:space="preserve"> </w:t>
      </w:r>
      <w:r w:rsidR="00E52D19" w:rsidRPr="009755D5">
        <w:rPr>
          <w:highlight w:val="yellow"/>
        </w:rPr>
        <w:t>fresh</w:t>
      </w:r>
      <w:r w:rsidR="005E566B" w:rsidRPr="009755D5">
        <w:rPr>
          <w:highlight w:val="yellow"/>
        </w:rPr>
        <w:t xml:space="preserve"> </w:t>
      </w:r>
      <w:r w:rsidR="00EF7D7B" w:rsidRPr="009755D5">
        <w:rPr>
          <w:highlight w:val="yellow"/>
        </w:rPr>
        <w:t>1.5 mL tubes.</w:t>
      </w:r>
    </w:p>
    <w:p w14:paraId="1B844A04" w14:textId="77777777" w:rsidR="00EF7D7B" w:rsidRPr="003D02C3" w:rsidRDefault="00EF7D7B" w:rsidP="003D02C3"/>
    <w:p w14:paraId="56FCFEBE" w14:textId="50489DE5" w:rsidR="00322A7A" w:rsidRPr="003D02C3" w:rsidRDefault="00505B4E" w:rsidP="003D02C3">
      <w:r w:rsidRPr="003D02C3">
        <w:t>3.</w:t>
      </w:r>
      <w:r w:rsidR="00B32571" w:rsidRPr="003D02C3">
        <w:t xml:space="preserve">2.3. </w:t>
      </w:r>
      <w:r w:rsidR="00463EF8" w:rsidRPr="003D02C3">
        <w:t xml:space="preserve">DNA </w:t>
      </w:r>
      <w:r w:rsidR="009B7E2A" w:rsidRPr="003D02C3">
        <w:t>p</w:t>
      </w:r>
      <w:r w:rsidR="00463EF8" w:rsidRPr="003D02C3">
        <w:t xml:space="preserve">urification </w:t>
      </w:r>
      <w:r w:rsidR="009B7E2A" w:rsidRPr="003D02C3">
        <w:t>u</w:t>
      </w:r>
      <w:r w:rsidR="00463EF8" w:rsidRPr="003D02C3">
        <w:t xml:space="preserve">sing </w:t>
      </w:r>
      <w:r w:rsidR="00A1626C" w:rsidRPr="003D02C3">
        <w:t>the</w:t>
      </w:r>
      <w:r w:rsidR="00463EF8" w:rsidRPr="003D02C3">
        <w:t xml:space="preserve"> DNA </w:t>
      </w:r>
      <w:r w:rsidR="00E52D19" w:rsidRPr="003D02C3">
        <w:t>P</w:t>
      </w:r>
      <w:r w:rsidR="00463EF8" w:rsidRPr="003D02C3">
        <w:t xml:space="preserve">urification </w:t>
      </w:r>
      <w:r w:rsidR="00E52D19" w:rsidRPr="003D02C3">
        <w:t>K</w:t>
      </w:r>
      <w:r w:rsidR="00463EF8" w:rsidRPr="003D02C3">
        <w:t>it (</w:t>
      </w:r>
      <w:r w:rsidRPr="003D02C3">
        <w:t xml:space="preserve">see </w:t>
      </w:r>
      <w:r w:rsidRPr="003D02C3">
        <w:rPr>
          <w:b/>
          <w:bCs/>
        </w:rPr>
        <w:t>Table of Materials</w:t>
      </w:r>
      <w:r w:rsidR="00463EF8" w:rsidRPr="003D02C3">
        <w:t>)</w:t>
      </w:r>
    </w:p>
    <w:p w14:paraId="7BAADF32" w14:textId="77777777" w:rsidR="00E76571" w:rsidRPr="003D02C3" w:rsidRDefault="00E76571" w:rsidP="003D02C3">
      <w:pPr>
        <w:rPr>
          <w:b/>
          <w:bCs/>
          <w:u w:val="single"/>
        </w:rPr>
      </w:pPr>
    </w:p>
    <w:p w14:paraId="1FD2F6C8" w14:textId="19F7A8A3" w:rsidR="00BF0C1D" w:rsidRPr="003D02C3" w:rsidRDefault="00AF4FBE" w:rsidP="003D02C3">
      <w:r w:rsidRPr="003D02C3">
        <w:t>NOTE</w:t>
      </w:r>
      <w:r w:rsidR="007469C9" w:rsidRPr="003D02C3">
        <w:t>:</w:t>
      </w:r>
      <w:r w:rsidR="0024102A" w:rsidRPr="003D02C3">
        <w:t xml:space="preserve"> </w:t>
      </w:r>
      <w:r w:rsidR="00E52D19" w:rsidRPr="003D02C3">
        <w:t>Before first use, a</w:t>
      </w:r>
      <w:r w:rsidR="00BF0C1D" w:rsidRPr="003D02C3">
        <w:t xml:space="preserve">dd 6.9 </w:t>
      </w:r>
      <w:proofErr w:type="gramStart"/>
      <w:r w:rsidR="00BF0C1D" w:rsidRPr="003D02C3">
        <w:t xml:space="preserve">mL </w:t>
      </w:r>
      <w:r w:rsidR="00B32571" w:rsidRPr="003D02C3">
        <w:t xml:space="preserve"> </w:t>
      </w:r>
      <w:r w:rsidR="00BF0C1D" w:rsidRPr="003D02C3">
        <w:t>isopropanol</w:t>
      </w:r>
      <w:proofErr w:type="gramEnd"/>
      <w:r w:rsidR="00BF0C1D" w:rsidRPr="003D02C3">
        <w:t xml:space="preserve"> to </w:t>
      </w:r>
      <w:r w:rsidR="00B32571" w:rsidRPr="003D02C3">
        <w:t xml:space="preserve">the </w:t>
      </w:r>
      <w:r w:rsidR="00BF0C1D" w:rsidRPr="003D02C3">
        <w:t xml:space="preserve">DNA Binding Buffer </w:t>
      </w:r>
      <w:r w:rsidR="00E52D19" w:rsidRPr="003D02C3">
        <w:t>and a</w:t>
      </w:r>
      <w:r w:rsidR="00BF0C1D" w:rsidRPr="003D02C3">
        <w:t xml:space="preserve">dd 20 </w:t>
      </w:r>
      <w:r w:rsidR="00BD58BE" w:rsidRPr="003D02C3">
        <w:t>mL ≥</w:t>
      </w:r>
      <w:r w:rsidR="00D710B1" w:rsidRPr="003D02C3">
        <w:t xml:space="preserve"> </w:t>
      </w:r>
      <w:r w:rsidR="00BF0C1D" w:rsidRPr="003D02C3">
        <w:t xml:space="preserve">95% ethanol to </w:t>
      </w:r>
      <w:r w:rsidR="00A1626C" w:rsidRPr="003D02C3">
        <w:t xml:space="preserve">the </w:t>
      </w:r>
      <w:r w:rsidR="00BF0C1D" w:rsidRPr="003D02C3">
        <w:t>DNA Wash Buffer.</w:t>
      </w:r>
    </w:p>
    <w:p w14:paraId="3B5F5694" w14:textId="77777777" w:rsidR="007469C9" w:rsidRPr="003D02C3" w:rsidRDefault="007469C9" w:rsidP="003D02C3"/>
    <w:p w14:paraId="7B5211FF" w14:textId="69F6EEA2" w:rsidR="00BF0C1D" w:rsidRPr="003D02C3" w:rsidRDefault="005557F9" w:rsidP="003D02C3">
      <w:r w:rsidRPr="003D02C3">
        <w:t>3.</w:t>
      </w:r>
      <w:r w:rsidR="00B32571" w:rsidRPr="003D02C3">
        <w:t xml:space="preserve">2.3.1. </w:t>
      </w:r>
      <w:r w:rsidR="00BF0C1D" w:rsidRPr="003D02C3">
        <w:t xml:space="preserve">Add 420 </w:t>
      </w:r>
      <w:r w:rsidR="00F76354" w:rsidRPr="003D02C3">
        <w:t>µL</w:t>
      </w:r>
      <w:r w:rsidR="00BF0C1D" w:rsidRPr="003D02C3">
        <w:t xml:space="preserve"> </w:t>
      </w:r>
      <w:r w:rsidR="00A1626C" w:rsidRPr="003D02C3">
        <w:t xml:space="preserve">of </w:t>
      </w:r>
      <w:r w:rsidR="00BF0C1D" w:rsidRPr="003D02C3">
        <w:t xml:space="preserve">DNA Binding Buffer to each </w:t>
      </w:r>
      <w:r w:rsidR="00E52D19" w:rsidRPr="003D02C3">
        <w:t>collected supernatant</w:t>
      </w:r>
      <w:r w:rsidR="00BF0C1D" w:rsidRPr="003D02C3">
        <w:t>.</w:t>
      </w:r>
      <w:r w:rsidR="007469C9" w:rsidRPr="003D02C3">
        <w:t xml:space="preserve">  </w:t>
      </w:r>
      <w:r w:rsidR="00E52D19" w:rsidRPr="003D02C3">
        <w:t>V</w:t>
      </w:r>
      <w:r w:rsidR="00A1626C" w:rsidRPr="003D02C3">
        <w:t>o</w:t>
      </w:r>
      <w:r w:rsidRPr="003D02C3">
        <w:t>rtex</w:t>
      </w:r>
      <w:r w:rsidR="00E52D19" w:rsidRPr="003D02C3">
        <w:t xml:space="preserve"> briefly to mix thoroughly</w:t>
      </w:r>
      <w:r w:rsidR="00BD58BE" w:rsidRPr="003D02C3">
        <w:t>.</w:t>
      </w:r>
    </w:p>
    <w:p w14:paraId="5B16470E" w14:textId="77777777" w:rsidR="00BD58BE" w:rsidRPr="003D02C3" w:rsidRDefault="00BD58BE" w:rsidP="003D02C3"/>
    <w:p w14:paraId="16895E72" w14:textId="0D625152" w:rsidR="00BF0C1D" w:rsidRPr="003D02C3" w:rsidRDefault="005557F9" w:rsidP="003D02C3">
      <w:r w:rsidRPr="003D02C3">
        <w:t>3.</w:t>
      </w:r>
      <w:r w:rsidR="00B32571" w:rsidRPr="003D02C3">
        <w:t xml:space="preserve">2.3.2. </w:t>
      </w:r>
      <w:r w:rsidR="00BF0C1D" w:rsidRPr="003D02C3">
        <w:t xml:space="preserve">Place </w:t>
      </w:r>
      <w:r w:rsidR="00E52D19" w:rsidRPr="003D02C3">
        <w:t>a</w:t>
      </w:r>
      <w:r w:rsidR="00A1626C" w:rsidRPr="003D02C3">
        <w:t xml:space="preserve"> DNA Cleanup column in</w:t>
      </w:r>
      <w:r w:rsidR="00E52D19" w:rsidRPr="003D02C3">
        <w:t>to</w:t>
      </w:r>
      <w:r w:rsidR="00A1626C" w:rsidRPr="003D02C3">
        <w:t xml:space="preserve"> </w:t>
      </w:r>
      <w:r w:rsidR="00E52D19" w:rsidRPr="003D02C3">
        <w:t>its</w:t>
      </w:r>
      <w:r w:rsidR="00A1626C" w:rsidRPr="003D02C3">
        <w:t xml:space="preserve"> </w:t>
      </w:r>
      <w:r w:rsidR="00BF0C1D" w:rsidRPr="003D02C3">
        <w:t>collection tubes.</w:t>
      </w:r>
    </w:p>
    <w:p w14:paraId="7EFE25A4" w14:textId="77777777" w:rsidR="00173C92" w:rsidRPr="003D02C3" w:rsidRDefault="00173C92" w:rsidP="003D02C3"/>
    <w:p w14:paraId="2EF90A2A" w14:textId="0FD66EEA" w:rsidR="00BF0C1D" w:rsidRPr="003D02C3" w:rsidRDefault="005557F9" w:rsidP="003D02C3">
      <w:r w:rsidRPr="003D02C3">
        <w:t>3.</w:t>
      </w:r>
      <w:r w:rsidR="00B32571" w:rsidRPr="003D02C3">
        <w:t xml:space="preserve">2.3.3. </w:t>
      </w:r>
      <w:r w:rsidR="00BF0C1D" w:rsidRPr="003D02C3">
        <w:t xml:space="preserve">Load </w:t>
      </w:r>
      <w:r w:rsidR="003D1F5B" w:rsidRPr="003D02C3">
        <w:t>each sample onto the corresponding</w:t>
      </w:r>
      <w:r w:rsidR="00BF0C1D" w:rsidRPr="003D02C3">
        <w:t xml:space="preserve"> column.</w:t>
      </w:r>
    </w:p>
    <w:p w14:paraId="099BB031" w14:textId="77777777" w:rsidR="00296BCC" w:rsidRPr="003D02C3" w:rsidRDefault="00296BCC" w:rsidP="003D02C3"/>
    <w:p w14:paraId="2307C36D" w14:textId="1D502F07" w:rsidR="00BF0C1D" w:rsidRPr="003D02C3" w:rsidRDefault="005557F9" w:rsidP="003D02C3">
      <w:r w:rsidRPr="003D02C3">
        <w:t>3.</w:t>
      </w:r>
      <w:r w:rsidR="00B32571" w:rsidRPr="003D02C3">
        <w:t xml:space="preserve">2.3.4. </w:t>
      </w:r>
      <w:r w:rsidR="00BF0C1D" w:rsidRPr="003D02C3">
        <w:t>Centrifuge at 16</w:t>
      </w:r>
      <w:r w:rsidR="007469C9" w:rsidRPr="003D02C3">
        <w:t>,</w:t>
      </w:r>
      <w:r w:rsidR="00BF0C1D" w:rsidRPr="003D02C3">
        <w:t>00</w:t>
      </w:r>
      <w:r w:rsidR="007469C9" w:rsidRPr="003D02C3">
        <w:t xml:space="preserve">0 </w:t>
      </w:r>
      <w:r w:rsidR="00BF0C1D" w:rsidRPr="003D02C3">
        <w:t xml:space="preserve">× </w:t>
      </w:r>
      <w:r w:rsidR="00BF0C1D" w:rsidRPr="003D02C3">
        <w:rPr>
          <w:i/>
          <w:iCs/>
        </w:rPr>
        <w:t>g</w:t>
      </w:r>
      <w:r w:rsidR="00BF0C1D" w:rsidRPr="003D02C3">
        <w:t xml:space="preserve"> for 30</w:t>
      </w:r>
      <w:r w:rsidR="00D40828" w:rsidRPr="003D02C3">
        <w:t xml:space="preserve"> </w:t>
      </w:r>
      <w:r w:rsidR="00BF0C1D" w:rsidRPr="003D02C3">
        <w:t>s</w:t>
      </w:r>
      <w:r w:rsidR="00D40828" w:rsidRPr="003D02C3">
        <w:t xml:space="preserve"> </w:t>
      </w:r>
      <w:r w:rsidR="00BF0C1D" w:rsidRPr="003D02C3">
        <w:t>at RT.</w:t>
      </w:r>
      <w:r w:rsidR="007469C9" w:rsidRPr="003D02C3">
        <w:t xml:space="preserve"> Discard the flow-through</w:t>
      </w:r>
      <w:r w:rsidR="003D1F5B" w:rsidRPr="003D02C3">
        <w:t xml:space="preserve"> and re</w:t>
      </w:r>
      <w:r w:rsidR="00D40828" w:rsidRPr="003D02C3">
        <w:t>t</w:t>
      </w:r>
      <w:r w:rsidR="003D1F5B" w:rsidRPr="003D02C3">
        <w:t>urn</w:t>
      </w:r>
      <w:r w:rsidR="007469C9" w:rsidRPr="003D02C3">
        <w:t xml:space="preserve"> </w:t>
      </w:r>
      <w:r w:rsidR="00A1626C" w:rsidRPr="003D02C3">
        <w:t xml:space="preserve">the column </w:t>
      </w:r>
      <w:r w:rsidR="003D1F5B" w:rsidRPr="003D02C3">
        <w:t xml:space="preserve">to </w:t>
      </w:r>
      <w:r w:rsidR="00A1626C" w:rsidRPr="003D02C3">
        <w:t xml:space="preserve">the </w:t>
      </w:r>
      <w:r w:rsidR="007469C9" w:rsidRPr="003D02C3">
        <w:t>collection tube.</w:t>
      </w:r>
    </w:p>
    <w:p w14:paraId="31197493" w14:textId="77777777" w:rsidR="00296BCC" w:rsidRPr="003D02C3" w:rsidRDefault="00296BCC" w:rsidP="003D02C3"/>
    <w:p w14:paraId="55DCA1CF" w14:textId="50101D5B" w:rsidR="004836D8" w:rsidRPr="003D02C3" w:rsidRDefault="005557F9" w:rsidP="003D02C3">
      <w:r w:rsidRPr="003D02C3">
        <w:t>3.</w:t>
      </w:r>
      <w:r w:rsidR="00B32571" w:rsidRPr="003D02C3">
        <w:t xml:space="preserve">2.3.5. </w:t>
      </w:r>
      <w:r w:rsidR="004836D8" w:rsidRPr="003D02C3">
        <w:t xml:space="preserve">Add 200 </w:t>
      </w:r>
      <w:r w:rsidR="00F76354" w:rsidRPr="003D02C3">
        <w:t>µL</w:t>
      </w:r>
      <w:r w:rsidR="004836D8" w:rsidRPr="003D02C3">
        <w:t xml:space="preserve"> </w:t>
      </w:r>
      <w:r w:rsidR="00A1626C" w:rsidRPr="003D02C3">
        <w:t xml:space="preserve">of </w:t>
      </w:r>
      <w:r w:rsidR="004836D8" w:rsidRPr="003D02C3">
        <w:t xml:space="preserve">DNA wash buffer </w:t>
      </w:r>
      <w:r w:rsidR="0071622B" w:rsidRPr="003D02C3">
        <w:t>t</w:t>
      </w:r>
      <w:r w:rsidR="004836D8" w:rsidRPr="003D02C3">
        <w:t>o each column</w:t>
      </w:r>
      <w:r w:rsidR="00240B2B" w:rsidRPr="003D02C3">
        <w:t xml:space="preserve"> and centrifuge</w:t>
      </w:r>
      <w:r w:rsidR="004836D8" w:rsidRPr="003D02C3">
        <w:t xml:space="preserve"> at 16,000 x </w:t>
      </w:r>
      <w:r w:rsidR="004836D8" w:rsidRPr="003D02C3">
        <w:rPr>
          <w:i/>
          <w:iCs/>
        </w:rPr>
        <w:t>g</w:t>
      </w:r>
      <w:r w:rsidR="00240B2B" w:rsidRPr="003D02C3">
        <w:t xml:space="preserve"> for</w:t>
      </w:r>
      <w:r w:rsidR="004836D8" w:rsidRPr="003D02C3">
        <w:t xml:space="preserve"> 30 s</w:t>
      </w:r>
      <w:r w:rsidR="0071622B" w:rsidRPr="003D02C3">
        <w:t xml:space="preserve"> </w:t>
      </w:r>
      <w:r w:rsidR="00BF535A" w:rsidRPr="003D02C3">
        <w:t xml:space="preserve">at </w:t>
      </w:r>
      <w:r w:rsidR="004836D8" w:rsidRPr="003D02C3">
        <w:t xml:space="preserve">RT. Discard </w:t>
      </w:r>
      <w:r w:rsidR="00A1626C" w:rsidRPr="003D02C3">
        <w:t xml:space="preserve">the </w:t>
      </w:r>
      <w:r w:rsidR="004836D8" w:rsidRPr="003D02C3">
        <w:t>flow-through</w:t>
      </w:r>
      <w:r w:rsidR="00BF535A" w:rsidRPr="003D02C3">
        <w:t xml:space="preserve"> and </w:t>
      </w:r>
      <w:r w:rsidR="009C58F1" w:rsidRPr="003D02C3">
        <w:t>re</w:t>
      </w:r>
      <w:r w:rsidR="00BF535A" w:rsidRPr="003D02C3">
        <w:t>p</w:t>
      </w:r>
      <w:r w:rsidR="004836D8" w:rsidRPr="003D02C3">
        <w:t xml:space="preserve">lace </w:t>
      </w:r>
      <w:r w:rsidR="00BF535A" w:rsidRPr="003D02C3">
        <w:t xml:space="preserve">the </w:t>
      </w:r>
      <w:r w:rsidR="004836D8" w:rsidRPr="003D02C3">
        <w:t xml:space="preserve">column </w:t>
      </w:r>
      <w:r w:rsidR="009C58F1" w:rsidRPr="003D02C3">
        <w:t>in</w:t>
      </w:r>
      <w:r w:rsidR="004836D8" w:rsidRPr="003D02C3">
        <w:t xml:space="preserve"> the collection tube.</w:t>
      </w:r>
    </w:p>
    <w:p w14:paraId="6BC8E81C" w14:textId="77777777" w:rsidR="00A51869" w:rsidRPr="003D02C3" w:rsidRDefault="00A51869" w:rsidP="003D02C3"/>
    <w:p w14:paraId="7BE10216" w14:textId="1542FB1C" w:rsidR="00BF0C1D" w:rsidRPr="003D02C3" w:rsidRDefault="005557F9" w:rsidP="003D02C3">
      <w:r w:rsidRPr="003D02C3">
        <w:t>3.</w:t>
      </w:r>
      <w:r w:rsidR="00B32571" w:rsidRPr="003D02C3">
        <w:t xml:space="preserve">2.3.6. </w:t>
      </w:r>
      <w:r w:rsidR="007469C9" w:rsidRPr="003D02C3">
        <w:t>Repeat the washing step on</w:t>
      </w:r>
      <w:r w:rsidR="009F579F" w:rsidRPr="003D02C3">
        <w:t>ce</w:t>
      </w:r>
      <w:r w:rsidR="007469C9" w:rsidRPr="003D02C3">
        <w:t>.</w:t>
      </w:r>
    </w:p>
    <w:p w14:paraId="644FC9D2" w14:textId="77777777" w:rsidR="00EB75EF" w:rsidRPr="003D02C3" w:rsidRDefault="00EB75EF" w:rsidP="003D02C3"/>
    <w:p w14:paraId="021A0FDD" w14:textId="5FCD6C34" w:rsidR="00BF0C1D" w:rsidRPr="003D02C3" w:rsidRDefault="005557F9" w:rsidP="003D02C3">
      <w:r w:rsidRPr="003D02C3">
        <w:t>3.</w:t>
      </w:r>
      <w:r w:rsidR="00B32571" w:rsidRPr="003D02C3">
        <w:t xml:space="preserve">2.3.7. </w:t>
      </w:r>
      <w:r w:rsidR="00BF0C1D" w:rsidRPr="003D02C3">
        <w:t xml:space="preserve">Centrifuge again </w:t>
      </w:r>
      <w:r w:rsidR="007469C9" w:rsidRPr="003D02C3">
        <w:t>at 16,000</w:t>
      </w:r>
      <w:r w:rsidR="00F6378C" w:rsidRPr="003D02C3">
        <w:t xml:space="preserve"> x</w:t>
      </w:r>
      <w:r w:rsidR="007469C9" w:rsidRPr="003D02C3">
        <w:t xml:space="preserve"> </w:t>
      </w:r>
      <w:r w:rsidR="007469C9" w:rsidRPr="003D02C3">
        <w:rPr>
          <w:i/>
          <w:iCs/>
        </w:rPr>
        <w:t>g</w:t>
      </w:r>
      <w:r w:rsidR="0011679F" w:rsidRPr="003D02C3">
        <w:t xml:space="preserve"> for </w:t>
      </w:r>
      <w:r w:rsidR="007469C9" w:rsidRPr="003D02C3">
        <w:t>30 s</w:t>
      </w:r>
      <w:r w:rsidR="0011679F" w:rsidRPr="003D02C3">
        <w:t xml:space="preserve"> at</w:t>
      </w:r>
      <w:r w:rsidR="007469C9" w:rsidRPr="003D02C3">
        <w:t xml:space="preserve"> RT </w:t>
      </w:r>
      <w:r w:rsidR="00BF0C1D" w:rsidRPr="003D02C3">
        <w:t xml:space="preserve">to </w:t>
      </w:r>
      <w:r w:rsidR="00281DCF" w:rsidRPr="003D02C3">
        <w:t>fully remove residual wash buffer</w:t>
      </w:r>
      <w:r w:rsidR="00BF0C1D" w:rsidRPr="003D02C3">
        <w:t>.</w:t>
      </w:r>
    </w:p>
    <w:p w14:paraId="158B5C45" w14:textId="77777777" w:rsidR="00240B2B" w:rsidRPr="003D02C3" w:rsidRDefault="00240B2B" w:rsidP="003D02C3"/>
    <w:p w14:paraId="3CDF4D27" w14:textId="66BCEBE4" w:rsidR="00BF0C1D" w:rsidRPr="003D02C3" w:rsidRDefault="005557F9" w:rsidP="003D02C3">
      <w:r w:rsidRPr="003D02C3">
        <w:t>3.</w:t>
      </w:r>
      <w:r w:rsidR="00B32571" w:rsidRPr="003D02C3">
        <w:t xml:space="preserve">2.3.8. </w:t>
      </w:r>
      <w:r w:rsidR="00BF0C1D" w:rsidRPr="003D02C3">
        <w:t>Transfer columns to labeled 1.5 mL tubes.</w:t>
      </w:r>
    </w:p>
    <w:p w14:paraId="23EAB8D5" w14:textId="77777777" w:rsidR="00F6378C" w:rsidRPr="003D02C3" w:rsidRDefault="00F6378C" w:rsidP="003D02C3"/>
    <w:p w14:paraId="5D9FB007" w14:textId="78B28455" w:rsidR="00BF0C1D" w:rsidRPr="003D02C3" w:rsidRDefault="005557F9" w:rsidP="003D02C3">
      <w:r w:rsidRPr="003D02C3">
        <w:t>3.</w:t>
      </w:r>
      <w:r w:rsidR="00B32571" w:rsidRPr="003D02C3">
        <w:t xml:space="preserve">2.3.9. </w:t>
      </w:r>
      <w:r w:rsidR="00BF0C1D" w:rsidRPr="003D02C3">
        <w:t>A</w:t>
      </w:r>
      <w:r w:rsidR="00281DCF" w:rsidRPr="003D02C3">
        <w:t>pply</w:t>
      </w:r>
      <w:r w:rsidR="00BF0C1D" w:rsidRPr="003D02C3">
        <w:t xml:space="preserve"> 12 </w:t>
      </w:r>
      <w:r w:rsidR="00F76354" w:rsidRPr="003D02C3">
        <w:t>µL</w:t>
      </w:r>
      <w:r w:rsidR="00BF0C1D" w:rsidRPr="003D02C3">
        <w:t xml:space="preserve"> </w:t>
      </w:r>
      <w:r w:rsidR="00A1626C" w:rsidRPr="003D02C3">
        <w:t xml:space="preserve">of </w:t>
      </w:r>
      <w:r w:rsidR="00BF0C1D" w:rsidRPr="003D02C3">
        <w:t xml:space="preserve">Elution Buffer </w:t>
      </w:r>
      <w:r w:rsidR="00281DCF" w:rsidRPr="003D02C3">
        <w:t xml:space="preserve">directly </w:t>
      </w:r>
      <w:r w:rsidR="00BF0C1D" w:rsidRPr="003D02C3">
        <w:t xml:space="preserve">to the </w:t>
      </w:r>
      <w:r w:rsidR="00281DCF" w:rsidRPr="003D02C3">
        <w:t xml:space="preserve">membrane at the </w:t>
      </w:r>
      <w:r w:rsidR="000A12CB" w:rsidRPr="003D02C3">
        <w:t>center</w:t>
      </w:r>
      <w:r w:rsidR="00BF0C1D" w:rsidRPr="003D02C3">
        <w:t xml:space="preserve"> of the column.</w:t>
      </w:r>
    </w:p>
    <w:p w14:paraId="003406C0" w14:textId="77777777" w:rsidR="00BD3A5B" w:rsidRPr="003D02C3" w:rsidRDefault="00BD3A5B" w:rsidP="003D02C3"/>
    <w:p w14:paraId="3B18977A" w14:textId="50FB659D" w:rsidR="00463EF8" w:rsidRPr="003D02C3" w:rsidRDefault="005557F9" w:rsidP="003D02C3">
      <w:r w:rsidRPr="003D02C3">
        <w:t>3.</w:t>
      </w:r>
      <w:r w:rsidR="00B32571" w:rsidRPr="003D02C3">
        <w:t xml:space="preserve">2.3.10. </w:t>
      </w:r>
      <w:r w:rsidR="00BF0C1D" w:rsidRPr="003D02C3">
        <w:t>Incubate for 5 min at RT</w:t>
      </w:r>
      <w:r w:rsidR="00281DCF" w:rsidRPr="003D02C3">
        <w:t xml:space="preserve"> and then</w:t>
      </w:r>
      <w:r w:rsidR="00D40828" w:rsidRPr="003D02C3">
        <w:t xml:space="preserve"> </w:t>
      </w:r>
      <w:r w:rsidR="00281DCF" w:rsidRPr="003D02C3">
        <w:t>c</w:t>
      </w:r>
      <w:r w:rsidR="00BF0C1D" w:rsidRPr="003D02C3">
        <w:t>entrifuge at 16</w:t>
      </w:r>
      <w:r w:rsidR="00B22684" w:rsidRPr="003D02C3">
        <w:t>,</w:t>
      </w:r>
      <w:r w:rsidR="00BF0C1D" w:rsidRPr="003D02C3">
        <w:t>00</w:t>
      </w:r>
      <w:r w:rsidR="00B22684" w:rsidRPr="003D02C3">
        <w:t>0</w:t>
      </w:r>
      <w:r w:rsidR="00BD3A5B" w:rsidRPr="003D02C3">
        <w:t xml:space="preserve"> </w:t>
      </w:r>
      <w:r w:rsidR="00BF0C1D" w:rsidRPr="003D02C3">
        <w:t xml:space="preserve">× </w:t>
      </w:r>
      <w:r w:rsidR="00BF0C1D" w:rsidRPr="003D02C3">
        <w:rPr>
          <w:i/>
          <w:iCs/>
        </w:rPr>
        <w:t>g</w:t>
      </w:r>
      <w:r w:rsidR="00BD3A5B" w:rsidRPr="003D02C3">
        <w:t xml:space="preserve"> for </w:t>
      </w:r>
      <w:r w:rsidR="00B22684" w:rsidRPr="003D02C3">
        <w:t>1 min</w:t>
      </w:r>
      <w:r w:rsidR="00BF0C1D" w:rsidRPr="003D02C3">
        <w:t xml:space="preserve"> at RT</w:t>
      </w:r>
      <w:r w:rsidR="00281DCF" w:rsidRPr="003D02C3">
        <w:t xml:space="preserve"> to elute the DNA</w:t>
      </w:r>
      <w:r w:rsidR="00BF0C1D" w:rsidRPr="003D02C3">
        <w:t>.</w:t>
      </w:r>
    </w:p>
    <w:p w14:paraId="10A30214" w14:textId="77777777" w:rsidR="004525CB" w:rsidRPr="003D02C3" w:rsidRDefault="004525CB" w:rsidP="003D02C3"/>
    <w:p w14:paraId="0A160988" w14:textId="07F6CBD2" w:rsidR="004525CB" w:rsidRPr="003D02C3" w:rsidRDefault="00135B39" w:rsidP="003D02C3">
      <w:r w:rsidRPr="003D02C3">
        <w:t>NOTE: This is a s</w:t>
      </w:r>
      <w:r w:rsidR="004525CB" w:rsidRPr="003D02C3">
        <w:t xml:space="preserve">afe </w:t>
      </w:r>
      <w:r w:rsidRPr="003D02C3">
        <w:t>stopping</w:t>
      </w:r>
      <w:r w:rsidR="004525CB" w:rsidRPr="003D02C3">
        <w:t xml:space="preserve"> point. </w:t>
      </w:r>
      <w:r w:rsidR="00281DCF" w:rsidRPr="003D02C3">
        <w:t>Store eluted</w:t>
      </w:r>
      <w:r w:rsidR="003E7F52" w:rsidRPr="003D02C3">
        <w:t xml:space="preserve"> </w:t>
      </w:r>
      <w:proofErr w:type="gramStart"/>
      <w:r w:rsidR="004525CB" w:rsidRPr="003D02C3">
        <w:t>DNA  at</w:t>
      </w:r>
      <w:proofErr w:type="gramEnd"/>
      <w:r w:rsidR="004525CB" w:rsidRPr="003D02C3">
        <w:t xml:space="preserve"> -20</w:t>
      </w:r>
      <w:r w:rsidR="00A1626C" w:rsidRPr="003D02C3">
        <w:t xml:space="preserve"> </w:t>
      </w:r>
      <w:r w:rsidR="004525CB" w:rsidRPr="003D02C3">
        <w:t>˚C for fu</w:t>
      </w:r>
      <w:r w:rsidR="00281DCF" w:rsidRPr="003D02C3">
        <w:t>ture</w:t>
      </w:r>
      <w:r w:rsidR="004525CB" w:rsidRPr="003D02C3">
        <w:t xml:space="preserve"> processing.</w:t>
      </w:r>
    </w:p>
    <w:p w14:paraId="41FD010B" w14:textId="77777777" w:rsidR="00BF0C1D" w:rsidRPr="003D02C3" w:rsidRDefault="00BF0C1D" w:rsidP="003D02C3"/>
    <w:p w14:paraId="50517313" w14:textId="31F5B8B9" w:rsidR="00322A7A" w:rsidRPr="009755D5" w:rsidRDefault="005557F9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4. </w:t>
      </w:r>
      <w:r w:rsidR="00C4726B" w:rsidRPr="009755D5">
        <w:rPr>
          <w:highlight w:val="yellow"/>
        </w:rPr>
        <w:t>CUT&amp;RUN DNA quantification and fragment size distribution analysis</w:t>
      </w:r>
    </w:p>
    <w:p w14:paraId="7959161C" w14:textId="77777777" w:rsidR="00422654" w:rsidRPr="009755D5" w:rsidRDefault="00422654" w:rsidP="003D02C3">
      <w:pPr>
        <w:rPr>
          <w:b/>
          <w:bCs/>
          <w:highlight w:val="yellow"/>
        </w:rPr>
      </w:pPr>
    </w:p>
    <w:p w14:paraId="4A96629D" w14:textId="7B5515B5" w:rsidR="00463EF8" w:rsidRPr="009755D5" w:rsidRDefault="00AF4FBE" w:rsidP="003D02C3">
      <w:pPr>
        <w:rPr>
          <w:highlight w:val="yellow"/>
        </w:rPr>
      </w:pPr>
      <w:r w:rsidRPr="009755D5">
        <w:rPr>
          <w:highlight w:val="yellow"/>
        </w:rPr>
        <w:t>NOTE</w:t>
      </w:r>
      <w:r w:rsidR="00C4726B" w:rsidRPr="009755D5">
        <w:rPr>
          <w:highlight w:val="yellow"/>
        </w:rPr>
        <w:t xml:space="preserve">: </w:t>
      </w:r>
      <w:r w:rsidR="00A8137B" w:rsidRPr="009755D5">
        <w:rPr>
          <w:highlight w:val="yellow"/>
        </w:rPr>
        <w:t xml:space="preserve">Quantify </w:t>
      </w:r>
      <w:proofErr w:type="gramStart"/>
      <w:r w:rsidR="006147B1" w:rsidRPr="009755D5">
        <w:rPr>
          <w:highlight w:val="yellow"/>
        </w:rPr>
        <w:t>DNA  using</w:t>
      </w:r>
      <w:proofErr w:type="gramEnd"/>
      <w:r w:rsidR="006147B1" w:rsidRPr="009755D5">
        <w:rPr>
          <w:highlight w:val="yellow"/>
        </w:rPr>
        <w:t xml:space="preserve"> a Fluorometer with the </w:t>
      </w:r>
      <w:proofErr w:type="gramStart"/>
      <w:r w:rsidR="00687E72" w:rsidRPr="009755D5">
        <w:rPr>
          <w:highlight w:val="yellow"/>
        </w:rPr>
        <w:t>dsDNA</w:t>
      </w:r>
      <w:proofErr w:type="gramEnd"/>
      <w:r w:rsidR="00687E72" w:rsidRPr="009755D5">
        <w:rPr>
          <w:highlight w:val="yellow"/>
        </w:rPr>
        <w:t xml:space="preserve"> </w:t>
      </w:r>
      <w:r w:rsidR="006147B1" w:rsidRPr="009755D5">
        <w:rPr>
          <w:highlight w:val="yellow"/>
        </w:rPr>
        <w:t xml:space="preserve">High Sensitivity </w:t>
      </w:r>
      <w:r w:rsidR="005541EA" w:rsidRPr="009755D5">
        <w:rPr>
          <w:highlight w:val="yellow"/>
        </w:rPr>
        <w:t xml:space="preserve">assay </w:t>
      </w:r>
      <w:r w:rsidR="006147B1" w:rsidRPr="009755D5">
        <w:rPr>
          <w:highlight w:val="yellow"/>
        </w:rPr>
        <w:t xml:space="preserve">Kit, </w:t>
      </w:r>
      <w:r w:rsidR="00A8137B" w:rsidRPr="009755D5">
        <w:rPr>
          <w:highlight w:val="yellow"/>
        </w:rPr>
        <w:t xml:space="preserve">which </w:t>
      </w:r>
      <w:r w:rsidR="006147B1" w:rsidRPr="009755D5">
        <w:rPr>
          <w:highlight w:val="yellow"/>
        </w:rPr>
        <w:t>provides more accurate measurement</w:t>
      </w:r>
      <w:r w:rsidR="00126614" w:rsidRPr="009755D5">
        <w:rPr>
          <w:highlight w:val="yellow"/>
        </w:rPr>
        <w:t>s</w:t>
      </w:r>
      <w:r w:rsidR="006147B1" w:rsidRPr="009755D5">
        <w:rPr>
          <w:highlight w:val="yellow"/>
        </w:rPr>
        <w:t xml:space="preserve"> of double-stranded DNA </w:t>
      </w:r>
      <w:r w:rsidR="00A8137B" w:rsidRPr="009755D5">
        <w:rPr>
          <w:highlight w:val="yellow"/>
        </w:rPr>
        <w:t>than absorbance-based methods</w:t>
      </w:r>
      <w:r w:rsidR="006147B1" w:rsidRPr="009755D5">
        <w:rPr>
          <w:highlight w:val="yellow"/>
        </w:rPr>
        <w:t>.</w:t>
      </w:r>
    </w:p>
    <w:p w14:paraId="693E2F5C" w14:textId="77777777" w:rsidR="00C4726B" w:rsidRPr="009755D5" w:rsidRDefault="00C4726B" w:rsidP="003D02C3">
      <w:pPr>
        <w:rPr>
          <w:highlight w:val="yellow"/>
        </w:rPr>
      </w:pPr>
    </w:p>
    <w:p w14:paraId="01ACD88F" w14:textId="7085EE38" w:rsidR="00C4726B" w:rsidRPr="009755D5" w:rsidRDefault="005557F9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4.1. </w:t>
      </w:r>
      <w:bookmarkStart w:id="10" w:name="_Hlk207187273"/>
      <w:r w:rsidR="00B22684" w:rsidRPr="009755D5">
        <w:rPr>
          <w:highlight w:val="yellow"/>
        </w:rPr>
        <w:t xml:space="preserve">Use 1 </w:t>
      </w:r>
      <w:r w:rsidR="00F76354" w:rsidRPr="009755D5">
        <w:rPr>
          <w:highlight w:val="yellow"/>
        </w:rPr>
        <w:t>µL</w:t>
      </w:r>
      <w:r w:rsidR="00B22684" w:rsidRPr="009755D5">
        <w:rPr>
          <w:highlight w:val="yellow"/>
        </w:rPr>
        <w:t xml:space="preserve"> </w:t>
      </w:r>
      <w:r w:rsidR="00A8137B" w:rsidRPr="009755D5">
        <w:rPr>
          <w:highlight w:val="yellow"/>
        </w:rPr>
        <w:t xml:space="preserve">of each sample </w:t>
      </w:r>
      <w:r w:rsidR="00B22684" w:rsidRPr="009755D5">
        <w:rPr>
          <w:highlight w:val="yellow"/>
        </w:rPr>
        <w:t xml:space="preserve">to </w:t>
      </w:r>
      <w:r w:rsidR="00A8137B" w:rsidRPr="009755D5">
        <w:rPr>
          <w:highlight w:val="yellow"/>
        </w:rPr>
        <w:t>determine</w:t>
      </w:r>
      <w:r w:rsidR="006F7F68" w:rsidRPr="009755D5">
        <w:rPr>
          <w:highlight w:val="yellow"/>
        </w:rPr>
        <w:t xml:space="preserve"> CUT&amp;RUN </w:t>
      </w:r>
      <w:r w:rsidR="00C4726B" w:rsidRPr="009755D5">
        <w:rPr>
          <w:highlight w:val="yellow"/>
        </w:rPr>
        <w:t xml:space="preserve">DNA concentration </w:t>
      </w:r>
      <w:r w:rsidR="00922231" w:rsidRPr="009755D5">
        <w:rPr>
          <w:highlight w:val="yellow"/>
        </w:rPr>
        <w:t xml:space="preserve">using </w:t>
      </w:r>
      <w:r w:rsidR="00C4726B" w:rsidRPr="009755D5">
        <w:rPr>
          <w:highlight w:val="yellow"/>
        </w:rPr>
        <w:t>the dsDNA High Sensitivity Assay Kit</w:t>
      </w:r>
      <w:bookmarkEnd w:id="10"/>
      <w:r w:rsidR="00FF7C13" w:rsidRPr="009755D5">
        <w:rPr>
          <w:highlight w:val="yellow"/>
        </w:rPr>
        <w:t xml:space="preserve"> (see </w:t>
      </w:r>
      <w:r w:rsidR="00FF7C13" w:rsidRPr="009755D5">
        <w:rPr>
          <w:b/>
          <w:bCs/>
          <w:highlight w:val="yellow"/>
        </w:rPr>
        <w:t>Table of Materials</w:t>
      </w:r>
      <w:r w:rsidR="00FF7C13" w:rsidRPr="009755D5">
        <w:rPr>
          <w:highlight w:val="yellow"/>
        </w:rPr>
        <w:t>)</w:t>
      </w:r>
      <w:r w:rsidR="00C4726B" w:rsidRPr="009755D5">
        <w:rPr>
          <w:highlight w:val="yellow"/>
        </w:rPr>
        <w:t xml:space="preserve">.  </w:t>
      </w:r>
    </w:p>
    <w:p w14:paraId="6BF5EA8B" w14:textId="77777777" w:rsidR="00B22684" w:rsidRPr="009755D5" w:rsidRDefault="00B22684" w:rsidP="003D02C3">
      <w:pPr>
        <w:rPr>
          <w:highlight w:val="yellow"/>
        </w:rPr>
      </w:pPr>
    </w:p>
    <w:p w14:paraId="66666985" w14:textId="3C8CE9E5" w:rsidR="00F60F76" w:rsidRPr="009755D5" w:rsidRDefault="005557F9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4.2. </w:t>
      </w:r>
      <w:r w:rsidR="007B21BD" w:rsidRPr="009755D5">
        <w:rPr>
          <w:highlight w:val="yellow"/>
        </w:rPr>
        <w:t xml:space="preserve">Use </w:t>
      </w:r>
      <w:r w:rsidR="00922231" w:rsidRPr="009755D5">
        <w:rPr>
          <w:highlight w:val="yellow"/>
        </w:rPr>
        <w:t xml:space="preserve">an additional </w:t>
      </w:r>
      <w:r w:rsidR="007B21BD" w:rsidRPr="009755D5">
        <w:rPr>
          <w:highlight w:val="yellow"/>
        </w:rPr>
        <w:t xml:space="preserve">1 </w:t>
      </w:r>
      <w:r w:rsidR="00F76354" w:rsidRPr="009755D5">
        <w:rPr>
          <w:highlight w:val="yellow"/>
        </w:rPr>
        <w:t>µL</w:t>
      </w:r>
      <w:r w:rsidR="00922231" w:rsidRPr="009755D5">
        <w:rPr>
          <w:highlight w:val="yellow"/>
        </w:rPr>
        <w:t xml:space="preserve"> of DNA</w:t>
      </w:r>
      <w:r w:rsidR="007B21BD" w:rsidRPr="009755D5">
        <w:rPr>
          <w:highlight w:val="yellow"/>
        </w:rPr>
        <w:t xml:space="preserve"> to</w:t>
      </w:r>
      <w:r w:rsidR="00C4726B" w:rsidRPr="009755D5">
        <w:rPr>
          <w:highlight w:val="yellow"/>
        </w:rPr>
        <w:t xml:space="preserve"> </w:t>
      </w:r>
      <w:r w:rsidR="007038AD" w:rsidRPr="009755D5">
        <w:rPr>
          <w:highlight w:val="yellow"/>
        </w:rPr>
        <w:t>assess</w:t>
      </w:r>
      <w:r w:rsidR="00922231" w:rsidRPr="009755D5">
        <w:rPr>
          <w:highlight w:val="yellow"/>
        </w:rPr>
        <w:t xml:space="preserve"> </w:t>
      </w:r>
      <w:r w:rsidR="00C4726B" w:rsidRPr="009755D5">
        <w:rPr>
          <w:highlight w:val="yellow"/>
        </w:rPr>
        <w:t xml:space="preserve">the presence </w:t>
      </w:r>
      <w:r w:rsidR="007038AD" w:rsidRPr="009755D5">
        <w:rPr>
          <w:highlight w:val="yellow"/>
        </w:rPr>
        <w:t xml:space="preserve">and size distribution </w:t>
      </w:r>
      <w:r w:rsidR="00C4726B" w:rsidRPr="009755D5">
        <w:rPr>
          <w:highlight w:val="yellow"/>
        </w:rPr>
        <w:t>of cleaved fragments</w:t>
      </w:r>
      <w:r w:rsidR="00E24B66" w:rsidRPr="009755D5">
        <w:rPr>
          <w:highlight w:val="yellow"/>
        </w:rPr>
        <w:t>.</w:t>
      </w:r>
      <w:r w:rsidR="00C4726B" w:rsidRPr="009755D5">
        <w:rPr>
          <w:highlight w:val="yellow"/>
        </w:rPr>
        <w:t xml:space="preserve"> </w:t>
      </w:r>
      <w:r w:rsidR="00E924C1" w:rsidRPr="009755D5">
        <w:rPr>
          <w:highlight w:val="yellow"/>
        </w:rPr>
        <w:t>Perform f</w:t>
      </w:r>
      <w:r w:rsidR="00C4726B" w:rsidRPr="009755D5">
        <w:rPr>
          <w:highlight w:val="yellow"/>
        </w:rPr>
        <w:t xml:space="preserve">ragment analysis using </w:t>
      </w:r>
      <w:proofErr w:type="gramStart"/>
      <w:r w:rsidR="00E924C1" w:rsidRPr="009755D5">
        <w:rPr>
          <w:highlight w:val="yellow"/>
        </w:rPr>
        <w:t xml:space="preserve">the </w:t>
      </w:r>
      <w:r w:rsidR="00C4726B" w:rsidRPr="009755D5">
        <w:rPr>
          <w:highlight w:val="yellow"/>
        </w:rPr>
        <w:t xml:space="preserve"> High</w:t>
      </w:r>
      <w:proofErr w:type="gramEnd"/>
      <w:r w:rsidR="00C4726B" w:rsidRPr="009755D5">
        <w:rPr>
          <w:highlight w:val="yellow"/>
        </w:rPr>
        <w:t xml:space="preserve"> Sensitivity DNA Kit </w:t>
      </w:r>
      <w:r w:rsidR="001B5F7A" w:rsidRPr="009755D5">
        <w:rPr>
          <w:highlight w:val="yellow"/>
        </w:rPr>
        <w:t xml:space="preserve">(see </w:t>
      </w:r>
      <w:r w:rsidR="001B5F7A" w:rsidRPr="009755D5">
        <w:rPr>
          <w:b/>
          <w:bCs/>
          <w:highlight w:val="yellow"/>
        </w:rPr>
        <w:t xml:space="preserve">Table of </w:t>
      </w:r>
      <w:r w:rsidR="005861E0" w:rsidRPr="009755D5">
        <w:rPr>
          <w:b/>
          <w:bCs/>
          <w:highlight w:val="yellow"/>
        </w:rPr>
        <w:t>Materials</w:t>
      </w:r>
      <w:r w:rsidR="005861E0" w:rsidRPr="009755D5">
        <w:rPr>
          <w:highlight w:val="yellow"/>
        </w:rPr>
        <w:t>)</w:t>
      </w:r>
      <w:r w:rsidR="005861E0" w:rsidRPr="009755D5" w:rsidDel="001B5F7A">
        <w:rPr>
          <w:highlight w:val="yellow"/>
        </w:rPr>
        <w:t xml:space="preserve"> </w:t>
      </w:r>
      <w:r w:rsidR="00E924C1" w:rsidRPr="009755D5">
        <w:rPr>
          <w:highlight w:val="yellow"/>
        </w:rPr>
        <w:t>following the manufacturer’s guidelines</w:t>
      </w:r>
      <w:r w:rsidR="00C4726B" w:rsidRPr="009755D5">
        <w:rPr>
          <w:highlight w:val="yellow"/>
        </w:rPr>
        <w:t xml:space="preserve"> (</w:t>
      </w:r>
      <w:r w:rsidR="00E924C1" w:rsidRPr="009755D5">
        <w:rPr>
          <w:highlight w:val="yellow"/>
        </w:rPr>
        <w:t>o</w:t>
      </w:r>
      <w:r w:rsidR="00C4726B" w:rsidRPr="009755D5">
        <w:rPr>
          <w:highlight w:val="yellow"/>
        </w:rPr>
        <w:t>ptional)</w:t>
      </w:r>
      <w:r w:rsidR="00F622D9" w:rsidRPr="009755D5">
        <w:rPr>
          <w:highlight w:val="yellow"/>
        </w:rPr>
        <w:t xml:space="preserve">. </w:t>
      </w:r>
    </w:p>
    <w:p w14:paraId="445555CD" w14:textId="77777777" w:rsidR="00E24B66" w:rsidRPr="009755D5" w:rsidRDefault="00E24B66" w:rsidP="003D02C3">
      <w:pPr>
        <w:rPr>
          <w:highlight w:val="yellow"/>
        </w:rPr>
      </w:pPr>
    </w:p>
    <w:p w14:paraId="1C2295D5" w14:textId="0E8BC813" w:rsidR="00F60F76" w:rsidRPr="003D02C3" w:rsidRDefault="00AF4FBE" w:rsidP="003D02C3">
      <w:r w:rsidRPr="009755D5">
        <w:rPr>
          <w:highlight w:val="yellow"/>
        </w:rPr>
        <w:t>NOTE</w:t>
      </w:r>
      <w:r w:rsidR="00F60F76" w:rsidRPr="009755D5">
        <w:rPr>
          <w:highlight w:val="yellow"/>
        </w:rPr>
        <w:t>: Highly abundant binding proteins, such as histone post-translational modifications (PTMs), can be readily detected at this step. However, low-abundance transcription factors may be more difficult to detect.</w:t>
      </w:r>
    </w:p>
    <w:p w14:paraId="10DFB0C0" w14:textId="77777777" w:rsidR="00231E7B" w:rsidRPr="003D02C3" w:rsidRDefault="00231E7B" w:rsidP="003D02C3"/>
    <w:p w14:paraId="18F3AD35" w14:textId="46CA9A1F" w:rsidR="00231E7B" w:rsidRPr="003D02C3" w:rsidRDefault="005557F9" w:rsidP="003D02C3">
      <w:r w:rsidRPr="009755D5">
        <w:rPr>
          <w:highlight w:val="yellow"/>
        </w:rPr>
        <w:t>3.</w:t>
      </w:r>
      <w:r w:rsidR="00B32571" w:rsidRPr="009755D5">
        <w:rPr>
          <w:highlight w:val="yellow"/>
        </w:rPr>
        <w:t xml:space="preserve">2.5. </w:t>
      </w:r>
      <w:r w:rsidR="00294F3A" w:rsidRPr="009755D5">
        <w:rPr>
          <w:highlight w:val="yellow"/>
        </w:rPr>
        <w:t>L</w:t>
      </w:r>
      <w:r w:rsidR="00231E7B" w:rsidRPr="009755D5">
        <w:rPr>
          <w:highlight w:val="yellow"/>
        </w:rPr>
        <w:t>ibrary construction</w:t>
      </w:r>
      <w:r w:rsidR="00F63DD6" w:rsidRPr="009755D5">
        <w:rPr>
          <w:highlight w:val="yellow"/>
        </w:rPr>
        <w:t xml:space="preserve">, </w:t>
      </w:r>
      <w:r w:rsidR="00294F3A" w:rsidRPr="009755D5">
        <w:rPr>
          <w:highlight w:val="yellow"/>
        </w:rPr>
        <w:t>fragment analysis</w:t>
      </w:r>
      <w:r w:rsidR="00A1626C" w:rsidRPr="009755D5">
        <w:rPr>
          <w:highlight w:val="yellow"/>
        </w:rPr>
        <w:t>,</w:t>
      </w:r>
      <w:r w:rsidR="002A46E3" w:rsidRPr="009755D5">
        <w:rPr>
          <w:highlight w:val="yellow"/>
        </w:rPr>
        <w:t xml:space="preserve"> </w:t>
      </w:r>
      <w:r w:rsidR="00F622D9" w:rsidRPr="009755D5">
        <w:rPr>
          <w:highlight w:val="yellow"/>
        </w:rPr>
        <w:t>and sequencing</w:t>
      </w:r>
    </w:p>
    <w:p w14:paraId="7D9437A2" w14:textId="77777777" w:rsidR="00B73D87" w:rsidRPr="003D02C3" w:rsidRDefault="00B73D87" w:rsidP="003D02C3">
      <w:pPr>
        <w:rPr>
          <w:b/>
          <w:bCs/>
        </w:rPr>
      </w:pPr>
    </w:p>
    <w:p w14:paraId="48C72810" w14:textId="1E92ED4A" w:rsidR="00231E7B" w:rsidRPr="003D02C3" w:rsidRDefault="00AF4FBE" w:rsidP="003D02C3">
      <w:r w:rsidRPr="003D02C3">
        <w:t>NOTE</w:t>
      </w:r>
      <w:r w:rsidR="00231E7B" w:rsidRPr="003D02C3">
        <w:t xml:space="preserve">: </w:t>
      </w:r>
      <w:r w:rsidR="009B7E2A" w:rsidRPr="003D02C3">
        <w:t>≤</w:t>
      </w:r>
      <w:r w:rsidR="00231E7B" w:rsidRPr="003D02C3">
        <w:t>5</w:t>
      </w:r>
      <w:r w:rsidR="0096073C" w:rsidRPr="003D02C3">
        <w:t xml:space="preserve"> </w:t>
      </w:r>
      <w:r w:rsidR="00231E7B" w:rsidRPr="003D02C3">
        <w:t>ng total CUT&amp;RUN DNA</w:t>
      </w:r>
      <w:r w:rsidR="00E3506E" w:rsidRPr="003D02C3">
        <w:t xml:space="preserve">, as determined by </w:t>
      </w:r>
      <w:r w:rsidR="00687E72" w:rsidRPr="003D02C3">
        <w:t>dsDNA High Sensitivity Assay Kit</w:t>
      </w:r>
      <w:r w:rsidR="00E3506E" w:rsidRPr="003D02C3">
        <w:t xml:space="preserve"> quantification,</w:t>
      </w:r>
      <w:r w:rsidR="00231E7B" w:rsidRPr="003D02C3">
        <w:t xml:space="preserve"> was used for CUT&amp;RUN </w:t>
      </w:r>
      <w:r w:rsidR="00E3506E" w:rsidRPr="003D02C3">
        <w:t>n</w:t>
      </w:r>
      <w:r w:rsidR="00D9217F" w:rsidRPr="003D02C3">
        <w:t>ext</w:t>
      </w:r>
      <w:r w:rsidR="00E3506E" w:rsidRPr="003D02C3">
        <w:t>-g</w:t>
      </w:r>
      <w:r w:rsidR="00D9217F" w:rsidRPr="003D02C3">
        <w:t xml:space="preserve">eneration </w:t>
      </w:r>
      <w:r w:rsidR="00E3506E" w:rsidRPr="003D02C3">
        <w:t>s</w:t>
      </w:r>
      <w:r w:rsidR="00D9217F" w:rsidRPr="003D02C3">
        <w:t>equencing (</w:t>
      </w:r>
      <w:r w:rsidR="00DD72C5" w:rsidRPr="003D02C3">
        <w:t>NGS)</w:t>
      </w:r>
      <w:r w:rsidR="00D9217F" w:rsidRPr="003D02C3">
        <w:t xml:space="preserve"> </w:t>
      </w:r>
      <w:r w:rsidR="00231E7B" w:rsidRPr="003D02C3">
        <w:t>libraries’ construction</w:t>
      </w:r>
      <w:r w:rsidR="00F36049" w:rsidRPr="003D02C3">
        <w:t xml:space="preserve">. To minimize adapter dimers, reduce the Adapter </w:t>
      </w:r>
      <w:r w:rsidR="009B7E2A" w:rsidRPr="003D02C3">
        <w:t>from I</w:t>
      </w:r>
      <w:r w:rsidR="00F36049" w:rsidRPr="003D02C3">
        <w:t xml:space="preserve">llumina to 1 </w:t>
      </w:r>
      <w:proofErr w:type="spellStart"/>
      <w:r w:rsidR="003D02C3">
        <w:t>μL</w:t>
      </w:r>
      <w:proofErr w:type="spellEnd"/>
      <w:r w:rsidR="00F36049" w:rsidRPr="003D02C3">
        <w:t xml:space="preserve"> for the adapter ligation</w:t>
      </w:r>
      <w:r w:rsidR="009B7E2A" w:rsidRPr="003D02C3">
        <w:t xml:space="preserve">. The number of PCR cycles during library construction can be adjusted based on input amount, library yield, and duplication rate. Different </w:t>
      </w:r>
      <w:r w:rsidR="004821CF" w:rsidRPr="003D02C3">
        <w:t xml:space="preserve">DNA purification </w:t>
      </w:r>
      <w:r w:rsidR="00B338DE" w:rsidRPr="003D02C3">
        <w:t>M</w:t>
      </w:r>
      <w:r w:rsidR="002D04BA" w:rsidRPr="003D02C3">
        <w:t xml:space="preserve">agnetic </w:t>
      </w:r>
      <w:r w:rsidR="00B338DE" w:rsidRPr="003D02C3">
        <w:t>B</w:t>
      </w:r>
      <w:r w:rsidR="009B7E2A" w:rsidRPr="003D02C3">
        <w:t>ead</w:t>
      </w:r>
      <w:r w:rsidR="004821CF" w:rsidRPr="003D02C3">
        <w:t>s</w:t>
      </w:r>
      <w:r w:rsidR="009B7E2A" w:rsidRPr="003D02C3">
        <w:t xml:space="preserve"> </w:t>
      </w:r>
      <w:r w:rsidR="000864C8" w:rsidRPr="003D02C3">
        <w:t xml:space="preserve">(see </w:t>
      </w:r>
      <w:r w:rsidR="000864C8" w:rsidRPr="003D02C3">
        <w:rPr>
          <w:b/>
          <w:bCs/>
        </w:rPr>
        <w:t>Table</w:t>
      </w:r>
      <w:r w:rsidR="000864C8" w:rsidRPr="003D02C3">
        <w:t xml:space="preserve"> </w:t>
      </w:r>
      <w:r w:rsidR="000864C8" w:rsidRPr="003D02C3">
        <w:rPr>
          <w:b/>
          <w:bCs/>
        </w:rPr>
        <w:t>of Materials</w:t>
      </w:r>
      <w:r w:rsidR="000864C8" w:rsidRPr="003D02C3">
        <w:t>) size</w:t>
      </w:r>
      <w:r w:rsidR="009B7E2A" w:rsidRPr="003D02C3">
        <w:t xml:space="preserve"> selection strategies may be used depending on the target—histone PTMs or transcription factors.</w:t>
      </w:r>
    </w:p>
    <w:p w14:paraId="0036D038" w14:textId="77777777" w:rsidR="00231E7B" w:rsidRPr="003D02C3" w:rsidRDefault="00231E7B" w:rsidP="003D02C3"/>
    <w:p w14:paraId="4AEB069B" w14:textId="6313B513" w:rsidR="007B61B0" w:rsidRPr="003D02C3" w:rsidRDefault="005557F9" w:rsidP="003D02C3">
      <w:r w:rsidRPr="003D02C3">
        <w:t>3.</w:t>
      </w:r>
      <w:r w:rsidR="00A1626C" w:rsidRPr="003D02C3">
        <w:t xml:space="preserve">2.5.1. </w:t>
      </w:r>
      <w:r w:rsidR="00231E7B" w:rsidRPr="003D02C3">
        <w:t>Library construction was built by using</w:t>
      </w:r>
      <w:r w:rsidR="005E0D68" w:rsidRPr="003D02C3">
        <w:t xml:space="preserve"> the</w:t>
      </w:r>
      <w:r w:rsidR="00231E7B" w:rsidRPr="003D02C3">
        <w:t xml:space="preserve"> CUT&amp;RUN library prep kit </w:t>
      </w:r>
      <w:r w:rsidR="00B3780E" w:rsidRPr="003D02C3">
        <w:t xml:space="preserve">(see </w:t>
      </w:r>
      <w:r w:rsidR="00B3780E" w:rsidRPr="003D02C3">
        <w:rPr>
          <w:b/>
          <w:bCs/>
        </w:rPr>
        <w:t xml:space="preserve">Table of </w:t>
      </w:r>
      <w:r w:rsidR="00033805" w:rsidRPr="003D02C3">
        <w:rPr>
          <w:b/>
          <w:bCs/>
        </w:rPr>
        <w:t>Materials</w:t>
      </w:r>
      <w:r w:rsidR="00033805" w:rsidRPr="003D02C3">
        <w:t>)</w:t>
      </w:r>
      <w:r w:rsidR="00033805" w:rsidRPr="003D02C3" w:rsidDel="00B3780E">
        <w:t xml:space="preserve"> </w:t>
      </w:r>
      <w:r w:rsidR="00033805" w:rsidRPr="003D02C3">
        <w:t>according</w:t>
      </w:r>
      <w:r w:rsidR="004F2A8E" w:rsidRPr="003D02C3">
        <w:t xml:space="preserve"> to the kit manufacturer’s instructions</w:t>
      </w:r>
      <w:r w:rsidR="005E0D68" w:rsidRPr="003D02C3">
        <w:t>,</w:t>
      </w:r>
      <w:r w:rsidR="004F2A8E" w:rsidRPr="003D02C3">
        <w:t xml:space="preserve"> with small modification</w:t>
      </w:r>
      <w:r w:rsidR="005E0D68" w:rsidRPr="003D02C3">
        <w:t>s</w:t>
      </w:r>
      <w:r w:rsidR="00231E7B" w:rsidRPr="003D02C3">
        <w:t>. I</w:t>
      </w:r>
      <w:r w:rsidR="00BF2BC1" w:rsidRPr="003D02C3">
        <w:t>n brief, 5</w:t>
      </w:r>
      <w:r w:rsidR="0071622B" w:rsidRPr="003D02C3">
        <w:t xml:space="preserve"> </w:t>
      </w:r>
      <w:r w:rsidR="00BF2BC1" w:rsidRPr="003D02C3">
        <w:t>ng</w:t>
      </w:r>
      <w:r w:rsidR="005E0D68" w:rsidRPr="003D02C3">
        <w:t xml:space="preserve"> of</w:t>
      </w:r>
      <w:r w:rsidR="00BF2BC1" w:rsidRPr="003D02C3">
        <w:t xml:space="preserve"> CUT&amp;RUN DNA was used as the recommended input for library </w:t>
      </w:r>
      <w:r w:rsidR="005E0D68" w:rsidRPr="003D02C3">
        <w:t>preparation</w:t>
      </w:r>
      <w:r w:rsidR="00BF2BC1" w:rsidRPr="003D02C3">
        <w:t xml:space="preserve">. For DNA less than 5 ng, use as much as possible for library prep. </w:t>
      </w:r>
      <w:r w:rsidR="004F2A8E" w:rsidRPr="003D02C3">
        <w:t>Dual i5</w:t>
      </w:r>
      <w:r w:rsidR="009B7E2A" w:rsidRPr="003D02C3">
        <w:t xml:space="preserve"> </w:t>
      </w:r>
      <w:r w:rsidR="004F2A8E" w:rsidRPr="003D02C3">
        <w:t>&amp; i7</w:t>
      </w:r>
      <w:r w:rsidR="0082759C" w:rsidRPr="003D02C3">
        <w:t xml:space="preserve"> </w:t>
      </w:r>
      <w:r w:rsidR="003B4546" w:rsidRPr="003D02C3">
        <w:t>index primers</w:t>
      </w:r>
      <w:r w:rsidR="0082759C" w:rsidRPr="003D02C3">
        <w:t xml:space="preserve"> </w:t>
      </w:r>
      <w:r w:rsidR="005E0D68" w:rsidRPr="003D02C3">
        <w:t xml:space="preserve">were </w:t>
      </w:r>
      <w:r w:rsidR="0082759C" w:rsidRPr="003D02C3">
        <w:t>used for each sample</w:t>
      </w:r>
      <w:r w:rsidR="003B4546" w:rsidRPr="003D02C3">
        <w:t xml:space="preserve"> to ensure successful </w:t>
      </w:r>
      <w:r w:rsidR="00BF2BC1" w:rsidRPr="003D02C3">
        <w:t>multiplexed sequencing</w:t>
      </w:r>
      <w:r w:rsidR="0082759C" w:rsidRPr="003D02C3">
        <w:t xml:space="preserve">. </w:t>
      </w:r>
    </w:p>
    <w:p w14:paraId="4A677DF5" w14:textId="77777777" w:rsidR="000450CD" w:rsidRPr="003D02C3" w:rsidRDefault="000450CD" w:rsidP="003D02C3"/>
    <w:p w14:paraId="029AD89A" w14:textId="17CF4207" w:rsidR="000450CD" w:rsidRPr="003D02C3" w:rsidRDefault="000450CD" w:rsidP="003D02C3">
      <w:r w:rsidRPr="003D02C3">
        <w:t>NOTE: This is a safe stopping point. The DNA can be stored at -20˚C for further processing.</w:t>
      </w:r>
    </w:p>
    <w:p w14:paraId="2691F4C7" w14:textId="77777777" w:rsidR="007B61B0" w:rsidRPr="003D02C3" w:rsidRDefault="007B61B0" w:rsidP="003D02C3"/>
    <w:p w14:paraId="5060A74C" w14:textId="5516826A" w:rsidR="00A51C25" w:rsidRPr="003D02C3" w:rsidRDefault="005557F9" w:rsidP="003D02C3">
      <w:r w:rsidRPr="003D02C3">
        <w:t>3.</w:t>
      </w:r>
      <w:r w:rsidR="00A1626C" w:rsidRPr="003D02C3">
        <w:t xml:space="preserve">2.5.2. </w:t>
      </w:r>
      <w:r w:rsidR="0039647E" w:rsidRPr="003D02C3">
        <w:t>M</w:t>
      </w:r>
      <w:r w:rsidR="00F63DD6" w:rsidRPr="003D02C3">
        <w:t>easure the</w:t>
      </w:r>
      <w:r w:rsidR="00BF1EBA" w:rsidRPr="003D02C3">
        <w:t xml:space="preserve"> </w:t>
      </w:r>
      <w:r w:rsidR="00F63DD6" w:rsidRPr="003D02C3">
        <w:t xml:space="preserve">concentration </w:t>
      </w:r>
      <w:r w:rsidR="0039647E" w:rsidRPr="003D02C3">
        <w:t xml:space="preserve">of CUT&amp;RUN library </w:t>
      </w:r>
      <w:r w:rsidR="00F63DD6" w:rsidRPr="003D02C3">
        <w:t xml:space="preserve">with </w:t>
      </w:r>
      <w:proofErr w:type="gramStart"/>
      <w:r w:rsidR="00F63DD6" w:rsidRPr="003D02C3">
        <w:t>a  Fluorometer</w:t>
      </w:r>
      <w:proofErr w:type="gramEnd"/>
      <w:r w:rsidR="00F63DD6" w:rsidRPr="003D02C3">
        <w:t xml:space="preserve"> and the </w:t>
      </w:r>
      <w:bookmarkStart w:id="11" w:name="_Hlk215580962"/>
      <w:r w:rsidR="00F63DD6" w:rsidRPr="003D02C3">
        <w:t>dsDNA High Sensitivity Assay Kit</w:t>
      </w:r>
      <w:bookmarkEnd w:id="11"/>
      <w:r w:rsidR="00F63DD6" w:rsidRPr="003D02C3">
        <w:t xml:space="preserve">. </w:t>
      </w:r>
      <w:r w:rsidR="0063046E" w:rsidRPr="003D02C3">
        <w:t>The size</w:t>
      </w:r>
      <w:r w:rsidR="00FA7CB5" w:rsidRPr="003D02C3">
        <w:t xml:space="preserve"> distribution of </w:t>
      </w:r>
      <w:r w:rsidR="00A51C25" w:rsidRPr="003D02C3">
        <w:t xml:space="preserve">the CUT&amp;RUN NGS libraries was </w:t>
      </w:r>
      <w:r w:rsidR="009B7E2A" w:rsidRPr="003D02C3">
        <w:t xml:space="preserve">determined </w:t>
      </w:r>
      <w:r w:rsidR="002C139D" w:rsidRPr="003D02C3">
        <w:t>using</w:t>
      </w:r>
      <w:r w:rsidR="00A51C25" w:rsidRPr="003D02C3">
        <w:t xml:space="preserve"> </w:t>
      </w:r>
      <w:r w:rsidR="00126614" w:rsidRPr="003D02C3">
        <w:t xml:space="preserve">the </w:t>
      </w:r>
      <w:r w:rsidR="0009471B" w:rsidRPr="003D02C3">
        <w:t>High Sensitivity</w:t>
      </w:r>
      <w:r w:rsidR="00A51C25" w:rsidRPr="003D02C3">
        <w:t xml:space="preserve"> DNA Kit </w:t>
      </w:r>
      <w:bookmarkStart w:id="12" w:name="_Hlk213351872"/>
      <w:r w:rsidR="00553C8B" w:rsidRPr="003D02C3">
        <w:t xml:space="preserve">(see </w:t>
      </w:r>
      <w:r w:rsidR="00553C8B" w:rsidRPr="003D02C3">
        <w:rPr>
          <w:b/>
          <w:bCs/>
        </w:rPr>
        <w:t xml:space="preserve">Table of </w:t>
      </w:r>
      <w:bookmarkEnd w:id="12"/>
      <w:r w:rsidR="00E26A98" w:rsidRPr="003D02C3">
        <w:rPr>
          <w:b/>
          <w:bCs/>
        </w:rPr>
        <w:t>Materials</w:t>
      </w:r>
      <w:r w:rsidR="00E26A98" w:rsidRPr="003D02C3">
        <w:t>)</w:t>
      </w:r>
      <w:r w:rsidR="00E26A98" w:rsidRPr="003D02C3" w:rsidDel="00553C8B">
        <w:t xml:space="preserve"> </w:t>
      </w:r>
      <w:r w:rsidR="00E26A98" w:rsidRPr="003D02C3">
        <w:t>based</w:t>
      </w:r>
      <w:r w:rsidR="00A51C25" w:rsidRPr="003D02C3">
        <w:t xml:space="preserve"> on </w:t>
      </w:r>
      <w:proofErr w:type="gramStart"/>
      <w:r w:rsidR="00A51C25" w:rsidRPr="003D02C3">
        <w:t xml:space="preserve">the  </w:t>
      </w:r>
      <w:r w:rsidR="0009471B" w:rsidRPr="003D02C3">
        <w:t>High</w:t>
      </w:r>
      <w:proofErr w:type="gramEnd"/>
      <w:r w:rsidR="0009471B" w:rsidRPr="003D02C3">
        <w:t xml:space="preserve"> Sensitivity</w:t>
      </w:r>
      <w:r w:rsidR="00A51C25" w:rsidRPr="003D02C3">
        <w:t xml:space="preserve"> DNA Kit Guide</w:t>
      </w:r>
      <w:r w:rsidR="00AA63C0" w:rsidRPr="003D02C3">
        <w:t xml:space="preserve"> </w:t>
      </w:r>
      <w:r w:rsidR="00AA63C0" w:rsidRPr="003D02C3">
        <w:lastRenderedPageBreak/>
        <w:t xml:space="preserve">or </w:t>
      </w:r>
      <w:r w:rsidR="005E0D68" w:rsidRPr="003D02C3">
        <w:t xml:space="preserve">a </w:t>
      </w:r>
      <w:r w:rsidR="00AA63C0" w:rsidRPr="003D02C3">
        <w:t xml:space="preserve">comparable capillary electrophoresis instrument </w:t>
      </w:r>
      <w:proofErr w:type="spellStart"/>
      <w:r w:rsidR="00AA63C0" w:rsidRPr="003D02C3">
        <w:t>TapeStation</w:t>
      </w:r>
      <w:proofErr w:type="spellEnd"/>
      <w:r w:rsidR="005419B2" w:rsidRPr="003D02C3">
        <w:t xml:space="preserve"> (see </w:t>
      </w:r>
      <w:r w:rsidR="005419B2" w:rsidRPr="003D02C3">
        <w:rPr>
          <w:b/>
          <w:bCs/>
        </w:rPr>
        <w:t>Table of Materials</w:t>
      </w:r>
      <w:r w:rsidR="005419B2" w:rsidRPr="003D02C3">
        <w:t>)</w:t>
      </w:r>
      <w:r w:rsidR="00A51C25" w:rsidRPr="003D02C3">
        <w:t xml:space="preserve">. </w:t>
      </w:r>
      <w:r w:rsidR="00F622D9" w:rsidRPr="003D02C3">
        <w:t xml:space="preserve"> </w:t>
      </w:r>
      <w:bookmarkStart w:id="13" w:name="_Hlk205821486"/>
    </w:p>
    <w:p w14:paraId="31861BD7" w14:textId="77777777" w:rsidR="003B52A7" w:rsidRPr="003D02C3" w:rsidRDefault="003B52A7" w:rsidP="003D02C3"/>
    <w:p w14:paraId="6122BB28" w14:textId="47F5FA1A" w:rsidR="003B52A7" w:rsidRPr="003D02C3" w:rsidRDefault="003B52A7" w:rsidP="003D02C3">
      <w:r w:rsidRPr="003D02C3">
        <w:t>NOTE:</w:t>
      </w:r>
      <w:r w:rsidR="00FB6A03" w:rsidRPr="003D02C3">
        <w:t xml:space="preserve"> </w:t>
      </w:r>
      <w:r w:rsidR="00C57714" w:rsidRPr="003D02C3">
        <w:t>Dilute the CUT&amp;RUN library to bring the concentration within the detection range of the dsDNA High Sensitivity Assay Kit and the High Sensitivity DNA Kit.</w:t>
      </w:r>
      <w:r w:rsidR="000450CD" w:rsidRPr="003D02C3">
        <w:t xml:space="preserve"> </w:t>
      </w:r>
    </w:p>
    <w:bookmarkEnd w:id="13"/>
    <w:p w14:paraId="5E2F60C8" w14:textId="77777777" w:rsidR="00A51C25" w:rsidRPr="003D02C3" w:rsidRDefault="00A51C25" w:rsidP="003D02C3"/>
    <w:p w14:paraId="690EC0C8" w14:textId="02EB65A8" w:rsidR="00231E7B" w:rsidRPr="003D02C3" w:rsidRDefault="005557F9" w:rsidP="003D02C3">
      <w:r w:rsidRPr="003D02C3">
        <w:t>3.</w:t>
      </w:r>
      <w:r w:rsidR="00A1626C" w:rsidRPr="003D02C3">
        <w:t xml:space="preserve">2.5.3. </w:t>
      </w:r>
      <w:r w:rsidR="00AA78A8" w:rsidRPr="003D02C3">
        <w:t xml:space="preserve">Pool </w:t>
      </w:r>
      <w:r w:rsidR="009A6028" w:rsidRPr="003D02C3">
        <w:t>libraries</w:t>
      </w:r>
      <w:r w:rsidR="0082759C" w:rsidRPr="003D02C3">
        <w:t xml:space="preserve"> </w:t>
      </w:r>
      <w:r w:rsidR="00D04C6E" w:rsidRPr="003D02C3">
        <w:t>(</w:t>
      </w:r>
      <w:r w:rsidR="00BF1EBA" w:rsidRPr="003D02C3">
        <w:t>40-4</w:t>
      </w:r>
      <w:r w:rsidR="00E3716C" w:rsidRPr="003D02C3">
        <w:t>6</w:t>
      </w:r>
      <w:r w:rsidR="00D04C6E" w:rsidRPr="003D02C3">
        <w:t xml:space="preserve">) </w:t>
      </w:r>
      <w:r w:rsidR="0082759C" w:rsidRPr="003D02C3">
        <w:t xml:space="preserve">based on equal molecular and unique indexes. </w:t>
      </w:r>
      <w:proofErr w:type="gramStart"/>
      <w:r w:rsidR="0082759C" w:rsidRPr="003D02C3">
        <w:t xml:space="preserve">After </w:t>
      </w:r>
      <w:r w:rsidR="004821CF" w:rsidRPr="003D02C3">
        <w:t xml:space="preserve"> </w:t>
      </w:r>
      <w:r w:rsidR="00B338DE" w:rsidRPr="003D02C3">
        <w:t>DNA</w:t>
      </w:r>
      <w:proofErr w:type="gramEnd"/>
      <w:r w:rsidR="00B338DE" w:rsidRPr="003D02C3">
        <w:t xml:space="preserve"> purification Magnetic B</w:t>
      </w:r>
      <w:r w:rsidR="0082759C" w:rsidRPr="003D02C3">
        <w:t>eads size selection, Paired-end sequencing (</w:t>
      </w:r>
      <w:r w:rsidR="00DB5E4C" w:rsidRPr="003D02C3">
        <w:t>100 bp</w:t>
      </w:r>
      <w:r w:rsidR="0082759C" w:rsidRPr="003D02C3">
        <w:t xml:space="preserve"> read length) for the pooled libraries was performed on an Illumina </w:t>
      </w:r>
      <w:proofErr w:type="spellStart"/>
      <w:r w:rsidR="0082759C" w:rsidRPr="003D02C3">
        <w:t>NovaSeq</w:t>
      </w:r>
      <w:proofErr w:type="spellEnd"/>
      <w:r w:rsidR="0082759C" w:rsidRPr="003D02C3">
        <w:t xml:space="preserve"> 6000 system</w:t>
      </w:r>
      <w:r w:rsidR="00A620FB" w:rsidRPr="003D02C3">
        <w:t xml:space="preserve"> </w:t>
      </w:r>
      <w:r w:rsidR="00BF1EBA" w:rsidRPr="003D02C3">
        <w:t>for half S-Prime</w:t>
      </w:r>
      <w:r w:rsidR="007D471C" w:rsidRPr="003D02C3">
        <w:t xml:space="preserve"> (SP</w:t>
      </w:r>
      <w:r w:rsidR="00BF1EBA" w:rsidRPr="003D02C3">
        <w:t>)</w:t>
      </w:r>
      <w:r w:rsidR="00E3716C" w:rsidRPr="003D02C3">
        <w:t xml:space="preserve"> </w:t>
      </w:r>
      <w:r w:rsidR="0082759C" w:rsidRPr="003D02C3">
        <w:t xml:space="preserve">at a read depth of </w:t>
      </w:r>
      <w:r w:rsidR="00CD11A0" w:rsidRPr="003D02C3">
        <w:t>estimated</w:t>
      </w:r>
      <w:r w:rsidR="00362305" w:rsidRPr="003D02C3">
        <w:t xml:space="preserve"> 10</w:t>
      </w:r>
      <w:r w:rsidR="0082759C" w:rsidRPr="003D02C3">
        <w:t xml:space="preserve"> million reads per library.</w:t>
      </w:r>
    </w:p>
    <w:p w14:paraId="625C2BE8" w14:textId="77777777" w:rsidR="00710CCE" w:rsidRPr="003D02C3" w:rsidRDefault="00710CCE" w:rsidP="003D02C3"/>
    <w:p w14:paraId="0633604A" w14:textId="315AEF40" w:rsidR="009B7E2A" w:rsidRPr="009755D5" w:rsidRDefault="005557F9" w:rsidP="003D02C3">
      <w:pPr>
        <w:rPr>
          <w:highlight w:val="yellow"/>
        </w:rPr>
      </w:pPr>
      <w:r w:rsidRPr="009755D5">
        <w:rPr>
          <w:highlight w:val="yellow"/>
        </w:rPr>
        <w:t>3.</w:t>
      </w:r>
      <w:r w:rsidR="00A1626C" w:rsidRPr="009755D5">
        <w:rPr>
          <w:highlight w:val="yellow"/>
        </w:rPr>
        <w:t xml:space="preserve">2.6. </w:t>
      </w:r>
      <w:r w:rsidR="009B7E2A" w:rsidRPr="009755D5">
        <w:rPr>
          <w:highlight w:val="yellow"/>
        </w:rPr>
        <w:t>CUT&amp;RUN data analysis</w:t>
      </w:r>
    </w:p>
    <w:p w14:paraId="0B334128" w14:textId="77777777" w:rsidR="0002328D" w:rsidRPr="009755D5" w:rsidRDefault="0002328D" w:rsidP="003D02C3">
      <w:pPr>
        <w:rPr>
          <w:b/>
          <w:bCs/>
          <w:highlight w:val="yellow"/>
        </w:rPr>
      </w:pPr>
    </w:p>
    <w:p w14:paraId="4015356B" w14:textId="64FE33F1" w:rsidR="006E4797" w:rsidRPr="003D02C3" w:rsidRDefault="00A1626C" w:rsidP="003D02C3">
      <w:r w:rsidRPr="009755D5">
        <w:rPr>
          <w:highlight w:val="yellow"/>
        </w:rPr>
        <w:t xml:space="preserve">3.2.6.1. </w:t>
      </w:r>
      <w:r w:rsidR="004E1537" w:rsidRPr="009755D5">
        <w:rPr>
          <w:highlight w:val="yellow"/>
        </w:rPr>
        <w:t>Analyze</w:t>
      </w:r>
      <w:r w:rsidR="009B7E2A" w:rsidRPr="009755D5">
        <w:rPr>
          <w:highlight w:val="yellow"/>
        </w:rPr>
        <w:t xml:space="preserve"> CUT&amp;RUN d</w:t>
      </w:r>
      <w:r w:rsidR="005230F6" w:rsidRPr="009755D5">
        <w:rPr>
          <w:highlight w:val="yellow"/>
        </w:rPr>
        <w:t xml:space="preserve">ata </w:t>
      </w:r>
      <w:r w:rsidR="004E1537" w:rsidRPr="009755D5">
        <w:rPr>
          <w:highlight w:val="yellow"/>
        </w:rPr>
        <w:t>using</w:t>
      </w:r>
      <w:r w:rsidR="005230F6" w:rsidRPr="009755D5">
        <w:rPr>
          <w:highlight w:val="yellow"/>
        </w:rPr>
        <w:t xml:space="preserve"> a </w:t>
      </w:r>
      <w:r w:rsidR="00BB28B4" w:rsidRPr="009755D5">
        <w:rPr>
          <w:highlight w:val="yellow"/>
        </w:rPr>
        <w:t>custom</w:t>
      </w:r>
      <w:r w:rsidR="005230F6" w:rsidRPr="009755D5">
        <w:rPr>
          <w:highlight w:val="yellow"/>
        </w:rPr>
        <w:t xml:space="preserve"> pipeline</w:t>
      </w:r>
      <w:r w:rsidR="00B867C3" w:rsidRPr="009755D5">
        <w:rPr>
          <w:highlight w:val="yellow"/>
        </w:rPr>
        <w:t xml:space="preserve"> (</w:t>
      </w:r>
      <w:r w:rsidR="00B867C3" w:rsidRPr="009755D5">
        <w:rPr>
          <w:b/>
          <w:bCs/>
          <w:highlight w:val="yellow"/>
        </w:rPr>
        <w:t>Figure 5A</w:t>
      </w:r>
      <w:r w:rsidR="00B867C3" w:rsidRPr="009755D5">
        <w:rPr>
          <w:highlight w:val="yellow"/>
        </w:rPr>
        <w:t>)</w:t>
      </w:r>
      <w:r w:rsidR="005230F6" w:rsidRPr="009755D5">
        <w:rPr>
          <w:highlight w:val="yellow"/>
        </w:rPr>
        <w:t xml:space="preserve">. </w:t>
      </w:r>
      <w:r w:rsidR="004E1537" w:rsidRPr="009755D5">
        <w:rPr>
          <w:highlight w:val="yellow"/>
        </w:rPr>
        <w:t xml:space="preserve">Assess </w:t>
      </w:r>
      <w:proofErr w:type="gramStart"/>
      <w:r w:rsidR="004E1537" w:rsidRPr="009755D5">
        <w:rPr>
          <w:highlight w:val="yellow"/>
        </w:rPr>
        <w:t>r</w:t>
      </w:r>
      <w:r w:rsidR="009B7E2A" w:rsidRPr="009755D5">
        <w:rPr>
          <w:highlight w:val="yellow"/>
        </w:rPr>
        <w:t>ead</w:t>
      </w:r>
      <w:proofErr w:type="gramEnd"/>
      <w:r w:rsidR="009B7E2A" w:rsidRPr="009755D5">
        <w:rPr>
          <w:highlight w:val="yellow"/>
        </w:rPr>
        <w:t xml:space="preserve"> quality </w:t>
      </w:r>
      <w:r w:rsidR="00254C1B" w:rsidRPr="009755D5">
        <w:rPr>
          <w:highlight w:val="yellow"/>
        </w:rPr>
        <w:t>with</w:t>
      </w:r>
      <w:r w:rsidR="009B7E2A" w:rsidRPr="009755D5">
        <w:rPr>
          <w:highlight w:val="yellow"/>
        </w:rPr>
        <w:t xml:space="preserve"> </w:t>
      </w:r>
      <w:proofErr w:type="spellStart"/>
      <w:r w:rsidR="009B7E2A" w:rsidRPr="009755D5">
        <w:rPr>
          <w:highlight w:val="yellow"/>
        </w:rPr>
        <w:t>FastQC</w:t>
      </w:r>
      <w:proofErr w:type="spellEnd"/>
      <w:r w:rsidR="009B7E2A" w:rsidRPr="009755D5">
        <w:rPr>
          <w:highlight w:val="yellow"/>
        </w:rPr>
        <w:t xml:space="preserve">. </w:t>
      </w:r>
      <w:r w:rsidR="004E1537" w:rsidRPr="009755D5">
        <w:rPr>
          <w:highlight w:val="yellow"/>
        </w:rPr>
        <w:t>Remove</w:t>
      </w:r>
      <w:r w:rsidR="009B7E2A" w:rsidRPr="009755D5">
        <w:rPr>
          <w:highlight w:val="yellow"/>
        </w:rPr>
        <w:t xml:space="preserve"> </w:t>
      </w:r>
      <w:r w:rsidR="00254C1B" w:rsidRPr="009755D5">
        <w:rPr>
          <w:highlight w:val="yellow"/>
        </w:rPr>
        <w:t>a</w:t>
      </w:r>
      <w:r w:rsidR="009B7E2A" w:rsidRPr="009755D5">
        <w:rPr>
          <w:highlight w:val="yellow"/>
        </w:rPr>
        <w:t xml:space="preserve">dapter sequences </w:t>
      </w:r>
      <w:r w:rsidR="00254C1B" w:rsidRPr="009755D5">
        <w:rPr>
          <w:highlight w:val="yellow"/>
        </w:rPr>
        <w:t>from</w:t>
      </w:r>
      <w:r w:rsidR="009B7E2A" w:rsidRPr="009755D5">
        <w:rPr>
          <w:highlight w:val="yellow"/>
        </w:rPr>
        <w:t xml:space="preserve"> the start of the reads </w:t>
      </w:r>
      <w:r w:rsidR="00254C1B" w:rsidRPr="009755D5">
        <w:rPr>
          <w:highlight w:val="yellow"/>
        </w:rPr>
        <w:t xml:space="preserve">using </w:t>
      </w:r>
      <w:r w:rsidR="009B7E2A" w:rsidRPr="009755D5">
        <w:rPr>
          <w:highlight w:val="yellow"/>
        </w:rPr>
        <w:t xml:space="preserve">Cutadapt. </w:t>
      </w:r>
      <w:r w:rsidR="004E1537" w:rsidRPr="009755D5">
        <w:rPr>
          <w:highlight w:val="yellow"/>
        </w:rPr>
        <w:t xml:space="preserve">Align </w:t>
      </w:r>
      <w:proofErr w:type="gramStart"/>
      <w:r w:rsidR="004E1537" w:rsidRPr="009755D5">
        <w:rPr>
          <w:highlight w:val="yellow"/>
        </w:rPr>
        <w:t>p</w:t>
      </w:r>
      <w:r w:rsidR="009B7E2A" w:rsidRPr="009755D5">
        <w:rPr>
          <w:highlight w:val="yellow"/>
        </w:rPr>
        <w:t>aired</w:t>
      </w:r>
      <w:r w:rsidR="004E1537" w:rsidRPr="009755D5">
        <w:rPr>
          <w:highlight w:val="yellow"/>
        </w:rPr>
        <w:t>-</w:t>
      </w:r>
      <w:r w:rsidR="009B7E2A" w:rsidRPr="009755D5">
        <w:rPr>
          <w:highlight w:val="yellow"/>
        </w:rPr>
        <w:t>end</w:t>
      </w:r>
      <w:proofErr w:type="gramEnd"/>
      <w:r w:rsidR="009B7E2A" w:rsidRPr="009755D5">
        <w:rPr>
          <w:highlight w:val="yellow"/>
        </w:rPr>
        <w:t xml:space="preserve"> reads to the human genome (hg38) and the </w:t>
      </w:r>
      <w:r w:rsidR="009B7E2A" w:rsidRPr="009755D5">
        <w:rPr>
          <w:i/>
          <w:iCs/>
          <w:highlight w:val="yellow"/>
        </w:rPr>
        <w:t>E.</w:t>
      </w:r>
      <w:r w:rsidR="00551AE4" w:rsidRPr="009755D5">
        <w:rPr>
          <w:i/>
          <w:iCs/>
          <w:highlight w:val="yellow"/>
        </w:rPr>
        <w:t xml:space="preserve"> </w:t>
      </w:r>
      <w:r w:rsidR="009B7E2A" w:rsidRPr="009755D5">
        <w:rPr>
          <w:i/>
          <w:iCs/>
          <w:highlight w:val="yellow"/>
        </w:rPr>
        <w:t>coli</w:t>
      </w:r>
      <w:r w:rsidR="009B7E2A" w:rsidRPr="009755D5">
        <w:rPr>
          <w:highlight w:val="yellow"/>
        </w:rPr>
        <w:t xml:space="preserve"> reference genome </w:t>
      </w:r>
      <w:r w:rsidR="004E1537" w:rsidRPr="009755D5">
        <w:rPr>
          <w:highlight w:val="yellow"/>
        </w:rPr>
        <w:t>with</w:t>
      </w:r>
      <w:r w:rsidR="009B7E2A" w:rsidRPr="009755D5">
        <w:rPr>
          <w:highlight w:val="yellow"/>
        </w:rPr>
        <w:t xml:space="preserve"> Bowtie2. </w:t>
      </w:r>
      <w:r w:rsidR="004E1537" w:rsidRPr="009755D5">
        <w:rPr>
          <w:highlight w:val="yellow"/>
        </w:rPr>
        <w:t xml:space="preserve">Use </w:t>
      </w:r>
      <w:proofErr w:type="spellStart"/>
      <w:r w:rsidR="009B7E2A" w:rsidRPr="009755D5">
        <w:rPr>
          <w:highlight w:val="yellow"/>
        </w:rPr>
        <w:t>Samtools</w:t>
      </w:r>
      <w:proofErr w:type="spellEnd"/>
      <w:r w:rsidR="004E1537" w:rsidRPr="009755D5">
        <w:rPr>
          <w:highlight w:val="yellow"/>
        </w:rPr>
        <w:t xml:space="preserve"> </w:t>
      </w:r>
      <w:r w:rsidR="009B7E2A" w:rsidRPr="009755D5">
        <w:rPr>
          <w:highlight w:val="yellow"/>
        </w:rPr>
        <w:t xml:space="preserve">to remove unmapped reads. </w:t>
      </w:r>
      <w:r w:rsidR="004E1537" w:rsidRPr="009755D5">
        <w:rPr>
          <w:highlight w:val="yellow"/>
        </w:rPr>
        <w:t>Remove d</w:t>
      </w:r>
      <w:r w:rsidR="009B7E2A" w:rsidRPr="009755D5">
        <w:rPr>
          <w:highlight w:val="yellow"/>
        </w:rPr>
        <w:t>uplicate</w:t>
      </w:r>
      <w:r w:rsidR="00254C1B" w:rsidRPr="009755D5">
        <w:rPr>
          <w:highlight w:val="yellow"/>
        </w:rPr>
        <w:t xml:space="preserve"> reads</w:t>
      </w:r>
      <w:r w:rsidR="009B7E2A" w:rsidRPr="009755D5">
        <w:rPr>
          <w:highlight w:val="yellow"/>
        </w:rPr>
        <w:t xml:space="preserve"> with </w:t>
      </w:r>
      <w:proofErr w:type="gramStart"/>
      <w:r w:rsidR="005A1AE9" w:rsidRPr="009755D5">
        <w:rPr>
          <w:highlight w:val="yellow"/>
        </w:rPr>
        <w:t>Picard</w:t>
      </w:r>
      <w:r w:rsidR="00254C1B" w:rsidRPr="009755D5">
        <w:rPr>
          <w:highlight w:val="yellow"/>
        </w:rPr>
        <w:t>,</w:t>
      </w:r>
      <w:r w:rsidR="00A01659" w:rsidRPr="009755D5">
        <w:rPr>
          <w:highlight w:val="yellow"/>
        </w:rPr>
        <w:t xml:space="preserve"> </w:t>
      </w:r>
      <w:r w:rsidR="005A1AE9" w:rsidRPr="009755D5">
        <w:rPr>
          <w:highlight w:val="yellow"/>
        </w:rPr>
        <w:t>and</w:t>
      </w:r>
      <w:proofErr w:type="gramEnd"/>
      <w:r w:rsidR="009B7E2A" w:rsidRPr="009755D5">
        <w:rPr>
          <w:highlight w:val="yellow"/>
        </w:rPr>
        <w:t xml:space="preserve"> </w:t>
      </w:r>
      <w:proofErr w:type="gramStart"/>
      <w:r w:rsidR="004E1537" w:rsidRPr="009755D5">
        <w:rPr>
          <w:highlight w:val="yellow"/>
        </w:rPr>
        <w:t xml:space="preserve">generate </w:t>
      </w:r>
      <w:r w:rsidR="009B7E2A" w:rsidRPr="009755D5">
        <w:rPr>
          <w:highlight w:val="yellow"/>
        </w:rPr>
        <w:t xml:space="preserve"> </w:t>
      </w:r>
      <w:proofErr w:type="spellStart"/>
      <w:r w:rsidR="009B7E2A" w:rsidRPr="009755D5">
        <w:rPr>
          <w:highlight w:val="yellow"/>
        </w:rPr>
        <w:t>bedGraph</w:t>
      </w:r>
      <w:proofErr w:type="spellEnd"/>
      <w:proofErr w:type="gramEnd"/>
      <w:r w:rsidR="009B7E2A" w:rsidRPr="009755D5">
        <w:rPr>
          <w:highlight w:val="yellow"/>
        </w:rPr>
        <w:t xml:space="preserve"> files</w:t>
      </w:r>
      <w:r w:rsidR="004E1537" w:rsidRPr="009755D5">
        <w:rPr>
          <w:highlight w:val="yellow"/>
        </w:rPr>
        <w:t xml:space="preserve"> using </w:t>
      </w:r>
      <w:proofErr w:type="spellStart"/>
      <w:r w:rsidR="004E1537" w:rsidRPr="009755D5">
        <w:rPr>
          <w:highlight w:val="yellow"/>
        </w:rPr>
        <w:t>Bedtools</w:t>
      </w:r>
      <w:proofErr w:type="spellEnd"/>
      <w:r w:rsidR="009B7E2A" w:rsidRPr="009755D5">
        <w:rPr>
          <w:highlight w:val="yellow"/>
        </w:rPr>
        <w:t xml:space="preserve">. </w:t>
      </w:r>
      <w:r w:rsidR="004E1537" w:rsidRPr="009755D5">
        <w:rPr>
          <w:highlight w:val="yellow"/>
        </w:rPr>
        <w:t xml:space="preserve">Create </w:t>
      </w:r>
      <w:proofErr w:type="spellStart"/>
      <w:proofErr w:type="gramStart"/>
      <w:r w:rsidR="004E1537" w:rsidRPr="009755D5">
        <w:rPr>
          <w:highlight w:val="yellow"/>
        </w:rPr>
        <w:t>bigWig</w:t>
      </w:r>
      <w:proofErr w:type="spellEnd"/>
      <w:proofErr w:type="gramEnd"/>
      <w:r w:rsidR="004E1537" w:rsidRPr="009755D5">
        <w:rPr>
          <w:highlight w:val="yellow"/>
        </w:rPr>
        <w:t xml:space="preserve"> (</w:t>
      </w:r>
      <w:proofErr w:type="spellStart"/>
      <w:r w:rsidR="004E1537" w:rsidRPr="009755D5">
        <w:rPr>
          <w:highlight w:val="yellow"/>
        </w:rPr>
        <w:t>bw</w:t>
      </w:r>
      <w:proofErr w:type="spellEnd"/>
      <w:r w:rsidR="004E1537" w:rsidRPr="009755D5">
        <w:rPr>
          <w:highlight w:val="yellow"/>
        </w:rPr>
        <w:t xml:space="preserve">) files with </w:t>
      </w:r>
      <w:proofErr w:type="spellStart"/>
      <w:r w:rsidR="009B7E2A" w:rsidRPr="009755D5">
        <w:rPr>
          <w:highlight w:val="yellow"/>
        </w:rPr>
        <w:t>DeepTools</w:t>
      </w:r>
      <w:proofErr w:type="spellEnd"/>
      <w:r w:rsidR="00F13C48" w:rsidRPr="009755D5">
        <w:rPr>
          <w:highlight w:val="yellow"/>
        </w:rPr>
        <w:t>.</w:t>
      </w:r>
      <w:r w:rsidR="009B7E2A" w:rsidRPr="009755D5">
        <w:rPr>
          <w:highlight w:val="yellow"/>
        </w:rPr>
        <w:t xml:space="preserve">  </w:t>
      </w:r>
      <w:r w:rsidR="00515273" w:rsidRPr="009755D5">
        <w:rPr>
          <w:highlight w:val="yellow"/>
        </w:rPr>
        <w:t>Visualize the d</w:t>
      </w:r>
      <w:r w:rsidR="009B7E2A" w:rsidRPr="009755D5">
        <w:rPr>
          <w:highlight w:val="yellow"/>
        </w:rPr>
        <w:t xml:space="preserve">ata using IGV and </w:t>
      </w:r>
      <w:proofErr w:type="spellStart"/>
      <w:r w:rsidR="009B7E2A" w:rsidRPr="009755D5">
        <w:rPr>
          <w:highlight w:val="yellow"/>
        </w:rPr>
        <w:t>DeepTools</w:t>
      </w:r>
      <w:proofErr w:type="spellEnd"/>
      <w:r w:rsidR="009B7E2A" w:rsidRPr="009755D5">
        <w:rPr>
          <w:highlight w:val="yellow"/>
        </w:rPr>
        <w:t>. Normaliz</w:t>
      </w:r>
      <w:r w:rsidR="00515273" w:rsidRPr="009755D5">
        <w:rPr>
          <w:highlight w:val="yellow"/>
        </w:rPr>
        <w:t>e</w:t>
      </w:r>
      <w:r w:rsidR="009B7E2A" w:rsidRPr="009755D5">
        <w:rPr>
          <w:highlight w:val="yellow"/>
        </w:rPr>
        <w:t xml:space="preserve"> </w:t>
      </w:r>
      <w:r w:rsidR="00515273" w:rsidRPr="009755D5">
        <w:rPr>
          <w:highlight w:val="yellow"/>
        </w:rPr>
        <w:t xml:space="preserve">total read counts </w:t>
      </w:r>
      <w:r w:rsidR="00F13C48" w:rsidRPr="009755D5">
        <w:rPr>
          <w:highlight w:val="yellow"/>
        </w:rPr>
        <w:t xml:space="preserve">to the </w:t>
      </w:r>
      <w:r w:rsidR="009B7E2A" w:rsidRPr="009755D5">
        <w:rPr>
          <w:highlight w:val="yellow"/>
        </w:rPr>
        <w:t xml:space="preserve">spike-in </w:t>
      </w:r>
      <w:r w:rsidR="009B7E2A" w:rsidRPr="009755D5">
        <w:rPr>
          <w:i/>
          <w:iCs/>
          <w:highlight w:val="yellow"/>
        </w:rPr>
        <w:t>E.</w:t>
      </w:r>
      <w:r w:rsidR="00551AE4" w:rsidRPr="009755D5">
        <w:rPr>
          <w:i/>
          <w:iCs/>
          <w:highlight w:val="yellow"/>
        </w:rPr>
        <w:t xml:space="preserve"> </w:t>
      </w:r>
      <w:r w:rsidR="009B7E2A" w:rsidRPr="009755D5">
        <w:rPr>
          <w:i/>
          <w:iCs/>
          <w:highlight w:val="yellow"/>
        </w:rPr>
        <w:t>coli</w:t>
      </w:r>
      <w:r w:rsidR="009B7E2A" w:rsidRPr="009755D5">
        <w:rPr>
          <w:highlight w:val="yellow"/>
        </w:rPr>
        <w:t xml:space="preserve"> </w:t>
      </w:r>
      <w:r w:rsidR="00F13C48" w:rsidRPr="009755D5">
        <w:rPr>
          <w:highlight w:val="yellow"/>
        </w:rPr>
        <w:t>read counts</w:t>
      </w:r>
      <w:r w:rsidR="009B7E2A" w:rsidRPr="009755D5">
        <w:rPr>
          <w:highlight w:val="yellow"/>
        </w:rPr>
        <w:t xml:space="preserve">. </w:t>
      </w:r>
      <w:r w:rsidR="00515273" w:rsidRPr="009755D5">
        <w:rPr>
          <w:highlight w:val="yellow"/>
        </w:rPr>
        <w:t>Perform p</w:t>
      </w:r>
      <w:r w:rsidR="009B7E2A" w:rsidRPr="009755D5">
        <w:rPr>
          <w:highlight w:val="yellow"/>
        </w:rPr>
        <w:t>eak calling using SEACR (Sparse Enrichment Analysis for CUT&amp;RUN)</w:t>
      </w:r>
      <w:r w:rsidR="00ED7AEC" w:rsidRPr="009755D5">
        <w:rPr>
          <w:highlight w:val="yellow"/>
        </w:rPr>
        <w:fldChar w:fldCharType="begin">
          <w:fldData xml:space="preserve">PEVuZE5vdGU+PENpdGU+PEF1dGhvcj5Sb2JlcnRpPC9BdXRob3I+PFllYXI+MjAyNTwvWWVhcj48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</w:fldData>
        </w:fldChar>
      </w:r>
      <w:r w:rsidR="00C61850" w:rsidRPr="009755D5">
        <w:rPr>
          <w:highlight w:val="yellow"/>
        </w:rPr>
        <w:instrText xml:space="preserve"> ADDIN EN.CITE </w:instrText>
      </w:r>
      <w:r w:rsidR="00C61850" w:rsidRPr="009755D5">
        <w:rPr>
          <w:highlight w:val="yellow"/>
        </w:rPr>
        <w:fldChar w:fldCharType="begin">
          <w:fldData xml:space="preserve">PEVuZE5vdGU+PENpdGU+PEF1dGhvcj5Sb2JlcnRpPC9BdXRob3I+PFllYXI+MjAyNTwvWWVhcj48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</w:fldData>
        </w:fldChar>
      </w:r>
      <w:r w:rsidR="00C61850" w:rsidRPr="009755D5">
        <w:rPr>
          <w:highlight w:val="yellow"/>
        </w:rPr>
        <w:instrText xml:space="preserve"> ADDIN EN.CITE.DATA </w:instrText>
      </w:r>
      <w:r w:rsidR="00C61850" w:rsidRPr="009755D5">
        <w:rPr>
          <w:highlight w:val="yellow"/>
        </w:rPr>
      </w:r>
      <w:r w:rsidR="00C61850" w:rsidRPr="009755D5">
        <w:rPr>
          <w:highlight w:val="yellow"/>
        </w:rPr>
        <w:fldChar w:fldCharType="end"/>
      </w:r>
      <w:r w:rsidR="00ED7AEC" w:rsidRPr="009755D5">
        <w:rPr>
          <w:highlight w:val="yellow"/>
        </w:rPr>
      </w:r>
      <w:r w:rsidR="00ED7AEC" w:rsidRPr="009755D5">
        <w:rPr>
          <w:highlight w:val="yellow"/>
        </w:rPr>
        <w:fldChar w:fldCharType="separate"/>
      </w:r>
      <w:r w:rsidR="00C61850" w:rsidRPr="009755D5">
        <w:rPr>
          <w:noProof/>
          <w:highlight w:val="yellow"/>
          <w:vertAlign w:val="superscript"/>
        </w:rPr>
        <w:t>19</w:t>
      </w:r>
      <w:r w:rsidR="00ED7AEC" w:rsidRPr="009755D5">
        <w:rPr>
          <w:highlight w:val="yellow"/>
        </w:rPr>
        <w:fldChar w:fldCharType="end"/>
      </w:r>
      <w:r w:rsidR="00B867C3" w:rsidRPr="009755D5">
        <w:rPr>
          <w:highlight w:val="yellow"/>
        </w:rPr>
        <w:t>.</w:t>
      </w:r>
    </w:p>
    <w:p w14:paraId="59B26FB6" w14:textId="77777777" w:rsidR="006A2629" w:rsidRPr="003D02C3" w:rsidRDefault="006A2629" w:rsidP="003D02C3"/>
    <w:p w14:paraId="08AF3300" w14:textId="6158F0DB" w:rsidR="006E4797" w:rsidRPr="003D02C3" w:rsidRDefault="00551D82" w:rsidP="003D02C3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  <w:r w:rsidRPr="003D02C3">
        <w:rPr>
          <w:b/>
        </w:rPr>
        <w:t xml:space="preserve">REPRESENTATIVE RESULTS </w:t>
      </w:r>
    </w:p>
    <w:p w14:paraId="710B1D4D" w14:textId="2CBF94FD" w:rsidR="00F849C7" w:rsidRPr="003D02C3" w:rsidRDefault="00B867C3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  <w:r w:rsidRPr="003D02C3">
        <w:rPr>
          <w:bCs/>
        </w:rPr>
        <w:t>T</w:t>
      </w:r>
      <w:r w:rsidR="00F849C7" w:rsidRPr="003D02C3">
        <w:rPr>
          <w:bCs/>
        </w:rPr>
        <w:t xml:space="preserve">ypical or "classic" </w:t>
      </w:r>
      <w:r w:rsidRPr="003D02C3">
        <w:rPr>
          <w:bCs/>
        </w:rPr>
        <w:t xml:space="preserve">SCLC NE </w:t>
      </w:r>
      <w:r w:rsidR="00F849C7" w:rsidRPr="003D02C3">
        <w:rPr>
          <w:bCs/>
        </w:rPr>
        <w:t>cell line</w:t>
      </w:r>
      <w:r w:rsidRPr="003D02C3">
        <w:rPr>
          <w:bCs/>
        </w:rPr>
        <w:t>s</w:t>
      </w:r>
      <w:r w:rsidR="00F849C7" w:rsidRPr="003D02C3">
        <w:rPr>
          <w:bCs/>
        </w:rPr>
        <w:t xml:space="preserve"> </w:t>
      </w:r>
      <w:r w:rsidRPr="003D02C3">
        <w:rPr>
          <w:bCs/>
        </w:rPr>
        <w:t xml:space="preserve">are </w:t>
      </w:r>
      <w:r w:rsidR="00F849C7" w:rsidRPr="003D02C3">
        <w:rPr>
          <w:bCs/>
        </w:rPr>
        <w:t>characterized by large nuclei, scant cytoplasm, and growth as non-adherent aggregates or compact spheroids in suspension. ASCL1-high cell lines, such as NCI-H146 and DMS79, and NEUROD1-high cell lines, such as NCI-H82 and H446, exhibit this classic SCLC phenotype: small-to-medium sized cells with scant cytoplasm, finely granular chromatin, and a tendency to grow predominantly as non-adherent aggregates or compact spheroids.</w:t>
      </w:r>
      <w:r w:rsidR="00F917B5" w:rsidRPr="003D02C3">
        <w:rPr>
          <w:bCs/>
        </w:rPr>
        <w:t xml:space="preserve"> </w:t>
      </w:r>
      <w:r w:rsidR="00F849C7" w:rsidRPr="003D02C3">
        <w:rPr>
          <w:bCs/>
        </w:rPr>
        <w:t xml:space="preserve">Although NEUROD1-high models retain </w:t>
      </w:r>
      <w:r w:rsidR="001562C6" w:rsidRPr="003D02C3">
        <w:rPr>
          <w:bCs/>
        </w:rPr>
        <w:t>NE</w:t>
      </w:r>
      <w:r w:rsidR="00800C2D" w:rsidRPr="003D02C3">
        <w:rPr>
          <w:bCs/>
        </w:rPr>
        <w:t xml:space="preserve"> </w:t>
      </w:r>
      <w:r w:rsidR="00F849C7" w:rsidRPr="003D02C3">
        <w:rPr>
          <w:bCs/>
        </w:rPr>
        <w:t>marker expression, they are enriched for transcriptional programs related to neuronal differentiation, cytoskeletal remodeling, and cell migration. For instance, NCI-H82 grows in large, loosely associated suspension aggregates, while H446 displays mixed morphology—approximately 80% adherent cells and 20% in suspension—highlighting both stem-like features and phenotypic plasticity (</w:t>
      </w:r>
      <w:r w:rsidR="00F849C7" w:rsidRPr="003D02C3">
        <w:rPr>
          <w:b/>
        </w:rPr>
        <w:t>Figure 2</w:t>
      </w:r>
      <w:r w:rsidR="00F849C7" w:rsidRPr="003D02C3">
        <w:rPr>
          <w:bCs/>
        </w:rPr>
        <w:t>).</w:t>
      </w:r>
    </w:p>
    <w:p w14:paraId="526FFC8C" w14:textId="77777777" w:rsidR="00F849C7" w:rsidRPr="003D02C3" w:rsidRDefault="00F849C7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</w:p>
    <w:p w14:paraId="2D385E27" w14:textId="6870296C" w:rsidR="00F849C7" w:rsidRPr="003D02C3" w:rsidRDefault="00BB1034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  <w:r w:rsidRPr="003D02C3">
        <w:rPr>
          <w:bCs/>
        </w:rPr>
        <w:t>Using Agilent chip-based fragment analysis, we successfully detected CUT&amp;RUN DNA for histone marks H3K4me3 and H3K4me1, whereas detection was more challenging for the lower-abundance transcription factor E2F7</w:t>
      </w:r>
      <w:r w:rsidR="00800C2D" w:rsidRPr="003D02C3">
        <w:rPr>
          <w:bCs/>
        </w:rPr>
        <w:t>, whose expression is also likely cell cycle-dependent</w:t>
      </w:r>
      <w:r w:rsidRPr="003D02C3">
        <w:rPr>
          <w:bCs/>
        </w:rPr>
        <w:t xml:space="preserve">. </w:t>
      </w:r>
      <w:r w:rsidR="00F849C7" w:rsidRPr="003D02C3">
        <w:rPr>
          <w:bCs/>
        </w:rPr>
        <w:t xml:space="preserve">CUT&amp;RUN DNA </w:t>
      </w:r>
      <w:r w:rsidRPr="003D02C3">
        <w:rPr>
          <w:bCs/>
        </w:rPr>
        <w:t xml:space="preserve">yield and size distribution </w:t>
      </w:r>
      <w:r w:rsidR="00F849C7" w:rsidRPr="003D02C3">
        <w:rPr>
          <w:bCs/>
        </w:rPr>
        <w:t xml:space="preserve">are summarized in </w:t>
      </w:r>
      <w:r w:rsidR="00F849C7" w:rsidRPr="003D02C3">
        <w:rPr>
          <w:b/>
        </w:rPr>
        <w:t>Figure 3</w:t>
      </w:r>
      <w:r w:rsidR="00F849C7" w:rsidRPr="003D02C3">
        <w:rPr>
          <w:bCs/>
        </w:rPr>
        <w:t>. For CUT&amp;RUN DNA (</w:t>
      </w:r>
      <w:r w:rsidR="00F849C7" w:rsidRPr="003D02C3">
        <w:rPr>
          <w:b/>
        </w:rPr>
        <w:t>Figure 3A</w:t>
      </w:r>
      <w:r w:rsidR="00F849C7" w:rsidRPr="003D02C3">
        <w:rPr>
          <w:bCs/>
        </w:rPr>
        <w:t>), the enhancer histone mark H3K4me1 yielded the highest amounts: 175.34 ng in DMS79, 34.70 ng in H146, 61.89 ng in H82, and 125.16 ng in H446. The positive control, H3K4me3, showed moderate yields: 22.18 ng in DMS79, 5.44 ng in H146, 7.54 ng in H82, and 22.82 ng in H446. In contrast, the transcription factor E2F7 yielded low DNA amounts (average 4.13 ng), close to the IgG negative control (average 3.31 ng).</w:t>
      </w:r>
      <w:r w:rsidRPr="003D02C3">
        <w:rPr>
          <w:bCs/>
        </w:rPr>
        <w:t xml:space="preserve"> Furthermore, CUT&amp;RUN DNA distribution patterns for H3K4me3 and H3K4me1 displayed peak sizes characteristic for mono-nucleosome, di-nucleosome, and genomic DNA (</w:t>
      </w:r>
      <w:r w:rsidRPr="003D02C3">
        <w:rPr>
          <w:b/>
        </w:rPr>
        <w:t>Figure 3B</w:t>
      </w:r>
      <w:r w:rsidRPr="003D02C3">
        <w:rPr>
          <w:bCs/>
        </w:rPr>
        <w:t xml:space="preserve">). The mono-nucleosome sizes were 167 bp for H3K4me3 and 159 bp for H3K4me1. In contrast, no distinct peaks were detected for E2F7 or the </w:t>
      </w:r>
      <w:r w:rsidRPr="003D02C3">
        <w:rPr>
          <w:bCs/>
        </w:rPr>
        <w:lastRenderedPageBreak/>
        <w:t xml:space="preserve">IgG control. Therefore, accurate quantification of CUT&amp;RUN DNA using </w:t>
      </w:r>
      <w:r w:rsidR="00687E72" w:rsidRPr="003D02C3">
        <w:t>dsDNA High Sensitivity (HS) Assay Kit</w:t>
      </w:r>
      <w:r w:rsidRPr="003D02C3">
        <w:rPr>
          <w:bCs/>
        </w:rPr>
        <w:t xml:space="preserve"> is a critical step prior to library preparation.</w:t>
      </w:r>
    </w:p>
    <w:p w14:paraId="6B395033" w14:textId="77777777" w:rsidR="00F849C7" w:rsidRPr="003D02C3" w:rsidRDefault="00F849C7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</w:p>
    <w:p w14:paraId="10C6AB71" w14:textId="21F179E2" w:rsidR="00F849C7" w:rsidRPr="003D02C3" w:rsidRDefault="00CE5558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  <w:r w:rsidRPr="003D02C3">
        <w:rPr>
          <w:bCs/>
        </w:rPr>
        <w:t>After quantification of CUT&amp;RUN DNA yield, we proceeded with NGS library construction (</w:t>
      </w:r>
      <w:r w:rsidRPr="003D02C3">
        <w:rPr>
          <w:b/>
        </w:rPr>
        <w:t>Figure 4</w:t>
      </w:r>
      <w:r w:rsidRPr="003D02C3">
        <w:rPr>
          <w:bCs/>
        </w:rPr>
        <w:t xml:space="preserve">). </w:t>
      </w:r>
      <w:r w:rsidR="00F849C7" w:rsidRPr="003D02C3">
        <w:rPr>
          <w:bCs/>
        </w:rPr>
        <w:t>Despite low DNA yields for E2F7 and IgG (&lt;5 ng), we successfully constructed NGS libraries from these inputs. The average NGS library yields were: 352 ng for H3K4me3, 344 ng for H3K4me1, 327.10 ng for E2F7 (Protein</w:t>
      </w:r>
      <w:r w:rsidR="00A171BB" w:rsidRPr="003D02C3">
        <w:rPr>
          <w:bCs/>
        </w:rPr>
        <w:t xml:space="preserve"> </w:t>
      </w:r>
      <w:r w:rsidR="00F849C7" w:rsidRPr="003D02C3">
        <w:rPr>
          <w:bCs/>
        </w:rPr>
        <w:t>tech antibody), 284.93 ng for E2F7 (Novus Biologicals), and 360 ng for IgG control (</w:t>
      </w:r>
      <w:r w:rsidR="00F849C7" w:rsidRPr="003D02C3">
        <w:rPr>
          <w:b/>
        </w:rPr>
        <w:t xml:space="preserve">Figure </w:t>
      </w:r>
      <w:r w:rsidRPr="003D02C3">
        <w:rPr>
          <w:b/>
        </w:rPr>
        <w:t>4A</w:t>
      </w:r>
      <w:r w:rsidR="00F849C7" w:rsidRPr="003D02C3">
        <w:rPr>
          <w:bCs/>
        </w:rPr>
        <w:t xml:space="preserve">). Library size distributions are shown in </w:t>
      </w:r>
      <w:r w:rsidR="00F849C7" w:rsidRPr="003D02C3">
        <w:rPr>
          <w:b/>
        </w:rPr>
        <w:t>Figure 4B</w:t>
      </w:r>
      <w:r w:rsidR="00F849C7" w:rsidRPr="003D02C3">
        <w:rPr>
          <w:bCs/>
        </w:rPr>
        <w:t>: H3K4me3 peaks at ~330 bp, H3K4me1 at ~319 bp, E2F7 at ~244 bp, and IgG at ~240 bp.</w:t>
      </w:r>
    </w:p>
    <w:p w14:paraId="30ABCBB8" w14:textId="77777777" w:rsidR="00F849C7" w:rsidRPr="003D02C3" w:rsidRDefault="00F849C7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</w:p>
    <w:p w14:paraId="0C8022EB" w14:textId="4F79E998" w:rsidR="006E766E" w:rsidRPr="003D02C3" w:rsidRDefault="006E766E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  <w:r w:rsidRPr="003D02C3">
        <w:rPr>
          <w:bCs/>
        </w:rPr>
        <w:t>CUT&amp;RUN NGS libraries were analyzed using a customized bioinformatics pipeline</w:t>
      </w:r>
      <w:r w:rsidR="00F32EA5" w:rsidRPr="003D02C3">
        <w:rPr>
          <w:bCs/>
        </w:rPr>
        <w:t xml:space="preserve"> (</w:t>
      </w:r>
      <w:r w:rsidR="00F32EA5" w:rsidRPr="003D02C3">
        <w:rPr>
          <w:b/>
        </w:rPr>
        <w:t>Figure 5A</w:t>
      </w:r>
      <w:r w:rsidR="00F32EA5" w:rsidRPr="003D02C3">
        <w:rPr>
          <w:bCs/>
        </w:rPr>
        <w:t>)</w:t>
      </w:r>
      <w:r w:rsidRPr="003D02C3">
        <w:rPr>
          <w:bCs/>
        </w:rPr>
        <w:t xml:space="preserve">. Read quality was assessed with </w:t>
      </w:r>
      <w:proofErr w:type="spellStart"/>
      <w:r w:rsidRPr="003D02C3">
        <w:rPr>
          <w:bCs/>
        </w:rPr>
        <w:t>FastQC</w:t>
      </w:r>
      <w:proofErr w:type="spellEnd"/>
      <w:r w:rsidRPr="003D02C3">
        <w:rPr>
          <w:bCs/>
        </w:rPr>
        <w:t xml:space="preserve">, and adapter sequences were trimmed using Cutadapt. Raw reads were aligned to both the human genome (hg38) and the </w:t>
      </w:r>
      <w:r w:rsidRPr="003D02C3">
        <w:rPr>
          <w:bCs/>
          <w:i/>
          <w:iCs/>
        </w:rPr>
        <w:t>E. coli</w:t>
      </w:r>
      <w:r w:rsidRPr="003D02C3">
        <w:rPr>
          <w:bCs/>
        </w:rPr>
        <w:t xml:space="preserve"> reference genome using Bowtie2. </w:t>
      </w:r>
      <w:proofErr w:type="spellStart"/>
      <w:r w:rsidRPr="003D02C3">
        <w:rPr>
          <w:bCs/>
        </w:rPr>
        <w:t>Samtools</w:t>
      </w:r>
      <w:proofErr w:type="spellEnd"/>
      <w:r w:rsidRPr="003D02C3">
        <w:rPr>
          <w:bCs/>
        </w:rPr>
        <w:t xml:space="preserve"> </w:t>
      </w:r>
      <w:proofErr w:type="gramStart"/>
      <w:r w:rsidRPr="003D02C3">
        <w:rPr>
          <w:bCs/>
        </w:rPr>
        <w:t>was</w:t>
      </w:r>
      <w:proofErr w:type="gramEnd"/>
      <w:r w:rsidRPr="003D02C3">
        <w:rPr>
          <w:bCs/>
        </w:rPr>
        <w:t xml:space="preserve"> used to filter out unmapped reads, and duplicates were removed with Picard. </w:t>
      </w:r>
      <w:proofErr w:type="spellStart"/>
      <w:r w:rsidRPr="003D02C3">
        <w:rPr>
          <w:bCs/>
        </w:rPr>
        <w:t>Bedtools</w:t>
      </w:r>
      <w:proofErr w:type="spellEnd"/>
      <w:r w:rsidRPr="003D02C3">
        <w:rPr>
          <w:bCs/>
        </w:rPr>
        <w:t xml:space="preserve"> </w:t>
      </w:r>
      <w:proofErr w:type="gramStart"/>
      <w:r w:rsidRPr="003D02C3">
        <w:rPr>
          <w:bCs/>
        </w:rPr>
        <w:t>was</w:t>
      </w:r>
      <w:proofErr w:type="gramEnd"/>
      <w:r w:rsidRPr="003D02C3">
        <w:rPr>
          <w:bCs/>
        </w:rPr>
        <w:t xml:space="preserve"> employed to generate </w:t>
      </w:r>
      <w:proofErr w:type="spellStart"/>
      <w:r w:rsidRPr="003D02C3">
        <w:rPr>
          <w:bCs/>
        </w:rPr>
        <w:t>bedGraph</w:t>
      </w:r>
      <w:proofErr w:type="spellEnd"/>
      <w:r w:rsidRPr="003D02C3">
        <w:rPr>
          <w:bCs/>
        </w:rPr>
        <w:t xml:space="preserve"> files, while </w:t>
      </w:r>
      <w:proofErr w:type="spellStart"/>
      <w:r w:rsidRPr="003D02C3">
        <w:rPr>
          <w:bCs/>
        </w:rPr>
        <w:t>DeepTools</w:t>
      </w:r>
      <w:proofErr w:type="spellEnd"/>
      <w:r w:rsidRPr="003D02C3">
        <w:rPr>
          <w:bCs/>
        </w:rPr>
        <w:t xml:space="preserve"> </w:t>
      </w:r>
      <w:proofErr w:type="gramStart"/>
      <w:r w:rsidRPr="003D02C3">
        <w:rPr>
          <w:bCs/>
        </w:rPr>
        <w:t>was</w:t>
      </w:r>
      <w:proofErr w:type="gramEnd"/>
      <w:r w:rsidRPr="003D02C3">
        <w:rPr>
          <w:bCs/>
        </w:rPr>
        <w:t xml:space="preserve"> used to create </w:t>
      </w:r>
      <w:proofErr w:type="spellStart"/>
      <w:r w:rsidRPr="003D02C3">
        <w:rPr>
          <w:bCs/>
        </w:rPr>
        <w:t>bigWig</w:t>
      </w:r>
      <w:proofErr w:type="spellEnd"/>
      <w:r w:rsidRPr="003D02C3">
        <w:rPr>
          <w:bCs/>
        </w:rPr>
        <w:t xml:space="preserve"> (</w:t>
      </w:r>
      <w:proofErr w:type="spellStart"/>
      <w:r w:rsidRPr="003D02C3">
        <w:rPr>
          <w:bCs/>
        </w:rPr>
        <w:t>bw</w:t>
      </w:r>
      <w:proofErr w:type="spellEnd"/>
      <w:r w:rsidRPr="003D02C3">
        <w:rPr>
          <w:bCs/>
        </w:rPr>
        <w:t xml:space="preserve">) files, metaplots, and heatmaps. Data visualization was performed using IGV and </w:t>
      </w:r>
      <w:proofErr w:type="spellStart"/>
      <w:r w:rsidRPr="003D02C3">
        <w:rPr>
          <w:bCs/>
        </w:rPr>
        <w:t>DeepTools</w:t>
      </w:r>
      <w:proofErr w:type="spellEnd"/>
      <w:r w:rsidRPr="003D02C3">
        <w:rPr>
          <w:bCs/>
        </w:rPr>
        <w:t xml:space="preserve">. Spike-in </w:t>
      </w:r>
      <w:r w:rsidRPr="003D02C3">
        <w:rPr>
          <w:bCs/>
          <w:i/>
          <w:iCs/>
        </w:rPr>
        <w:t>E. coli</w:t>
      </w:r>
      <w:r w:rsidRPr="003D02C3">
        <w:rPr>
          <w:bCs/>
        </w:rPr>
        <w:t xml:space="preserve"> DNA was used for normalization. On average, </w:t>
      </w:r>
      <w:r w:rsidR="00C9179C" w:rsidRPr="003D02C3">
        <w:rPr>
          <w:bCs/>
        </w:rPr>
        <w:t xml:space="preserve">around </w:t>
      </w:r>
      <w:r w:rsidRPr="003D02C3">
        <w:rPr>
          <w:bCs/>
        </w:rPr>
        <w:t>10 million reads were obtained per sample.</w:t>
      </w:r>
    </w:p>
    <w:p w14:paraId="064D219C" w14:textId="77777777" w:rsidR="006E766E" w:rsidRPr="003D02C3" w:rsidRDefault="006E766E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</w:p>
    <w:p w14:paraId="77F010E6" w14:textId="2D770EF1" w:rsidR="00F849C7" w:rsidRPr="003D02C3" w:rsidRDefault="00D320BF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  <w:r w:rsidRPr="003D02C3">
        <w:rPr>
          <w:bCs/>
        </w:rPr>
        <w:t xml:space="preserve">The average unique reads of each sample </w:t>
      </w:r>
      <w:r w:rsidR="00EE1060" w:rsidRPr="003D02C3">
        <w:rPr>
          <w:bCs/>
        </w:rPr>
        <w:t>were</w:t>
      </w:r>
      <w:r w:rsidR="00CE5558" w:rsidRPr="003D02C3">
        <w:rPr>
          <w:bCs/>
        </w:rPr>
        <w:t xml:space="preserve"> </w:t>
      </w:r>
      <w:r w:rsidRPr="003D02C3">
        <w:rPr>
          <w:bCs/>
        </w:rPr>
        <w:t>7,940,194</w:t>
      </w:r>
      <w:r w:rsidR="00CE5558" w:rsidRPr="003D02C3">
        <w:rPr>
          <w:bCs/>
        </w:rPr>
        <w:t>, ranging from</w:t>
      </w:r>
      <w:r w:rsidRPr="003D02C3">
        <w:rPr>
          <w:bCs/>
        </w:rPr>
        <w:t xml:space="preserve"> 4,697,841</w:t>
      </w:r>
      <w:r w:rsidR="00EE1060" w:rsidRPr="003D02C3">
        <w:rPr>
          <w:bCs/>
        </w:rPr>
        <w:t xml:space="preserve"> to</w:t>
      </w:r>
      <w:r w:rsidRPr="003D02C3">
        <w:rPr>
          <w:bCs/>
        </w:rPr>
        <w:t xml:space="preserve"> 11,570,589.</w:t>
      </w:r>
      <w:r w:rsidR="00DE23B2" w:rsidRPr="003D02C3">
        <w:rPr>
          <w:bCs/>
        </w:rPr>
        <w:t xml:space="preserve"> </w:t>
      </w:r>
      <w:r w:rsidR="00B578C2" w:rsidRPr="003D02C3">
        <w:rPr>
          <w:bCs/>
        </w:rPr>
        <w:t xml:space="preserve">We generated </w:t>
      </w:r>
      <w:r w:rsidR="00F67D2B" w:rsidRPr="003D02C3">
        <w:rPr>
          <w:bCs/>
        </w:rPr>
        <w:t>example</w:t>
      </w:r>
      <w:r w:rsidR="00A57679" w:rsidRPr="003D02C3">
        <w:rPr>
          <w:bCs/>
        </w:rPr>
        <w:t xml:space="preserve"> </w:t>
      </w:r>
      <w:r w:rsidR="00B578C2" w:rsidRPr="003D02C3">
        <w:rPr>
          <w:bCs/>
        </w:rPr>
        <w:t xml:space="preserve">heatmaps showing </w:t>
      </w:r>
      <w:r w:rsidR="00F849C7" w:rsidRPr="003D02C3">
        <w:rPr>
          <w:bCs/>
        </w:rPr>
        <w:t xml:space="preserve">the signal intensities of H3K4me3, H3K4me1, E2F7, and IgG across genes aligned to transcription start sites (TSS) </w:t>
      </w:r>
      <w:bookmarkStart w:id="14" w:name="_Hlk207278012"/>
      <w:r w:rsidR="00F849C7" w:rsidRPr="003D02C3">
        <w:rPr>
          <w:bCs/>
        </w:rPr>
        <w:t xml:space="preserve">in DMS79 (KMT2D </w:t>
      </w:r>
      <w:r w:rsidR="00C77CA0" w:rsidRPr="003D02C3">
        <w:rPr>
          <w:bCs/>
        </w:rPr>
        <w:t>wild type</w:t>
      </w:r>
      <w:r w:rsidR="00C43C8D" w:rsidRPr="003D02C3">
        <w:rPr>
          <w:bCs/>
        </w:rPr>
        <w:t>,</w:t>
      </w:r>
      <w:r w:rsidR="00BE7887" w:rsidRPr="003D02C3">
        <w:rPr>
          <w:bCs/>
        </w:rPr>
        <w:t xml:space="preserve"> </w:t>
      </w:r>
      <w:r w:rsidR="00C43C8D" w:rsidRPr="003D02C3">
        <w:rPr>
          <w:bCs/>
        </w:rPr>
        <w:t>WT</w:t>
      </w:r>
      <w:r w:rsidR="00F849C7" w:rsidRPr="003D02C3">
        <w:rPr>
          <w:bCs/>
        </w:rPr>
        <w:t>)</w:t>
      </w:r>
      <w:r w:rsidR="00800C2D" w:rsidRPr="003D02C3">
        <w:rPr>
          <w:bCs/>
        </w:rPr>
        <w:t xml:space="preserve"> and </w:t>
      </w:r>
      <w:r w:rsidR="00F849C7" w:rsidRPr="003D02C3">
        <w:rPr>
          <w:bCs/>
        </w:rPr>
        <w:t xml:space="preserve">H146 (KMT2D </w:t>
      </w:r>
      <w:r w:rsidR="00800C2D" w:rsidRPr="003D02C3">
        <w:rPr>
          <w:bCs/>
        </w:rPr>
        <w:t xml:space="preserve">heterozygous </w:t>
      </w:r>
      <w:r w:rsidR="00F849C7" w:rsidRPr="003D02C3">
        <w:rPr>
          <w:bCs/>
        </w:rPr>
        <w:t>mutant</w:t>
      </w:r>
      <w:r w:rsidR="00D9627E" w:rsidRPr="003D02C3">
        <w:rPr>
          <w:bCs/>
        </w:rPr>
        <w:t>, HET</w:t>
      </w:r>
      <w:r w:rsidR="00F849C7" w:rsidRPr="003D02C3">
        <w:rPr>
          <w:bCs/>
        </w:rPr>
        <w:t>)</w:t>
      </w:r>
      <w:bookmarkEnd w:id="14"/>
      <w:r w:rsidR="00BE53E5" w:rsidRPr="003D02C3">
        <w:rPr>
          <w:bCs/>
        </w:rPr>
        <w:t xml:space="preserve"> (</w:t>
      </w:r>
      <w:r w:rsidR="00BE53E5" w:rsidRPr="003D02C3">
        <w:rPr>
          <w:b/>
        </w:rPr>
        <w:t>Figure 5B</w:t>
      </w:r>
      <w:r w:rsidR="00BE53E5" w:rsidRPr="003D02C3">
        <w:rPr>
          <w:bCs/>
        </w:rPr>
        <w:t xml:space="preserve">). </w:t>
      </w:r>
      <w:r w:rsidR="00CE5558" w:rsidRPr="003D02C3">
        <w:rPr>
          <w:bCs/>
        </w:rPr>
        <w:t xml:space="preserve">As expected, </w:t>
      </w:r>
      <w:r w:rsidR="00F849C7" w:rsidRPr="003D02C3">
        <w:rPr>
          <w:bCs/>
        </w:rPr>
        <w:t>H3K4me3 and E2F7 signals were enriched near the TSS (within ±3 kb), while H3K4me1 showed a broader distribution—both proximal to and beyond 3 kb from the TSS. In KMT2D-</w:t>
      </w:r>
      <w:r w:rsidR="00C22D6E" w:rsidRPr="003D02C3">
        <w:rPr>
          <w:bCs/>
        </w:rPr>
        <w:t>HET</w:t>
      </w:r>
      <w:r w:rsidR="003223CA" w:rsidRPr="003D02C3">
        <w:rPr>
          <w:bCs/>
        </w:rPr>
        <w:t xml:space="preserve"> </w:t>
      </w:r>
      <w:r w:rsidR="00F849C7" w:rsidRPr="003D02C3">
        <w:rPr>
          <w:bCs/>
        </w:rPr>
        <w:t xml:space="preserve">cell line (H146), the </w:t>
      </w:r>
      <w:r w:rsidR="00CE5558" w:rsidRPr="003D02C3">
        <w:rPr>
          <w:bCs/>
        </w:rPr>
        <w:t xml:space="preserve">signal </w:t>
      </w:r>
      <w:r w:rsidR="00F849C7" w:rsidRPr="003D02C3">
        <w:rPr>
          <w:bCs/>
        </w:rPr>
        <w:t xml:space="preserve">intensity of both H3K4me3 and H3K4me1 was reduced compared to </w:t>
      </w:r>
      <w:r w:rsidR="00C22D6E" w:rsidRPr="003D02C3">
        <w:rPr>
          <w:bCs/>
        </w:rPr>
        <w:t xml:space="preserve">KMT2D-WT </w:t>
      </w:r>
      <w:r w:rsidR="00CE5558" w:rsidRPr="003D02C3">
        <w:rPr>
          <w:bCs/>
        </w:rPr>
        <w:t xml:space="preserve">cell </w:t>
      </w:r>
      <w:r w:rsidR="00F849C7" w:rsidRPr="003D02C3">
        <w:rPr>
          <w:bCs/>
        </w:rPr>
        <w:t>line (DMS</w:t>
      </w:r>
      <w:r w:rsidR="00283EBB" w:rsidRPr="003D02C3">
        <w:rPr>
          <w:bCs/>
        </w:rPr>
        <w:t>79)</w:t>
      </w:r>
      <w:r w:rsidR="00F849C7" w:rsidRPr="003D02C3">
        <w:rPr>
          <w:bCs/>
        </w:rPr>
        <w:t>.</w:t>
      </w:r>
      <w:r w:rsidR="0094171B" w:rsidRPr="003D02C3">
        <w:rPr>
          <w:rFonts w:eastAsia="CIDFont+F1"/>
        </w:rPr>
        <w:t xml:space="preserve"> </w:t>
      </w:r>
      <w:r w:rsidR="00EC3B4C" w:rsidRPr="003D02C3">
        <w:rPr>
          <w:rFonts w:eastAsia="CIDFont+F1"/>
        </w:rPr>
        <w:t xml:space="preserve">KMT2D is a key regulator of the enhancer mark H3K4me1 </w:t>
      </w:r>
      <w:r w:rsidR="0093045F" w:rsidRPr="003D02C3">
        <w:rPr>
          <w:rFonts w:eastAsia="CIDFont+F1"/>
        </w:rPr>
        <w:t>and</w:t>
      </w:r>
      <w:r w:rsidR="00EC3B4C" w:rsidRPr="003D02C3">
        <w:rPr>
          <w:rFonts w:eastAsia="CIDFont+F1"/>
        </w:rPr>
        <w:t xml:space="preserve"> influences the promoter mark H3K4me3.</w:t>
      </w:r>
      <w:r w:rsidR="00C22D6E" w:rsidRPr="003D02C3">
        <w:rPr>
          <w:rFonts w:eastAsia="CIDFont+F1"/>
        </w:rPr>
        <w:t xml:space="preserve"> Consistent with previously reported decreases in KMT2D protein expression</w:t>
      </w:r>
      <w:r w:rsidR="00C22D6E" w:rsidRPr="003D02C3">
        <w:rPr>
          <w:bCs/>
        </w:rPr>
        <w:fldChar w:fldCharType="begin">
          <w:fldData xml:space="preserve">PEVuZE5vdGU+PENpdGU+PEF1dGhvcj5BdWdlcnQ8L0F1dGhvcj48WWVhcj4yMDE3PC9ZZWFyPjxS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=
</w:fldData>
        </w:fldChar>
      </w:r>
      <w:r w:rsidR="00C22D6E" w:rsidRPr="003D02C3">
        <w:rPr>
          <w:bCs/>
        </w:rPr>
        <w:instrText xml:space="preserve"> ADDIN EN.CITE </w:instrText>
      </w:r>
      <w:r w:rsidR="00C22D6E" w:rsidRPr="003D02C3">
        <w:rPr>
          <w:bCs/>
        </w:rPr>
        <w:fldChar w:fldCharType="begin">
          <w:fldData xml:space="preserve">PEVuZE5vdGU+PENpdGU+PEF1dGhvcj5BdWdlcnQ8L0F1dGhvcj48WWVhcj4yMDE3PC9ZZWFyPjxS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=
</w:fldData>
        </w:fldChar>
      </w:r>
      <w:r w:rsidR="00C22D6E" w:rsidRPr="003D02C3">
        <w:rPr>
          <w:bCs/>
        </w:rPr>
        <w:instrText xml:space="preserve"> ADDIN EN.CITE.DATA </w:instrText>
      </w:r>
      <w:r w:rsidR="00C22D6E" w:rsidRPr="003D02C3">
        <w:rPr>
          <w:bCs/>
        </w:rPr>
      </w:r>
      <w:r w:rsidR="00C22D6E" w:rsidRPr="003D02C3">
        <w:rPr>
          <w:bCs/>
        </w:rPr>
        <w:fldChar w:fldCharType="end"/>
      </w:r>
      <w:r w:rsidR="00C22D6E" w:rsidRPr="003D02C3">
        <w:rPr>
          <w:bCs/>
        </w:rPr>
      </w:r>
      <w:r w:rsidR="00C22D6E" w:rsidRPr="003D02C3">
        <w:rPr>
          <w:bCs/>
        </w:rPr>
        <w:fldChar w:fldCharType="separate"/>
      </w:r>
      <w:r w:rsidR="00C22D6E" w:rsidRPr="003D02C3">
        <w:rPr>
          <w:bCs/>
          <w:noProof/>
          <w:vertAlign w:val="superscript"/>
        </w:rPr>
        <w:t>21</w:t>
      </w:r>
      <w:r w:rsidR="00C22D6E" w:rsidRPr="003D02C3">
        <w:rPr>
          <w:bCs/>
        </w:rPr>
        <w:fldChar w:fldCharType="end"/>
      </w:r>
      <w:r w:rsidR="00C22D6E" w:rsidRPr="003D02C3">
        <w:rPr>
          <w:bCs/>
        </w:rPr>
        <w:t xml:space="preserve">, </w:t>
      </w:r>
      <w:r w:rsidR="00C22D6E" w:rsidRPr="003D02C3">
        <w:rPr>
          <w:rFonts w:eastAsia="CIDFont+F1"/>
        </w:rPr>
        <w:t>l</w:t>
      </w:r>
      <w:r w:rsidR="00EC3B4C" w:rsidRPr="003D02C3">
        <w:rPr>
          <w:rFonts w:eastAsia="CIDFont+F1"/>
        </w:rPr>
        <w:t xml:space="preserve">oss of a single functional KMT2D allele (DMS79 &gt; H146) resulted in reduced levels of H3K4me1 and </w:t>
      </w:r>
      <w:r w:rsidR="00C22D6E" w:rsidRPr="003D02C3">
        <w:rPr>
          <w:rFonts w:eastAsia="CIDFont+F1"/>
        </w:rPr>
        <w:t xml:space="preserve">to a lesser extent </w:t>
      </w:r>
      <w:r w:rsidR="00EC3B4C" w:rsidRPr="003D02C3">
        <w:rPr>
          <w:rFonts w:eastAsia="CIDFont+F1"/>
        </w:rPr>
        <w:t>H3K4me3</w:t>
      </w:r>
      <w:r w:rsidR="00C22D6E" w:rsidRPr="003D02C3">
        <w:rPr>
          <w:bCs/>
        </w:rPr>
        <w:t>.</w:t>
      </w:r>
      <w:r w:rsidR="00F849C7" w:rsidRPr="003D02C3">
        <w:rPr>
          <w:bCs/>
        </w:rPr>
        <w:t xml:space="preserve"> Additionally, E2F7 binding </w:t>
      </w:r>
      <w:r w:rsidR="00A12A58" w:rsidRPr="003D02C3">
        <w:rPr>
          <w:bCs/>
        </w:rPr>
        <w:t xml:space="preserve">signal </w:t>
      </w:r>
      <w:r w:rsidR="00F849C7" w:rsidRPr="003D02C3">
        <w:rPr>
          <w:bCs/>
        </w:rPr>
        <w:t>was over t</w:t>
      </w:r>
      <w:r w:rsidR="00A12A58" w:rsidRPr="003D02C3">
        <w:rPr>
          <w:bCs/>
        </w:rPr>
        <w:t>wenty-</w:t>
      </w:r>
      <w:r w:rsidR="00F849C7" w:rsidRPr="003D02C3">
        <w:rPr>
          <w:bCs/>
        </w:rPr>
        <w:t xml:space="preserve">fold lower than that of the histone marks and was close to background levels seen in IgG </w:t>
      </w:r>
      <w:r w:rsidRPr="003D02C3">
        <w:rPr>
          <w:bCs/>
        </w:rPr>
        <w:t>Controls</w:t>
      </w:r>
      <w:r w:rsidR="00DE23B2" w:rsidRPr="003D02C3">
        <w:rPr>
          <w:b/>
        </w:rPr>
        <w:t>.</w:t>
      </w:r>
      <w:r w:rsidR="00F02527" w:rsidRPr="003D02C3">
        <w:rPr>
          <w:b/>
        </w:rPr>
        <w:t xml:space="preserve"> </w:t>
      </w:r>
      <w:r w:rsidR="00F02527" w:rsidRPr="003D02C3">
        <w:rPr>
          <w:bCs/>
        </w:rPr>
        <w:t>We attributed this result to the possibility that E2F7 protein expression has been shown to be cell-cycle dependent (e.g.</w:t>
      </w:r>
      <w:r w:rsidR="005E0D68" w:rsidRPr="003D02C3">
        <w:rPr>
          <w:bCs/>
        </w:rPr>
        <w:t>,</w:t>
      </w:r>
      <w:r w:rsidR="00F02527" w:rsidRPr="003D02C3">
        <w:rPr>
          <w:bCs/>
        </w:rPr>
        <w:t xml:space="preserve"> peaking at G</w:t>
      </w:r>
      <w:r w:rsidR="00F02527" w:rsidRPr="003D02C3">
        <w:rPr>
          <w:bCs/>
          <w:vertAlign w:val="subscript"/>
        </w:rPr>
        <w:t>2</w:t>
      </w:r>
      <w:r w:rsidR="00F02527" w:rsidRPr="003D02C3">
        <w:rPr>
          <w:bCs/>
        </w:rPr>
        <w:t xml:space="preserve">/M), and that our SCLC cells were not synchronized prior to CUT&amp;RUN-seq. </w:t>
      </w:r>
    </w:p>
    <w:p w14:paraId="6EDEFB77" w14:textId="77777777" w:rsidR="00A010C6" w:rsidRPr="003D02C3" w:rsidRDefault="00A010C6" w:rsidP="003D02C3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36725475" w14:textId="2EE480BA" w:rsidR="00F849C7" w:rsidRPr="003D02C3" w:rsidRDefault="00180979" w:rsidP="003D02C3">
      <w:r w:rsidRPr="003D02C3">
        <w:t>Finally, w</w:t>
      </w:r>
      <w:r w:rsidR="003027BB" w:rsidRPr="003D02C3">
        <w:t xml:space="preserve">e </w:t>
      </w:r>
      <w:r w:rsidRPr="003D02C3">
        <w:t xml:space="preserve">visualized </w:t>
      </w:r>
      <w:r w:rsidR="003027BB" w:rsidRPr="003D02C3">
        <w:t xml:space="preserve">the binding </w:t>
      </w:r>
      <w:r w:rsidRPr="003D02C3">
        <w:t xml:space="preserve">profiles </w:t>
      </w:r>
      <w:r w:rsidR="003027BB" w:rsidRPr="003D02C3">
        <w:t xml:space="preserve">of H3K4me3, H3K4me1, E2F7, and </w:t>
      </w:r>
      <w:r w:rsidRPr="003D02C3">
        <w:t xml:space="preserve">control </w:t>
      </w:r>
      <w:r w:rsidR="003027BB" w:rsidRPr="003D02C3">
        <w:t>IgG</w:t>
      </w:r>
      <w:r w:rsidR="004356DE" w:rsidRPr="003D02C3">
        <w:t xml:space="preserve"> in </w:t>
      </w:r>
      <w:r w:rsidR="0052122D" w:rsidRPr="003D02C3">
        <w:t>a random</w:t>
      </w:r>
      <w:r w:rsidR="00626464" w:rsidRPr="003D02C3">
        <w:t>ly</w:t>
      </w:r>
      <w:r w:rsidR="0052122D" w:rsidRPr="003D02C3">
        <w:t xml:space="preserve"> selected </w:t>
      </w:r>
      <w:r w:rsidR="0023493F" w:rsidRPr="003D02C3">
        <w:t xml:space="preserve">genomic </w:t>
      </w:r>
      <w:r w:rsidR="0052122D" w:rsidRPr="003D02C3">
        <w:t>region</w:t>
      </w:r>
      <w:r w:rsidR="00156447" w:rsidRPr="003D02C3">
        <w:t xml:space="preserve"> </w:t>
      </w:r>
      <w:r w:rsidR="0023493F" w:rsidRPr="003D02C3">
        <w:t xml:space="preserve">containing multiple genes </w:t>
      </w:r>
      <w:r w:rsidR="006A218C" w:rsidRPr="003D02C3">
        <w:t>(</w:t>
      </w:r>
      <w:r w:rsidR="0052122D" w:rsidRPr="003D02C3">
        <w:t>Chr20:33,235,071-34,477,922</w:t>
      </w:r>
      <w:r w:rsidR="006A218C" w:rsidRPr="003D02C3">
        <w:t>)</w:t>
      </w:r>
      <w:r w:rsidR="0052122D" w:rsidRPr="003D02C3">
        <w:t xml:space="preserve"> </w:t>
      </w:r>
      <w:r w:rsidRPr="003D02C3">
        <w:t xml:space="preserve">as well as </w:t>
      </w:r>
      <w:r w:rsidR="0023493F" w:rsidRPr="003D02C3">
        <w:t xml:space="preserve">specifically </w:t>
      </w:r>
      <w:r w:rsidRPr="003D02C3">
        <w:t xml:space="preserve">at the </w:t>
      </w:r>
      <w:r w:rsidR="00156447" w:rsidRPr="003D02C3">
        <w:rPr>
          <w:i/>
          <w:iCs/>
        </w:rPr>
        <w:t>E2F1</w:t>
      </w:r>
      <w:r w:rsidR="00156447" w:rsidRPr="003D02C3">
        <w:t xml:space="preserve"> promoter</w:t>
      </w:r>
      <w:r w:rsidR="006A218C" w:rsidRPr="003D02C3">
        <w:t xml:space="preserve"> (</w:t>
      </w:r>
      <w:r w:rsidR="006A218C" w:rsidRPr="003D02C3">
        <w:rPr>
          <w:b/>
          <w:bCs/>
        </w:rPr>
        <w:t>Figure 6</w:t>
      </w:r>
      <w:r w:rsidR="006A218C" w:rsidRPr="003D02C3">
        <w:t>)</w:t>
      </w:r>
      <w:r w:rsidR="004356DE" w:rsidRPr="003D02C3">
        <w:t xml:space="preserve">. </w:t>
      </w:r>
      <w:r w:rsidRPr="003D02C3">
        <w:t xml:space="preserve">We chose to interrogate binding profiles of various histone PTMs and E2F7 at the </w:t>
      </w:r>
      <w:r w:rsidRPr="003D02C3">
        <w:rPr>
          <w:i/>
          <w:iCs/>
        </w:rPr>
        <w:t>E2F1</w:t>
      </w:r>
      <w:r w:rsidRPr="003D02C3">
        <w:t xml:space="preserve"> promoter because E2F1 expression is high in SCLC and is a well-validated direct E2F7 gene target. </w:t>
      </w:r>
      <w:r w:rsidR="004356DE" w:rsidRPr="003D02C3">
        <w:rPr>
          <w:b/>
          <w:bCs/>
        </w:rPr>
        <w:t>Figure</w:t>
      </w:r>
      <w:r w:rsidR="00156447" w:rsidRPr="003D02C3">
        <w:rPr>
          <w:b/>
          <w:bCs/>
        </w:rPr>
        <w:t xml:space="preserve"> </w:t>
      </w:r>
      <w:r w:rsidR="004356DE" w:rsidRPr="003D02C3">
        <w:rPr>
          <w:b/>
          <w:bCs/>
        </w:rPr>
        <w:t>6</w:t>
      </w:r>
      <w:r w:rsidR="00156447" w:rsidRPr="003D02C3">
        <w:rPr>
          <w:b/>
          <w:bCs/>
        </w:rPr>
        <w:t>A</w:t>
      </w:r>
      <w:r w:rsidR="004356DE" w:rsidRPr="003D02C3">
        <w:t xml:space="preserve"> </w:t>
      </w:r>
      <w:r w:rsidR="00156447" w:rsidRPr="003D02C3">
        <w:t>demonstrated the</w:t>
      </w:r>
      <w:r w:rsidR="00174380" w:rsidRPr="003D02C3">
        <w:t xml:space="preserve"> </w:t>
      </w:r>
      <w:r w:rsidR="006A218C" w:rsidRPr="003D02C3">
        <w:t>distribution of unique binding sites</w:t>
      </w:r>
      <w:r w:rsidR="00685FF3" w:rsidRPr="003D02C3">
        <w:t xml:space="preserve"> (</w:t>
      </w:r>
      <w:r w:rsidR="0023493F" w:rsidRPr="003D02C3">
        <w:t xml:space="preserve">seen as well-defined, </w:t>
      </w:r>
      <w:r w:rsidR="00685FF3" w:rsidRPr="003D02C3">
        <w:t>sharp</w:t>
      </w:r>
      <w:r w:rsidR="0023493F" w:rsidRPr="003D02C3">
        <w:t xml:space="preserve"> </w:t>
      </w:r>
      <w:r w:rsidR="00685FF3" w:rsidRPr="003D02C3">
        <w:t>peaks)</w:t>
      </w:r>
      <w:r w:rsidR="006A218C" w:rsidRPr="003D02C3">
        <w:t xml:space="preserve"> for </w:t>
      </w:r>
      <w:r w:rsidR="00156447" w:rsidRPr="003D02C3">
        <w:t>H3K4me3 (promoter)</w:t>
      </w:r>
      <w:r w:rsidR="006A218C" w:rsidRPr="003D02C3">
        <w:t xml:space="preserve">, </w:t>
      </w:r>
      <w:r w:rsidR="00156447" w:rsidRPr="003D02C3">
        <w:t>H3K4me1 (enhancer)</w:t>
      </w:r>
      <w:r w:rsidR="006A218C" w:rsidRPr="003D02C3">
        <w:t>,</w:t>
      </w:r>
      <w:r w:rsidR="00174380" w:rsidRPr="003D02C3">
        <w:t xml:space="preserve"> and E2F7</w:t>
      </w:r>
      <w:r w:rsidR="0052122D" w:rsidRPr="003D02C3">
        <w:t xml:space="preserve"> </w:t>
      </w:r>
      <w:r w:rsidR="00685FF3" w:rsidRPr="003D02C3">
        <w:t>throughout the</w:t>
      </w:r>
      <w:r w:rsidR="0052122D" w:rsidRPr="003D02C3">
        <w:t xml:space="preserve"> </w:t>
      </w:r>
      <w:r w:rsidR="00626464" w:rsidRPr="003D02C3">
        <w:t xml:space="preserve">randomly selected </w:t>
      </w:r>
      <w:r w:rsidR="0052122D" w:rsidRPr="003D02C3">
        <w:t>chromatin region</w:t>
      </w:r>
      <w:r w:rsidR="00685FF3" w:rsidRPr="003D02C3">
        <w:t xml:space="preserve">; importantly, the negative control IgG </w:t>
      </w:r>
      <w:r w:rsidR="007D2256" w:rsidRPr="003D02C3">
        <w:t>showed no specific binding, as evidenced by lack of peaks called, throughout the same region</w:t>
      </w:r>
      <w:r w:rsidR="00626464" w:rsidRPr="003D02C3">
        <w:t xml:space="preserve">. </w:t>
      </w:r>
      <w:r w:rsidR="0052122D" w:rsidRPr="003D02C3">
        <w:rPr>
          <w:rFonts w:eastAsiaTheme="minorEastAsia"/>
          <w:b/>
          <w:bCs/>
          <w:kern w:val="24"/>
        </w:rPr>
        <w:t>Figure 6B</w:t>
      </w:r>
      <w:r w:rsidR="0052122D" w:rsidRPr="003D02C3">
        <w:rPr>
          <w:rFonts w:eastAsiaTheme="minorEastAsia"/>
          <w:kern w:val="24"/>
        </w:rPr>
        <w:t xml:space="preserve"> shows the </w:t>
      </w:r>
      <w:r w:rsidR="00626464" w:rsidRPr="003D02C3">
        <w:rPr>
          <w:rFonts w:eastAsiaTheme="minorEastAsia"/>
          <w:kern w:val="24"/>
        </w:rPr>
        <w:t xml:space="preserve">specific </w:t>
      </w:r>
      <w:r w:rsidR="0052122D" w:rsidRPr="003D02C3">
        <w:rPr>
          <w:rFonts w:eastAsiaTheme="minorEastAsia"/>
          <w:kern w:val="24"/>
        </w:rPr>
        <w:t>binding pattern</w:t>
      </w:r>
      <w:r w:rsidR="00626464" w:rsidRPr="003D02C3">
        <w:rPr>
          <w:rFonts w:eastAsiaTheme="minorEastAsia"/>
          <w:kern w:val="24"/>
        </w:rPr>
        <w:t xml:space="preserve"> of each antibody</w:t>
      </w:r>
      <w:r w:rsidR="0023493F" w:rsidRPr="003D02C3">
        <w:rPr>
          <w:rFonts w:eastAsiaTheme="minorEastAsia"/>
          <w:kern w:val="24"/>
        </w:rPr>
        <w:t xml:space="preserve"> at the </w:t>
      </w:r>
      <w:r w:rsidR="0023493F" w:rsidRPr="003D02C3">
        <w:rPr>
          <w:rFonts w:eastAsiaTheme="minorEastAsia"/>
          <w:i/>
          <w:iCs/>
          <w:kern w:val="24"/>
        </w:rPr>
        <w:t>E2F1</w:t>
      </w:r>
      <w:r w:rsidR="0023493F" w:rsidRPr="003D02C3">
        <w:rPr>
          <w:rFonts w:eastAsiaTheme="minorEastAsia"/>
          <w:kern w:val="24"/>
        </w:rPr>
        <w:t xml:space="preserve"> gene locus</w:t>
      </w:r>
      <w:r w:rsidR="00626464" w:rsidRPr="003D02C3">
        <w:rPr>
          <w:rFonts w:eastAsiaTheme="minorEastAsia"/>
          <w:kern w:val="24"/>
        </w:rPr>
        <w:t>.</w:t>
      </w:r>
      <w:r w:rsidR="0052122D" w:rsidRPr="003D02C3">
        <w:rPr>
          <w:rFonts w:eastAsiaTheme="minorEastAsia"/>
          <w:kern w:val="24"/>
        </w:rPr>
        <w:t xml:space="preserve"> </w:t>
      </w:r>
      <w:r w:rsidR="0023493F" w:rsidRPr="003D02C3">
        <w:rPr>
          <w:rFonts w:eastAsiaTheme="minorEastAsia"/>
          <w:kern w:val="24"/>
        </w:rPr>
        <w:t xml:space="preserve">While </w:t>
      </w:r>
      <w:r w:rsidR="00E43D1E" w:rsidRPr="003D02C3">
        <w:lastRenderedPageBreak/>
        <w:t xml:space="preserve">H3K4me3 and E2F7 </w:t>
      </w:r>
      <w:r w:rsidR="0023493F" w:rsidRPr="003D02C3">
        <w:t xml:space="preserve">binding sites are </w:t>
      </w:r>
      <w:r w:rsidR="00E43D1E" w:rsidRPr="003D02C3">
        <w:t xml:space="preserve">enriched around the </w:t>
      </w:r>
      <w:r w:rsidR="0023493F" w:rsidRPr="003D02C3">
        <w:t xml:space="preserve">5’ or </w:t>
      </w:r>
      <w:r w:rsidR="00E43D1E" w:rsidRPr="003D02C3">
        <w:t xml:space="preserve">promoter </w:t>
      </w:r>
      <w:r w:rsidR="00A1647C" w:rsidRPr="003D02C3">
        <w:t>region, H</w:t>
      </w:r>
      <w:r w:rsidR="00E43D1E" w:rsidRPr="003D02C3">
        <w:t xml:space="preserve">3K4me1 </w:t>
      </w:r>
      <w:r w:rsidR="0023493F" w:rsidRPr="003D02C3">
        <w:t xml:space="preserve">binding sites are more broadly distributed and detected within the gene body. Finally, no peaks were identified in the negative IgG control sample. </w:t>
      </w:r>
    </w:p>
    <w:p w14:paraId="317F0DF9" w14:textId="77777777" w:rsidR="00DC75F9" w:rsidRPr="003D02C3" w:rsidRDefault="00DC75F9" w:rsidP="003D02C3"/>
    <w:p w14:paraId="3505F12E" w14:textId="1C5DB1D3" w:rsidR="00DC75F9" w:rsidRPr="003D02C3" w:rsidRDefault="00DC75F9" w:rsidP="003D02C3">
      <w:r w:rsidRPr="003D02C3">
        <w:t>The buffers listed in the tables are prepared according to the recommendations of the commercially available CUT&amp;RUN kit and our own laboratory optimizations.</w:t>
      </w:r>
    </w:p>
    <w:p w14:paraId="079B5679" w14:textId="2D740F05" w:rsidR="006E4797" w:rsidRPr="003D02C3" w:rsidRDefault="006E4797" w:rsidP="003D02C3"/>
    <w:p w14:paraId="6D510784" w14:textId="7AD8D7E5" w:rsidR="006E4797" w:rsidRPr="003D02C3" w:rsidRDefault="00551D82" w:rsidP="003D02C3">
      <w:r w:rsidRPr="003D02C3">
        <w:rPr>
          <w:b/>
        </w:rPr>
        <w:t>FIGURE AND TABLE LEGENDS</w:t>
      </w:r>
    </w:p>
    <w:p w14:paraId="3149DFE3" w14:textId="5DE06517" w:rsidR="00A17BC8" w:rsidRPr="003D02C3" w:rsidRDefault="000A7FC3" w:rsidP="003D02C3">
      <w:r w:rsidRPr="003D02C3">
        <w:rPr>
          <w:b/>
          <w:bCs/>
        </w:rPr>
        <w:t>Figure 1</w:t>
      </w:r>
      <w:r w:rsidRPr="003D02C3">
        <w:t xml:space="preserve">. </w:t>
      </w:r>
      <w:r w:rsidRPr="003D02C3">
        <w:rPr>
          <w:b/>
          <w:bCs/>
        </w:rPr>
        <w:t>Schematic of the CUT&amp;RUN protocol.</w:t>
      </w:r>
      <w:r w:rsidRPr="003D02C3">
        <w:t xml:space="preserve"> </w:t>
      </w:r>
      <w:r w:rsidR="00A17BC8" w:rsidRPr="003D02C3">
        <w:t xml:space="preserve">Clustered cells are harvested and dissociated into single cells using </w:t>
      </w:r>
      <w:proofErr w:type="spellStart"/>
      <w:r w:rsidR="00A17BC8" w:rsidRPr="003D02C3">
        <w:t>Accutase</w:t>
      </w:r>
      <w:proofErr w:type="spellEnd"/>
      <w:r w:rsidR="00A17BC8" w:rsidRPr="003D02C3">
        <w:t xml:space="preserve">. The individual cells are then bound to </w:t>
      </w:r>
      <w:proofErr w:type="spellStart"/>
      <w:r w:rsidR="00A17BC8" w:rsidRPr="003D02C3">
        <w:t>ConA</w:t>
      </w:r>
      <w:proofErr w:type="spellEnd"/>
      <w:r w:rsidR="00A17BC8" w:rsidRPr="003D02C3">
        <w:t xml:space="preserve">-coated magnetic beads, permeabilized with an optimized concentration of digitonin, and sequentially incubated with a primary antibody targeting the protein of interest, followed by </w:t>
      </w:r>
      <w:proofErr w:type="spellStart"/>
      <w:r w:rsidR="00A17BC8" w:rsidRPr="003D02C3">
        <w:t>pA</w:t>
      </w:r>
      <w:proofErr w:type="spellEnd"/>
      <w:r w:rsidR="00A17BC8" w:rsidRPr="003D02C3">
        <w:t>/G-</w:t>
      </w:r>
      <w:proofErr w:type="spellStart"/>
      <w:r w:rsidR="00A17BC8" w:rsidRPr="003D02C3">
        <w:t>MNase</w:t>
      </w:r>
      <w:proofErr w:type="spellEnd"/>
      <w:r w:rsidR="00A17BC8" w:rsidRPr="003D02C3">
        <w:t xml:space="preserve">. Upon the addition of calcium, </w:t>
      </w:r>
      <w:proofErr w:type="spellStart"/>
      <w:r w:rsidR="00A17BC8" w:rsidRPr="003D02C3">
        <w:t>MNase</w:t>
      </w:r>
      <w:proofErr w:type="spellEnd"/>
      <w:r w:rsidR="00A17BC8" w:rsidRPr="003D02C3">
        <w:t xml:space="preserve"> is activated and cleaves the DNA near the bound protein</w:t>
      </w:r>
      <w:r w:rsidR="003C5349" w:rsidRPr="003D02C3">
        <w:t xml:space="preserve"> (CUT)</w:t>
      </w:r>
      <w:r w:rsidR="00A17BC8" w:rsidRPr="003D02C3">
        <w:t>. The resulting targeted DNA fragments are released into the supernatant</w:t>
      </w:r>
      <w:r w:rsidR="00674A48" w:rsidRPr="003D02C3">
        <w:rPr>
          <w:vertAlign w:val="superscript"/>
        </w:rPr>
        <w:t>12</w:t>
      </w:r>
      <w:r w:rsidR="00A17BC8" w:rsidRPr="003D02C3">
        <w:t xml:space="preserve"> and subsequently purified for library preparation. This figure was created with BioRender.com.</w:t>
      </w:r>
    </w:p>
    <w:p w14:paraId="40101C35" w14:textId="77777777" w:rsidR="000A7FC3" w:rsidRPr="003D02C3" w:rsidRDefault="000A7FC3" w:rsidP="003D02C3"/>
    <w:p w14:paraId="4516FCDD" w14:textId="31F1F318" w:rsidR="000A7FC3" w:rsidRPr="003D02C3" w:rsidRDefault="000A7FC3" w:rsidP="003D02C3">
      <w:bookmarkStart w:id="15" w:name="_Hlk213496729"/>
      <w:r w:rsidRPr="003D02C3">
        <w:rPr>
          <w:b/>
          <w:bCs/>
        </w:rPr>
        <w:t>Figure 2</w:t>
      </w:r>
      <w:r w:rsidRPr="003D02C3">
        <w:t xml:space="preserve">: </w:t>
      </w:r>
      <w:r w:rsidRPr="003D02C3">
        <w:rPr>
          <w:b/>
          <w:bCs/>
        </w:rPr>
        <w:t xml:space="preserve">Cell </w:t>
      </w:r>
      <w:r w:rsidR="00A17BC8" w:rsidRPr="003D02C3">
        <w:rPr>
          <w:b/>
          <w:bCs/>
        </w:rPr>
        <w:t>m</w:t>
      </w:r>
      <w:r w:rsidRPr="003D02C3">
        <w:rPr>
          <w:b/>
          <w:bCs/>
        </w:rPr>
        <w:t xml:space="preserve">orphology of </w:t>
      </w:r>
      <w:r w:rsidR="001562C6" w:rsidRPr="003D02C3">
        <w:rPr>
          <w:b/>
          <w:bCs/>
        </w:rPr>
        <w:t>NE</w:t>
      </w:r>
      <w:r w:rsidR="00090220" w:rsidRPr="003D02C3">
        <w:rPr>
          <w:b/>
          <w:bCs/>
        </w:rPr>
        <w:t xml:space="preserve"> </w:t>
      </w:r>
      <w:r w:rsidR="00C24ED5" w:rsidRPr="003D02C3">
        <w:rPr>
          <w:b/>
          <w:bCs/>
        </w:rPr>
        <w:t xml:space="preserve">SCLC </w:t>
      </w:r>
      <w:r w:rsidRPr="003D02C3">
        <w:rPr>
          <w:b/>
          <w:bCs/>
        </w:rPr>
        <w:t>cell line</w:t>
      </w:r>
      <w:r w:rsidR="00A17BC8" w:rsidRPr="003D02C3">
        <w:rPr>
          <w:b/>
          <w:bCs/>
        </w:rPr>
        <w:t>s</w:t>
      </w:r>
      <w:r w:rsidR="00C24ED5" w:rsidRPr="003D02C3">
        <w:rPr>
          <w:b/>
          <w:bCs/>
        </w:rPr>
        <w:t xml:space="preserve"> representing the</w:t>
      </w:r>
      <w:r w:rsidRPr="003D02C3">
        <w:rPr>
          <w:b/>
          <w:bCs/>
        </w:rPr>
        <w:t xml:space="preserve"> ASCL1 and NEUROD1 subtypes.</w:t>
      </w:r>
      <w:r w:rsidRPr="003D02C3">
        <w:t xml:space="preserve">  </w:t>
      </w:r>
      <w:r w:rsidR="0045360F" w:rsidRPr="003D02C3">
        <w:t>DM</w:t>
      </w:r>
      <w:r w:rsidR="00F0298D" w:rsidRPr="003D02C3">
        <w:t>S</w:t>
      </w:r>
      <w:r w:rsidR="0045360F" w:rsidRPr="003D02C3">
        <w:t>79, H146, and H82 grow as non-adherent aggregates or compact spheroids in suspension (</w:t>
      </w:r>
      <w:r w:rsidR="0045360F" w:rsidRPr="003D02C3">
        <w:rPr>
          <w:b/>
          <w:bCs/>
        </w:rPr>
        <w:t>A</w:t>
      </w:r>
      <w:r w:rsidR="00C24ED5" w:rsidRPr="003D02C3">
        <w:t>-</w:t>
      </w:r>
      <w:r w:rsidR="0045360F" w:rsidRPr="003D02C3">
        <w:rPr>
          <w:b/>
          <w:bCs/>
        </w:rPr>
        <w:t>C</w:t>
      </w:r>
      <w:r w:rsidR="00A17BC8" w:rsidRPr="003D02C3">
        <w:t>, respectively</w:t>
      </w:r>
      <w:r w:rsidR="0045360F" w:rsidRPr="003D02C3">
        <w:t>). H446 displays mixed morphology</w:t>
      </w:r>
      <w:r w:rsidR="00C24ED5" w:rsidRPr="003D02C3">
        <w:t>, with</w:t>
      </w:r>
      <w:r w:rsidR="00D46D94" w:rsidRPr="003D02C3">
        <w:t xml:space="preserve"> </w:t>
      </w:r>
      <w:r w:rsidR="0045360F" w:rsidRPr="003D02C3">
        <w:t>approximately 80% adherent cells and 20% in suspension (</w:t>
      </w:r>
      <w:r w:rsidR="0045360F" w:rsidRPr="003D02C3">
        <w:rPr>
          <w:b/>
          <w:bCs/>
        </w:rPr>
        <w:t>D</w:t>
      </w:r>
      <w:r w:rsidR="0045360F" w:rsidRPr="003D02C3">
        <w:t>).</w:t>
      </w:r>
    </w:p>
    <w:p w14:paraId="1DEF7B6F" w14:textId="77777777" w:rsidR="000A7FC3" w:rsidRPr="003D02C3" w:rsidRDefault="000A7FC3" w:rsidP="003D02C3"/>
    <w:p w14:paraId="0284BD12" w14:textId="749ED866" w:rsidR="00C776FB" w:rsidRPr="003D02C3" w:rsidRDefault="000A7FC3" w:rsidP="003D02C3">
      <w:r w:rsidRPr="003D02C3">
        <w:rPr>
          <w:b/>
          <w:bCs/>
        </w:rPr>
        <w:t>Figure 3</w:t>
      </w:r>
      <w:r w:rsidRPr="003D02C3">
        <w:t xml:space="preserve">: </w:t>
      </w:r>
      <w:r w:rsidRPr="003D02C3">
        <w:rPr>
          <w:b/>
          <w:bCs/>
        </w:rPr>
        <w:t>Yield</w:t>
      </w:r>
      <w:r w:rsidR="00A17BC8" w:rsidRPr="003D02C3">
        <w:rPr>
          <w:b/>
          <w:bCs/>
        </w:rPr>
        <w:t xml:space="preserve"> and size distribution</w:t>
      </w:r>
      <w:r w:rsidRPr="003D02C3">
        <w:rPr>
          <w:b/>
          <w:bCs/>
        </w:rPr>
        <w:t xml:space="preserve"> of CUT&amp;RUN DNA</w:t>
      </w:r>
      <w:r w:rsidR="00A17BC8" w:rsidRPr="003D02C3">
        <w:rPr>
          <w:b/>
          <w:bCs/>
        </w:rPr>
        <w:t>.</w:t>
      </w:r>
      <w:r w:rsidRPr="003D02C3">
        <w:t xml:space="preserve"> </w:t>
      </w:r>
      <w:r w:rsidR="001A5B5D" w:rsidRPr="003D02C3">
        <w:t>(</w:t>
      </w:r>
      <w:r w:rsidRPr="003D02C3">
        <w:rPr>
          <w:b/>
          <w:bCs/>
        </w:rPr>
        <w:t>A</w:t>
      </w:r>
      <w:r w:rsidR="001A5B5D" w:rsidRPr="003D02C3">
        <w:t>)</w:t>
      </w:r>
      <w:r w:rsidRPr="003D02C3">
        <w:t xml:space="preserve"> Yield of CUT&amp;RUN DNA for 0.</w:t>
      </w:r>
      <w:r w:rsidR="00F917B5" w:rsidRPr="003D02C3">
        <w:t>5</w:t>
      </w:r>
      <w:r w:rsidRPr="003D02C3">
        <w:t xml:space="preserve"> million </w:t>
      </w:r>
      <w:r w:rsidR="001A5B5D" w:rsidRPr="003D02C3">
        <w:t xml:space="preserve">input </w:t>
      </w:r>
      <w:r w:rsidRPr="003D02C3">
        <w:t>cells</w:t>
      </w:r>
      <w:r w:rsidR="00DE555A" w:rsidRPr="003D02C3">
        <w:t xml:space="preserve">, </w:t>
      </w:r>
      <w:r w:rsidR="009B4702" w:rsidRPr="003D02C3">
        <w:t xml:space="preserve">showing </w:t>
      </w:r>
      <w:r w:rsidR="00DE555A" w:rsidRPr="003D02C3">
        <w:t xml:space="preserve">higher </w:t>
      </w:r>
      <w:r w:rsidR="009B4702" w:rsidRPr="003D02C3">
        <w:t>yield</w:t>
      </w:r>
      <w:r w:rsidR="00DE555A" w:rsidRPr="003D02C3">
        <w:t>s</w:t>
      </w:r>
      <w:r w:rsidR="001A5B5D" w:rsidRPr="003D02C3">
        <w:t xml:space="preserve"> for histone marks than for the transcription factor</w:t>
      </w:r>
      <w:r w:rsidR="009B4702" w:rsidRPr="003D02C3">
        <w:t xml:space="preserve"> E2F7.</w:t>
      </w:r>
      <w:r w:rsidR="00183F49" w:rsidRPr="003D02C3">
        <w:t xml:space="preserve"> </w:t>
      </w:r>
      <w:r w:rsidR="003C1E21" w:rsidRPr="003D02C3">
        <w:t xml:space="preserve"> </w:t>
      </w:r>
      <w:r w:rsidR="00DE555A" w:rsidRPr="003D02C3">
        <w:t>T</w:t>
      </w:r>
      <w:r w:rsidR="003C1E21" w:rsidRPr="003D02C3">
        <w:t xml:space="preserve">he </w:t>
      </w:r>
      <w:r w:rsidR="009B4702" w:rsidRPr="003D02C3">
        <w:t xml:space="preserve">enhancer mark </w:t>
      </w:r>
      <w:r w:rsidR="003C1E21" w:rsidRPr="003D02C3">
        <w:t xml:space="preserve">H3K4me1 </w:t>
      </w:r>
      <w:r w:rsidR="001F0765" w:rsidRPr="003D02C3">
        <w:t>yield</w:t>
      </w:r>
      <w:r w:rsidR="001A5B5D" w:rsidRPr="003D02C3">
        <w:t>ed</w:t>
      </w:r>
      <w:r w:rsidR="001F0765" w:rsidRPr="003D02C3">
        <w:t xml:space="preserve"> more DNA </w:t>
      </w:r>
      <w:r w:rsidR="003C1E21" w:rsidRPr="003D02C3">
        <w:t xml:space="preserve">than </w:t>
      </w:r>
      <w:r w:rsidR="001F0765" w:rsidRPr="003D02C3">
        <w:t xml:space="preserve">the </w:t>
      </w:r>
      <w:r w:rsidR="009B4702" w:rsidRPr="003D02C3">
        <w:t xml:space="preserve">promoter mark </w:t>
      </w:r>
      <w:r w:rsidR="003C1E21" w:rsidRPr="003D02C3">
        <w:t>H3K4me3</w:t>
      </w:r>
      <w:r w:rsidR="009B4702" w:rsidRPr="003D02C3">
        <w:t>.</w:t>
      </w:r>
      <w:r w:rsidR="003C1E21" w:rsidRPr="003D02C3">
        <w:t xml:space="preserve"> </w:t>
      </w:r>
      <w:r w:rsidR="00D56F8F" w:rsidRPr="003D02C3">
        <w:t xml:space="preserve">The DNA yield for E2F7 was </w:t>
      </w:r>
      <w:r w:rsidR="001F0765" w:rsidRPr="003D02C3">
        <w:t>slight</w:t>
      </w:r>
      <w:r w:rsidR="00D56F8F" w:rsidRPr="003D02C3">
        <w:t>ly higher than the IgG negative control</w:t>
      </w:r>
      <w:r w:rsidR="001F0765" w:rsidRPr="003D02C3">
        <w:t xml:space="preserve">. The </w:t>
      </w:r>
      <w:r w:rsidR="00DB76AC" w:rsidRPr="003D02C3">
        <w:t xml:space="preserve">yield </w:t>
      </w:r>
      <w:r w:rsidR="001F0765" w:rsidRPr="003D02C3">
        <w:t>varied across</w:t>
      </w:r>
      <w:r w:rsidR="00DB76AC" w:rsidRPr="003D02C3">
        <w:t xml:space="preserve"> cell lines.</w:t>
      </w:r>
      <w:r w:rsidR="00D56F8F" w:rsidRPr="003D02C3">
        <w:t xml:space="preserve"> </w:t>
      </w:r>
      <w:r w:rsidR="001A5B5D" w:rsidRPr="003D02C3">
        <w:t>(</w:t>
      </w:r>
      <w:r w:rsidR="00183F49" w:rsidRPr="003D02C3">
        <w:rPr>
          <w:b/>
          <w:bCs/>
        </w:rPr>
        <w:t>B</w:t>
      </w:r>
      <w:r w:rsidR="001A5B5D" w:rsidRPr="003D02C3">
        <w:t>)</w:t>
      </w:r>
      <w:r w:rsidRPr="003D02C3">
        <w:t xml:space="preserve"> </w:t>
      </w:r>
      <w:r w:rsidR="001A5B5D" w:rsidRPr="003D02C3">
        <w:t xml:space="preserve">Fragment </w:t>
      </w:r>
      <w:r w:rsidR="00E50846" w:rsidRPr="003D02C3">
        <w:t xml:space="preserve">distribution of CUT&amp;RUN DNA </w:t>
      </w:r>
      <w:r w:rsidR="003728B7" w:rsidRPr="003D02C3">
        <w:t>show</w:t>
      </w:r>
      <w:r w:rsidR="001F0765" w:rsidRPr="003D02C3">
        <w:t xml:space="preserve">ing the </w:t>
      </w:r>
      <w:r w:rsidR="002013E9" w:rsidRPr="003D02C3">
        <w:t>typical pattern of mono-nucleo</w:t>
      </w:r>
      <w:r w:rsidR="00201B81" w:rsidRPr="003D02C3">
        <w:t>some</w:t>
      </w:r>
      <w:r w:rsidR="002013E9" w:rsidRPr="003D02C3">
        <w:t>, di-nucleosome, and genomic DNA</w:t>
      </w:r>
      <w:r w:rsidR="001F0765" w:rsidRPr="003D02C3">
        <w:t xml:space="preserve"> fragments. </w:t>
      </w:r>
      <w:r w:rsidR="00A17BC8" w:rsidRPr="003D02C3">
        <w:t xml:space="preserve"> </w:t>
      </w:r>
    </w:p>
    <w:p w14:paraId="72DF78B4" w14:textId="77777777" w:rsidR="000A7FC3" w:rsidRPr="003D02C3" w:rsidRDefault="000A7FC3" w:rsidP="003D02C3"/>
    <w:p w14:paraId="47FF999A" w14:textId="7D917EB6" w:rsidR="00217965" w:rsidRPr="003D02C3" w:rsidRDefault="000A7FC3" w:rsidP="003D02C3">
      <w:r w:rsidRPr="003D02C3">
        <w:rPr>
          <w:b/>
          <w:bCs/>
        </w:rPr>
        <w:t>Figure 4</w:t>
      </w:r>
      <w:r w:rsidRPr="003D02C3">
        <w:t xml:space="preserve">. </w:t>
      </w:r>
      <w:r w:rsidR="00A17BC8" w:rsidRPr="003D02C3">
        <w:rPr>
          <w:b/>
          <w:bCs/>
        </w:rPr>
        <w:t>Yield and size distribution of CUT&amp;RUN NGS libraries.</w:t>
      </w:r>
      <w:r w:rsidR="00A17BC8" w:rsidRPr="003D02C3">
        <w:t xml:space="preserve"> </w:t>
      </w:r>
      <w:r w:rsidR="00C776FB" w:rsidRPr="003D02C3">
        <w:t>(</w:t>
      </w:r>
      <w:r w:rsidR="00A17BC8" w:rsidRPr="003D02C3">
        <w:rPr>
          <w:b/>
          <w:bCs/>
        </w:rPr>
        <w:t>A</w:t>
      </w:r>
      <w:r w:rsidR="00C776FB" w:rsidRPr="003D02C3">
        <w:t>)</w:t>
      </w:r>
      <w:r w:rsidR="00A17BC8" w:rsidRPr="003D02C3">
        <w:t xml:space="preserve"> Yield of </w:t>
      </w:r>
      <w:r w:rsidRPr="003D02C3">
        <w:t>CUT</w:t>
      </w:r>
      <w:r w:rsidR="00A17BC8" w:rsidRPr="003D02C3">
        <w:t>&amp;</w:t>
      </w:r>
      <w:r w:rsidRPr="003D02C3">
        <w:t>RUN NGS libraries</w:t>
      </w:r>
      <w:r w:rsidR="00A17BC8" w:rsidRPr="003D02C3">
        <w:t xml:space="preserve"> </w:t>
      </w:r>
      <w:r w:rsidR="00DB76AC" w:rsidRPr="003D02C3">
        <w:t>show</w:t>
      </w:r>
      <w:r w:rsidR="00C776FB" w:rsidRPr="003D02C3">
        <w:t>ing consistent</w:t>
      </w:r>
      <w:r w:rsidR="00DB76AC" w:rsidRPr="003D02C3">
        <w:t xml:space="preserve"> </w:t>
      </w:r>
      <w:r w:rsidR="00DB76AC" w:rsidRPr="003D02C3">
        <w:rPr>
          <w:bCs/>
        </w:rPr>
        <w:t xml:space="preserve">library yields </w:t>
      </w:r>
      <w:r w:rsidR="00C776FB" w:rsidRPr="003D02C3">
        <w:rPr>
          <w:bCs/>
        </w:rPr>
        <w:t>across different</w:t>
      </w:r>
      <w:r w:rsidR="00DB76AC" w:rsidRPr="003D02C3">
        <w:rPr>
          <w:bCs/>
        </w:rPr>
        <w:t xml:space="preserve"> CUT&amp;RUN </w:t>
      </w:r>
      <w:r w:rsidR="007216CD" w:rsidRPr="003D02C3">
        <w:rPr>
          <w:bCs/>
        </w:rPr>
        <w:t>targets when</w:t>
      </w:r>
      <w:r w:rsidR="00C776FB" w:rsidRPr="003D02C3">
        <w:rPr>
          <w:bCs/>
        </w:rPr>
        <w:t xml:space="preserve"> using</w:t>
      </w:r>
      <w:r w:rsidR="00DB76AC" w:rsidRPr="003D02C3">
        <w:rPr>
          <w:bCs/>
        </w:rPr>
        <w:t xml:space="preserve"> the </w:t>
      </w:r>
      <w:r w:rsidR="00C776FB" w:rsidRPr="003D02C3">
        <w:rPr>
          <w:bCs/>
        </w:rPr>
        <w:t xml:space="preserve">same </w:t>
      </w:r>
      <w:r w:rsidR="001A5B5D" w:rsidRPr="003D02C3">
        <w:rPr>
          <w:bCs/>
        </w:rPr>
        <w:t xml:space="preserve">amount </w:t>
      </w:r>
      <w:r w:rsidR="00DB76AC" w:rsidRPr="003D02C3">
        <w:rPr>
          <w:bCs/>
        </w:rPr>
        <w:t>input DNA</w:t>
      </w:r>
      <w:r w:rsidR="000D2B59" w:rsidRPr="003D02C3">
        <w:rPr>
          <w:bCs/>
        </w:rPr>
        <w:t xml:space="preserve"> </w:t>
      </w:r>
      <w:r w:rsidR="000D2B59" w:rsidRPr="003D02C3">
        <w:t>(≤5 ng</w:t>
      </w:r>
      <w:r w:rsidR="00DB76AC" w:rsidRPr="003D02C3">
        <w:rPr>
          <w:bCs/>
        </w:rPr>
        <w:t>)</w:t>
      </w:r>
      <w:r w:rsidR="00E50846" w:rsidRPr="003D02C3">
        <w:t>.</w:t>
      </w:r>
      <w:r w:rsidR="00A17BC8" w:rsidRPr="003D02C3">
        <w:t xml:space="preserve"> </w:t>
      </w:r>
      <w:r w:rsidR="000F765E" w:rsidRPr="003D02C3">
        <w:t>(</w:t>
      </w:r>
      <w:r w:rsidR="00A17BC8" w:rsidRPr="003D02C3">
        <w:rPr>
          <w:b/>
          <w:bCs/>
        </w:rPr>
        <w:t>B</w:t>
      </w:r>
      <w:r w:rsidR="000F765E" w:rsidRPr="003D02C3">
        <w:t>)</w:t>
      </w:r>
      <w:r w:rsidR="00A17BC8" w:rsidRPr="003D02C3">
        <w:t xml:space="preserve"> </w:t>
      </w:r>
      <w:r w:rsidR="001A5B5D" w:rsidRPr="003D02C3">
        <w:t xml:space="preserve">Fragment </w:t>
      </w:r>
      <w:r w:rsidR="00A17BC8" w:rsidRPr="003D02C3">
        <w:t xml:space="preserve">distribution of CUT&amp;RUN </w:t>
      </w:r>
      <w:r w:rsidR="005B348D" w:rsidRPr="003D02C3">
        <w:t xml:space="preserve">NGS libraries </w:t>
      </w:r>
      <w:r w:rsidR="00217965" w:rsidRPr="003D02C3">
        <w:t xml:space="preserve">showing a </w:t>
      </w:r>
      <w:r w:rsidR="001A5B5D" w:rsidRPr="003D02C3">
        <w:t>representative</w:t>
      </w:r>
      <w:r w:rsidR="00217965" w:rsidRPr="003D02C3">
        <w:t xml:space="preserve"> sample,</w:t>
      </w:r>
      <w:r w:rsidR="00DB76AC" w:rsidRPr="003D02C3">
        <w:t xml:space="preserve"> </w:t>
      </w:r>
      <w:r w:rsidR="00217965" w:rsidRPr="003D02C3">
        <w:t xml:space="preserve">where </w:t>
      </w:r>
      <w:r w:rsidR="00DB76AC" w:rsidRPr="003D02C3">
        <w:t xml:space="preserve">the </w:t>
      </w:r>
      <w:r w:rsidR="00217965" w:rsidRPr="003D02C3">
        <w:t xml:space="preserve">fragment </w:t>
      </w:r>
      <w:r w:rsidR="00DB76AC" w:rsidRPr="003D02C3">
        <w:t xml:space="preserve">size </w:t>
      </w:r>
      <w:r w:rsidR="00217965" w:rsidRPr="003D02C3">
        <w:t xml:space="preserve">corresponds to a </w:t>
      </w:r>
      <w:r w:rsidR="009D633D" w:rsidRPr="003D02C3">
        <w:t>single nucleosome plus adaptor</w:t>
      </w:r>
      <w:r w:rsidR="00217965" w:rsidRPr="003D02C3">
        <w:t xml:space="preserve"> sequences</w:t>
      </w:r>
      <w:r w:rsidR="009D633D" w:rsidRPr="003D02C3">
        <w:t>.</w:t>
      </w:r>
      <w:r w:rsidR="00DB76AC" w:rsidRPr="003D02C3">
        <w:t xml:space="preserve"> </w:t>
      </w:r>
      <w:r w:rsidR="00217965" w:rsidRPr="003D02C3">
        <w:t>The library size for histone marks (</w:t>
      </w:r>
      <w:r w:rsidR="00F41815" w:rsidRPr="003D02C3">
        <w:t>peaks at 330 bp and 319bp</w:t>
      </w:r>
      <w:r w:rsidR="00217965" w:rsidRPr="003D02C3">
        <w:t>) was larger than that for the transcription factor E2F7</w:t>
      </w:r>
      <w:r w:rsidR="00217965" w:rsidRPr="003D02C3">
        <w:rPr>
          <w:i/>
          <w:iCs/>
        </w:rPr>
        <w:t xml:space="preserve"> </w:t>
      </w:r>
      <w:r w:rsidR="000D0A7C" w:rsidRPr="003D02C3">
        <w:t>(peak</w:t>
      </w:r>
      <w:r w:rsidR="00F41815" w:rsidRPr="003D02C3">
        <w:t xml:space="preserve"> at </w:t>
      </w:r>
      <w:r w:rsidR="00217965" w:rsidRPr="003D02C3">
        <w:t>244 bp).</w:t>
      </w:r>
    </w:p>
    <w:p w14:paraId="188A758F" w14:textId="5BF5CB61" w:rsidR="000A7FC3" w:rsidRPr="003D02C3" w:rsidRDefault="000A7FC3" w:rsidP="003D02C3">
      <w:r w:rsidRPr="003D02C3">
        <w:t xml:space="preserve"> </w:t>
      </w:r>
    </w:p>
    <w:p w14:paraId="12CCBD54" w14:textId="0A029172" w:rsidR="000A7FC3" w:rsidRPr="003D02C3" w:rsidRDefault="000A7FC3" w:rsidP="003D02C3">
      <w:r w:rsidRPr="003D02C3">
        <w:rPr>
          <w:b/>
          <w:bCs/>
        </w:rPr>
        <w:t>Figure 5</w:t>
      </w:r>
      <w:r w:rsidRPr="003D02C3">
        <w:t>:</w:t>
      </w:r>
      <w:r w:rsidR="005902DE" w:rsidRPr="003D02C3">
        <w:t xml:space="preserve"> </w:t>
      </w:r>
      <w:r w:rsidR="005902DE" w:rsidRPr="003D02C3">
        <w:rPr>
          <w:b/>
          <w:bCs/>
        </w:rPr>
        <w:t xml:space="preserve">Example </w:t>
      </w:r>
      <w:r w:rsidR="00E81CC2" w:rsidRPr="003D02C3">
        <w:rPr>
          <w:b/>
          <w:bCs/>
        </w:rPr>
        <w:t>of Heatmap</w:t>
      </w:r>
      <w:r w:rsidRPr="003D02C3">
        <w:rPr>
          <w:b/>
          <w:bCs/>
        </w:rPr>
        <w:t xml:space="preserve"> and Metaplot visualization of </w:t>
      </w:r>
      <w:r w:rsidR="00550B11" w:rsidRPr="003D02C3">
        <w:rPr>
          <w:b/>
          <w:bCs/>
        </w:rPr>
        <w:t xml:space="preserve">CUT&amp;RUN </w:t>
      </w:r>
      <w:r w:rsidRPr="003D02C3">
        <w:rPr>
          <w:b/>
          <w:bCs/>
        </w:rPr>
        <w:t xml:space="preserve">signal intensity </w:t>
      </w:r>
      <w:r w:rsidR="00E81CC2" w:rsidRPr="003D02C3">
        <w:rPr>
          <w:b/>
          <w:bCs/>
        </w:rPr>
        <w:t>in SCLC cell lines.</w:t>
      </w:r>
      <w:r w:rsidR="00D52317" w:rsidRPr="003D02C3">
        <w:t xml:space="preserve"> </w:t>
      </w:r>
      <w:r w:rsidR="00550B11" w:rsidRPr="003D02C3">
        <w:t>(</w:t>
      </w:r>
      <w:r w:rsidR="003E5DAC" w:rsidRPr="003D02C3">
        <w:rPr>
          <w:b/>
          <w:bCs/>
        </w:rPr>
        <w:t>A</w:t>
      </w:r>
      <w:r w:rsidR="00550B11" w:rsidRPr="003D02C3">
        <w:t>)</w:t>
      </w:r>
      <w:r w:rsidR="003E5DAC" w:rsidRPr="003D02C3">
        <w:t xml:space="preserve"> </w:t>
      </w:r>
      <w:r w:rsidR="00550B11" w:rsidRPr="003D02C3">
        <w:t>B</w:t>
      </w:r>
      <w:r w:rsidR="003E5DAC" w:rsidRPr="003D02C3">
        <w:t xml:space="preserve">ioinformatics workflow </w:t>
      </w:r>
      <w:r w:rsidR="00550B11" w:rsidRPr="003D02C3">
        <w:t>for data</w:t>
      </w:r>
      <w:r w:rsidR="003E5DAC" w:rsidRPr="003D02C3">
        <w:t xml:space="preserve"> process</w:t>
      </w:r>
      <w:r w:rsidR="00550B11" w:rsidRPr="003D02C3">
        <w:t>ing</w:t>
      </w:r>
      <w:r w:rsidR="003E5DAC" w:rsidRPr="003D02C3">
        <w:t xml:space="preserve"> and anal</w:t>
      </w:r>
      <w:r w:rsidR="00550B11" w:rsidRPr="003D02C3">
        <w:t>ysis</w:t>
      </w:r>
      <w:r w:rsidR="003E5DAC" w:rsidRPr="003D02C3">
        <w:t xml:space="preserve">. </w:t>
      </w:r>
      <w:r w:rsidR="00550B11" w:rsidRPr="003D02C3">
        <w:t>(</w:t>
      </w:r>
      <w:r w:rsidR="00E81CC2" w:rsidRPr="003D02C3">
        <w:rPr>
          <w:b/>
          <w:bCs/>
        </w:rPr>
        <w:t>B</w:t>
      </w:r>
      <w:r w:rsidR="00550B11" w:rsidRPr="003D02C3">
        <w:t>)</w:t>
      </w:r>
      <w:r w:rsidR="00E81CC2" w:rsidRPr="003D02C3">
        <w:t xml:space="preserve"> Heatmaps of DMS79 (KMT2D WT) and H146 (KMT2D HET) SCLC cell lines</w:t>
      </w:r>
      <w:r w:rsidR="00550B11" w:rsidRPr="003D02C3">
        <w:t xml:space="preserve"> showing enrichment of</w:t>
      </w:r>
      <w:r w:rsidR="00E81CC2" w:rsidRPr="003D02C3">
        <w:t xml:space="preserve"> </w:t>
      </w:r>
      <w:r w:rsidR="001276C9" w:rsidRPr="003D02C3">
        <w:t>H3K4me3 and E2F7 near the TSS (within ±3 kb)</w:t>
      </w:r>
      <w:r w:rsidR="00550B11" w:rsidRPr="003D02C3">
        <w:t xml:space="preserve"> and</w:t>
      </w:r>
      <w:r w:rsidR="001276C9" w:rsidRPr="003D02C3">
        <w:t xml:space="preserve"> a broader distribution</w:t>
      </w:r>
      <w:r w:rsidR="00550B11" w:rsidRPr="003D02C3">
        <w:t xml:space="preserve"> for H3K4me1</w:t>
      </w:r>
      <w:r w:rsidR="001276C9" w:rsidRPr="003D02C3">
        <w:t>.</w:t>
      </w:r>
      <w:r w:rsidR="00550B11" w:rsidRPr="003D02C3">
        <w:t xml:space="preserve"> Signal intensity of H3K4me3 and H3K4me1 was reduced in</w:t>
      </w:r>
      <w:r w:rsidR="001276C9" w:rsidRPr="003D02C3">
        <w:t xml:space="preserve"> </w:t>
      </w:r>
      <w:r w:rsidR="00550B11" w:rsidRPr="003D02C3">
        <w:rPr>
          <w:bCs/>
        </w:rPr>
        <w:t>H146</w:t>
      </w:r>
      <w:r w:rsidR="001276C9" w:rsidRPr="003D02C3">
        <w:rPr>
          <w:bCs/>
        </w:rPr>
        <w:t xml:space="preserve"> compared </w:t>
      </w:r>
      <w:r w:rsidR="00550B11" w:rsidRPr="003D02C3">
        <w:rPr>
          <w:bCs/>
        </w:rPr>
        <w:t>with</w:t>
      </w:r>
      <w:r w:rsidR="001276C9" w:rsidRPr="003D02C3">
        <w:rPr>
          <w:bCs/>
        </w:rPr>
        <w:t xml:space="preserve"> DMS79. </w:t>
      </w:r>
      <w:r w:rsidR="00D52317" w:rsidRPr="003D02C3">
        <w:t xml:space="preserve">H3K4me3 </w:t>
      </w:r>
      <w:r w:rsidR="00020402" w:rsidRPr="003D02C3">
        <w:t>marks</w:t>
      </w:r>
      <w:r w:rsidR="00D52317" w:rsidRPr="003D02C3">
        <w:t xml:space="preserve"> active promoters, H3K4me1 </w:t>
      </w:r>
      <w:r w:rsidR="00020402" w:rsidRPr="003D02C3">
        <w:t xml:space="preserve">marks </w:t>
      </w:r>
      <w:r w:rsidR="00D52317" w:rsidRPr="003D02C3">
        <w:t>enhancer</w:t>
      </w:r>
      <w:r w:rsidR="00020402" w:rsidRPr="003D02C3">
        <w:t>s</w:t>
      </w:r>
      <w:r w:rsidR="000E41E8" w:rsidRPr="003D02C3">
        <w:t xml:space="preserve">. E2F7 is a </w:t>
      </w:r>
      <w:r w:rsidR="001A5B5D" w:rsidRPr="003D02C3">
        <w:t>transcription factor</w:t>
      </w:r>
      <w:r w:rsidR="00020402" w:rsidRPr="003D02C3">
        <w:t xml:space="preserve">. </w:t>
      </w:r>
      <w:r w:rsidR="00D52317" w:rsidRPr="003D02C3">
        <w:t xml:space="preserve">IgG </w:t>
      </w:r>
      <w:r w:rsidR="00020402" w:rsidRPr="003D02C3">
        <w:t xml:space="preserve">served </w:t>
      </w:r>
      <w:r w:rsidR="00D52317" w:rsidRPr="003D02C3">
        <w:t xml:space="preserve">as </w:t>
      </w:r>
      <w:r w:rsidR="005E0D68" w:rsidRPr="003D02C3">
        <w:t xml:space="preserve">a </w:t>
      </w:r>
      <w:r w:rsidR="00D52317" w:rsidRPr="003D02C3">
        <w:t xml:space="preserve">negative control. </w:t>
      </w:r>
      <w:r w:rsidRPr="003D02C3">
        <w:t>Each row represents a gene, and each column represents a genomic position</w:t>
      </w:r>
      <w:r w:rsidR="005B348D" w:rsidRPr="003D02C3">
        <w:t xml:space="preserve"> relative</w:t>
      </w:r>
      <w:r w:rsidRPr="003D02C3">
        <w:t xml:space="preserve"> to the TSS. </w:t>
      </w:r>
    </w:p>
    <w:p w14:paraId="7AA6482D" w14:textId="77777777" w:rsidR="00550B11" w:rsidRPr="003D02C3" w:rsidRDefault="00550B11" w:rsidP="003D02C3"/>
    <w:p w14:paraId="5C975E1B" w14:textId="6673CFDD" w:rsidR="00E82E10" w:rsidRPr="003D02C3" w:rsidRDefault="000A7FC3" w:rsidP="003D02C3">
      <w:r w:rsidRPr="003D02C3">
        <w:rPr>
          <w:b/>
          <w:bCs/>
        </w:rPr>
        <w:t>Figure 6</w:t>
      </w:r>
      <w:r w:rsidRPr="003D02C3">
        <w:t xml:space="preserve">: </w:t>
      </w:r>
      <w:r w:rsidR="001454C9" w:rsidRPr="003D02C3">
        <w:rPr>
          <w:b/>
          <w:bCs/>
        </w:rPr>
        <w:t xml:space="preserve">Example of </w:t>
      </w:r>
      <w:r w:rsidRPr="003D02C3">
        <w:rPr>
          <w:b/>
          <w:bCs/>
        </w:rPr>
        <w:t xml:space="preserve">IGV </w:t>
      </w:r>
      <w:r w:rsidR="00906CD0" w:rsidRPr="003D02C3">
        <w:rPr>
          <w:b/>
          <w:bCs/>
        </w:rPr>
        <w:t xml:space="preserve">visualization </w:t>
      </w:r>
      <w:r w:rsidR="00852381" w:rsidRPr="003D02C3">
        <w:rPr>
          <w:b/>
          <w:bCs/>
        </w:rPr>
        <w:t xml:space="preserve">of </w:t>
      </w:r>
      <w:r w:rsidR="00AE0C8C" w:rsidRPr="003D02C3">
        <w:rPr>
          <w:b/>
          <w:bCs/>
        </w:rPr>
        <w:t xml:space="preserve">CUT&amp;RUN-seq </w:t>
      </w:r>
      <w:r w:rsidR="00D8415A" w:rsidRPr="003D02C3">
        <w:rPr>
          <w:b/>
          <w:bCs/>
        </w:rPr>
        <w:t>peaks in SCLC cell lines.</w:t>
      </w:r>
      <w:r w:rsidR="00D8415A" w:rsidRPr="003D02C3">
        <w:t xml:space="preserve"> </w:t>
      </w:r>
      <w:r w:rsidR="00BE7D42" w:rsidRPr="003D02C3">
        <w:t>(</w:t>
      </w:r>
      <w:r w:rsidR="00EF75F8" w:rsidRPr="003D02C3">
        <w:rPr>
          <w:b/>
          <w:bCs/>
        </w:rPr>
        <w:t>A</w:t>
      </w:r>
      <w:r w:rsidR="00BE7D42" w:rsidRPr="003D02C3">
        <w:t>)</w:t>
      </w:r>
      <w:r w:rsidR="00EF75F8" w:rsidRPr="003D02C3">
        <w:t xml:space="preserve"> </w:t>
      </w:r>
      <w:r w:rsidR="00D37BE0" w:rsidRPr="003D02C3">
        <w:t>G</w:t>
      </w:r>
      <w:r w:rsidR="00B54123" w:rsidRPr="003D02C3">
        <w:t xml:space="preserve">enome </w:t>
      </w:r>
      <w:r w:rsidR="00B54123" w:rsidRPr="003D02C3">
        <w:lastRenderedPageBreak/>
        <w:t>browser track</w:t>
      </w:r>
      <w:r w:rsidR="00D37BE0" w:rsidRPr="003D02C3">
        <w:t>s</w:t>
      </w:r>
      <w:r w:rsidR="005E0D68" w:rsidRPr="003D02C3">
        <w:t xml:space="preserve"> </w:t>
      </w:r>
      <w:r w:rsidR="00D37BE0" w:rsidRPr="003D02C3">
        <w:t>showing</w:t>
      </w:r>
      <w:r w:rsidR="005C1824" w:rsidRPr="003D02C3">
        <w:t xml:space="preserve"> </w:t>
      </w:r>
      <w:r w:rsidR="00EF75F8" w:rsidRPr="003D02C3">
        <w:t xml:space="preserve">H3K4me3, H3K4me1, E2F7, and IgG </w:t>
      </w:r>
      <w:r w:rsidR="00D37BE0" w:rsidRPr="003D02C3">
        <w:t xml:space="preserve">binding </w:t>
      </w:r>
      <w:r w:rsidR="00EF75F8" w:rsidRPr="003D02C3">
        <w:t>at Chr20:33,235,071-34,477,922</w:t>
      </w:r>
      <w:r w:rsidR="00BA636D" w:rsidRPr="003D02C3">
        <w:t xml:space="preserve"> </w:t>
      </w:r>
      <w:r w:rsidR="00190922" w:rsidRPr="003D02C3">
        <w:t>in</w:t>
      </w:r>
      <w:r w:rsidR="005B348D" w:rsidRPr="003D02C3">
        <w:t xml:space="preserve"> DMS79 and H146</w:t>
      </w:r>
      <w:r w:rsidR="001A5B5D" w:rsidRPr="003D02C3">
        <w:t xml:space="preserve"> </w:t>
      </w:r>
      <w:r w:rsidR="005B348D" w:rsidRPr="003D02C3">
        <w:t>cell</w:t>
      </w:r>
      <w:r w:rsidR="00D37BE0" w:rsidRPr="003D02C3">
        <w:t>s. Distinct peak</w:t>
      </w:r>
      <w:r w:rsidR="00AE7BBA" w:rsidRPr="003D02C3">
        <w:t>s</w:t>
      </w:r>
      <w:r w:rsidR="00D37BE0" w:rsidRPr="003D02C3">
        <w:t xml:space="preserve"> represent specific binding sites for </w:t>
      </w:r>
      <w:r w:rsidR="00AE56DA" w:rsidRPr="003D02C3">
        <w:t>H3K4me3 (promoter), H3K4me1 (enhancer), and E2F7</w:t>
      </w:r>
      <w:r w:rsidR="00BE7D42" w:rsidRPr="003D02C3">
        <w:t>, while IgG shows no enrichment.</w:t>
      </w:r>
      <w:r w:rsidR="00190922" w:rsidRPr="003D02C3">
        <w:t xml:space="preserve"> </w:t>
      </w:r>
      <w:r w:rsidR="00BE7D42" w:rsidRPr="003D02C3">
        <w:t>(</w:t>
      </w:r>
      <w:r w:rsidR="00190922" w:rsidRPr="003D02C3">
        <w:rPr>
          <w:b/>
          <w:bCs/>
        </w:rPr>
        <w:t>B</w:t>
      </w:r>
      <w:r w:rsidR="00BE7D42" w:rsidRPr="003D02C3">
        <w:t>)</w:t>
      </w:r>
      <w:r w:rsidR="00EF75F8" w:rsidRPr="003D02C3">
        <w:t xml:space="preserve"> </w:t>
      </w:r>
      <w:r w:rsidR="00BE7D42" w:rsidRPr="003D02C3">
        <w:t>B</w:t>
      </w:r>
      <w:r w:rsidR="00EF75F8" w:rsidRPr="003D02C3">
        <w:t>inding pattern</w:t>
      </w:r>
      <w:r w:rsidR="003264B5" w:rsidRPr="003D02C3">
        <w:t xml:space="preserve"> </w:t>
      </w:r>
      <w:r w:rsidR="00BE7D42" w:rsidRPr="003D02C3">
        <w:t xml:space="preserve">at the </w:t>
      </w:r>
      <w:r w:rsidR="00BE7D42" w:rsidRPr="003D02C3">
        <w:rPr>
          <w:i/>
          <w:iCs/>
        </w:rPr>
        <w:t>E2F1</w:t>
      </w:r>
      <w:r w:rsidR="00BE7D42" w:rsidRPr="003D02C3">
        <w:t xml:space="preserve"> promoter</w:t>
      </w:r>
      <w:r w:rsidR="00BE7D42" w:rsidRPr="003D02C3" w:rsidDel="00BE7D42">
        <w:t xml:space="preserve"> </w:t>
      </w:r>
      <w:proofErr w:type="gramStart"/>
      <w:r w:rsidR="00BE7D42" w:rsidRPr="003D02C3">
        <w:t>illustrate</w:t>
      </w:r>
      <w:proofErr w:type="gramEnd"/>
      <w:r w:rsidR="00BE7D42" w:rsidRPr="003D02C3">
        <w:t xml:space="preserve"> that </w:t>
      </w:r>
      <w:r w:rsidR="00EF75F8" w:rsidRPr="003D02C3">
        <w:t>H3K4me3</w:t>
      </w:r>
      <w:r w:rsidR="00BE7D42" w:rsidRPr="003D02C3">
        <w:t xml:space="preserve"> and</w:t>
      </w:r>
      <w:r w:rsidR="00EF75F8" w:rsidRPr="003D02C3">
        <w:t xml:space="preserve"> E2F7</w:t>
      </w:r>
      <w:r w:rsidR="001976E5" w:rsidRPr="003D02C3">
        <w:t xml:space="preserve"> peaks are enriched near the 5’ promoter region</w:t>
      </w:r>
      <w:r w:rsidR="005B348D" w:rsidRPr="003D02C3">
        <w:t xml:space="preserve">, </w:t>
      </w:r>
      <w:r w:rsidR="001976E5" w:rsidRPr="003D02C3">
        <w:t xml:space="preserve">whereas H3K4me1 signals are broader and extend into the gene body. No peaks were detected in the </w:t>
      </w:r>
      <w:r w:rsidR="005B348D" w:rsidRPr="003D02C3">
        <w:t>IgG</w:t>
      </w:r>
      <w:r w:rsidR="00EF75F8" w:rsidRPr="003D02C3">
        <w:t xml:space="preserve"> </w:t>
      </w:r>
      <w:r w:rsidR="001976E5" w:rsidRPr="003D02C3">
        <w:t>control</w:t>
      </w:r>
      <w:r w:rsidR="00D373F9" w:rsidRPr="003D02C3">
        <w:t>.</w:t>
      </w:r>
      <w:r w:rsidR="00A74FDF" w:rsidRPr="003D02C3">
        <w:t xml:space="preserve"> </w:t>
      </w:r>
      <w:bookmarkEnd w:id="15"/>
    </w:p>
    <w:p w14:paraId="48DD0236" w14:textId="77777777" w:rsidR="00BE6BDA" w:rsidRPr="003D02C3" w:rsidRDefault="00BE6BDA" w:rsidP="003D02C3">
      <w:pPr>
        <w:rPr>
          <w:b/>
          <w:bCs/>
        </w:rPr>
      </w:pPr>
    </w:p>
    <w:p w14:paraId="47A57EA5" w14:textId="01660B1E" w:rsidR="00E82E10" w:rsidRPr="003D02C3" w:rsidRDefault="00E82E10" w:rsidP="003D02C3">
      <w:pPr>
        <w:rPr>
          <w:b/>
          <w:bCs/>
        </w:rPr>
      </w:pPr>
      <w:r w:rsidRPr="003D02C3">
        <w:rPr>
          <w:b/>
          <w:bCs/>
        </w:rPr>
        <w:t>Table 1</w:t>
      </w:r>
      <w:r w:rsidR="005E0D68" w:rsidRPr="003D02C3">
        <w:rPr>
          <w:b/>
          <w:bCs/>
        </w:rPr>
        <w:t>:</w:t>
      </w:r>
      <w:r w:rsidRPr="003D02C3">
        <w:rPr>
          <w:b/>
          <w:bCs/>
        </w:rPr>
        <w:t xml:space="preserve"> Buffer preparation </w:t>
      </w:r>
      <w:r w:rsidR="008A57B5" w:rsidRPr="003D02C3">
        <w:rPr>
          <w:b/>
          <w:bCs/>
        </w:rPr>
        <w:t xml:space="preserve">for </w:t>
      </w:r>
      <w:r w:rsidR="00136E96" w:rsidRPr="003D02C3">
        <w:rPr>
          <w:b/>
          <w:bCs/>
        </w:rPr>
        <w:t>serial</w:t>
      </w:r>
      <w:r w:rsidR="008A57B5" w:rsidRPr="003D02C3">
        <w:rPr>
          <w:b/>
          <w:bCs/>
        </w:rPr>
        <w:t xml:space="preserve"> dilution of 5% digitonin</w:t>
      </w:r>
      <w:r w:rsidR="000D0A7C" w:rsidRPr="003D02C3">
        <w:rPr>
          <w:b/>
          <w:bCs/>
        </w:rPr>
        <w:t xml:space="preserve"> </w:t>
      </w:r>
    </w:p>
    <w:p w14:paraId="761EB620" w14:textId="77777777" w:rsidR="008C1F44" w:rsidRPr="003D02C3" w:rsidRDefault="008C1F44" w:rsidP="003D02C3">
      <w:pPr>
        <w:rPr>
          <w:b/>
          <w:bCs/>
        </w:rPr>
      </w:pPr>
    </w:p>
    <w:p w14:paraId="75440BE1" w14:textId="52A05D03" w:rsidR="00E82E10" w:rsidRPr="003D02C3" w:rsidRDefault="00E82E10" w:rsidP="003D02C3">
      <w:pPr>
        <w:rPr>
          <w:b/>
          <w:bCs/>
        </w:rPr>
      </w:pPr>
      <w:r w:rsidRPr="003D02C3">
        <w:rPr>
          <w:b/>
          <w:bCs/>
        </w:rPr>
        <w:t>Table 2</w:t>
      </w:r>
      <w:r w:rsidR="005E0D68" w:rsidRPr="003D02C3">
        <w:rPr>
          <w:b/>
          <w:bCs/>
        </w:rPr>
        <w:t>:</w:t>
      </w:r>
      <w:r w:rsidRPr="003D02C3">
        <w:rPr>
          <w:b/>
          <w:bCs/>
        </w:rPr>
        <w:t xml:space="preserve"> </w:t>
      </w:r>
      <w:r w:rsidR="00136E96" w:rsidRPr="003D02C3">
        <w:rPr>
          <w:b/>
          <w:bCs/>
        </w:rPr>
        <w:t>Serial</w:t>
      </w:r>
      <w:r w:rsidRPr="003D02C3">
        <w:rPr>
          <w:b/>
          <w:bCs/>
        </w:rPr>
        <w:t xml:space="preserve"> dilution of 5% digitonin</w:t>
      </w:r>
      <w:r w:rsidR="00B77E62" w:rsidRPr="003D02C3">
        <w:rPr>
          <w:b/>
          <w:bCs/>
        </w:rPr>
        <w:t>.</w:t>
      </w:r>
    </w:p>
    <w:p w14:paraId="2AB3079A" w14:textId="77777777" w:rsidR="008C1F44" w:rsidRPr="003D02C3" w:rsidRDefault="008C1F44" w:rsidP="003D02C3">
      <w:pPr>
        <w:rPr>
          <w:b/>
          <w:bCs/>
        </w:rPr>
      </w:pPr>
    </w:p>
    <w:p w14:paraId="6B9AFF6B" w14:textId="7B5BF476" w:rsidR="00E82E10" w:rsidRPr="003D02C3" w:rsidRDefault="00E82E10" w:rsidP="003D02C3">
      <w:pPr>
        <w:rPr>
          <w:b/>
          <w:bCs/>
        </w:rPr>
      </w:pPr>
      <w:r w:rsidRPr="003D02C3">
        <w:rPr>
          <w:b/>
          <w:bCs/>
        </w:rPr>
        <w:t>Table 3</w:t>
      </w:r>
      <w:r w:rsidR="005E0D68" w:rsidRPr="003D02C3">
        <w:rPr>
          <w:b/>
          <w:bCs/>
        </w:rPr>
        <w:t>:</w:t>
      </w:r>
      <w:r w:rsidRPr="003D02C3">
        <w:rPr>
          <w:b/>
          <w:bCs/>
        </w:rPr>
        <w:t xml:space="preserve"> Buffer preparation</w:t>
      </w:r>
      <w:r w:rsidR="00B77E62" w:rsidRPr="003D02C3">
        <w:rPr>
          <w:b/>
          <w:bCs/>
        </w:rPr>
        <w:t>.</w:t>
      </w:r>
      <w:r w:rsidRPr="003D02C3">
        <w:rPr>
          <w:b/>
          <w:bCs/>
        </w:rPr>
        <w:t xml:space="preserve"> </w:t>
      </w:r>
    </w:p>
    <w:p w14:paraId="5D2988F5" w14:textId="77777777" w:rsidR="008C1F44" w:rsidRPr="003D02C3" w:rsidRDefault="008C1F44" w:rsidP="003D02C3">
      <w:pPr>
        <w:rPr>
          <w:b/>
          <w:bCs/>
        </w:rPr>
      </w:pPr>
    </w:p>
    <w:p w14:paraId="7F38ECF1" w14:textId="260E9D74" w:rsidR="00E82E10" w:rsidRPr="003D02C3" w:rsidRDefault="00E82E10" w:rsidP="003D02C3">
      <w:pPr>
        <w:rPr>
          <w:b/>
          <w:bCs/>
        </w:rPr>
      </w:pPr>
      <w:r w:rsidRPr="003D02C3">
        <w:rPr>
          <w:b/>
          <w:bCs/>
        </w:rPr>
        <w:t>Table 4</w:t>
      </w:r>
      <w:r w:rsidR="005E0D68" w:rsidRPr="003D02C3">
        <w:rPr>
          <w:b/>
          <w:bCs/>
        </w:rPr>
        <w:t>:</w:t>
      </w:r>
      <w:r w:rsidRPr="003D02C3">
        <w:rPr>
          <w:b/>
          <w:bCs/>
        </w:rPr>
        <w:t xml:space="preserve"> Antibody specifics</w:t>
      </w:r>
      <w:r w:rsidR="00B77E62" w:rsidRPr="003D02C3">
        <w:rPr>
          <w:b/>
          <w:bCs/>
        </w:rPr>
        <w:t>.</w:t>
      </w:r>
    </w:p>
    <w:p w14:paraId="16954227" w14:textId="77777777" w:rsidR="002F1A4F" w:rsidRPr="003D02C3" w:rsidRDefault="002F1A4F" w:rsidP="003D02C3"/>
    <w:p w14:paraId="7C0B6465" w14:textId="40C2530F" w:rsidR="006E4797" w:rsidRPr="003D02C3" w:rsidRDefault="00551D82" w:rsidP="003D02C3">
      <w:r w:rsidRPr="003D02C3">
        <w:rPr>
          <w:b/>
        </w:rPr>
        <w:t>DISCUSSION</w:t>
      </w:r>
    </w:p>
    <w:p w14:paraId="317B643A" w14:textId="287E3307" w:rsidR="00A40D09" w:rsidRPr="003D02C3" w:rsidRDefault="00333373" w:rsidP="003D02C3">
      <w:r w:rsidRPr="003D02C3">
        <w:t xml:space="preserve">Epigenetic </w:t>
      </w:r>
      <w:r w:rsidR="005B348D" w:rsidRPr="003D02C3">
        <w:t xml:space="preserve">dysregulation </w:t>
      </w:r>
      <w:r w:rsidRPr="003D02C3">
        <w:t xml:space="preserve">and </w:t>
      </w:r>
      <w:r w:rsidR="005B348D" w:rsidRPr="003D02C3">
        <w:t>LDTFs</w:t>
      </w:r>
      <w:r w:rsidRPr="003D02C3">
        <w:t xml:space="preserve"> are key drivers of SCLC tumor </w:t>
      </w:r>
      <w:r w:rsidR="00835A22" w:rsidRPr="003D02C3">
        <w:t>biology</w:t>
      </w:r>
      <w:r w:rsidR="00EA6077" w:rsidRPr="003D02C3">
        <w:fldChar w:fldCharType="begin">
          <w:fldData xml:space="preserve">PEVuZE5vdGU+PENpdGU+PEF1dGhvcj5UYWt1bWlkYTwvQXV0aG9yPjxZZWFyPjIwMjU8L1llYXI+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UYWt1bWlkYTwvQXV0aG9yPjxZZWFyPjIwMjU8L1llYXI+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="00EA6077" w:rsidRPr="003D02C3">
        <w:fldChar w:fldCharType="separate"/>
      </w:r>
      <w:r w:rsidR="00F61540" w:rsidRPr="003D02C3">
        <w:rPr>
          <w:noProof/>
          <w:vertAlign w:val="superscript"/>
        </w:rPr>
        <w:t>6</w:t>
      </w:r>
      <w:r w:rsidR="00EA6077" w:rsidRPr="003D02C3">
        <w:fldChar w:fldCharType="end"/>
      </w:r>
      <w:r w:rsidR="00835A22" w:rsidRPr="003D02C3">
        <w:t>.</w:t>
      </w:r>
      <w:r w:rsidRPr="003D02C3">
        <w:t xml:space="preserve"> </w:t>
      </w:r>
      <w:r w:rsidR="00A40D09" w:rsidRPr="003D02C3">
        <w:t xml:space="preserve">Determining the genomic </w:t>
      </w:r>
      <w:r w:rsidR="00B44983" w:rsidRPr="003D02C3">
        <w:t>distribution</w:t>
      </w:r>
      <w:r w:rsidR="00A40D09" w:rsidRPr="003D02C3">
        <w:t xml:space="preserve"> </w:t>
      </w:r>
      <w:r w:rsidRPr="003D02C3">
        <w:t xml:space="preserve">of </w:t>
      </w:r>
      <w:r w:rsidR="00B44983" w:rsidRPr="003D02C3">
        <w:t xml:space="preserve">specific </w:t>
      </w:r>
      <w:r w:rsidR="00A40D09" w:rsidRPr="003D02C3">
        <w:t>histone modification</w:t>
      </w:r>
      <w:r w:rsidR="00B44983" w:rsidRPr="003D02C3">
        <w:t>s</w:t>
      </w:r>
      <w:r w:rsidR="00A40D09" w:rsidRPr="003D02C3">
        <w:t xml:space="preserve"> and DNA-binding proteins </w:t>
      </w:r>
      <w:r w:rsidR="00B44983" w:rsidRPr="003D02C3">
        <w:t>in SCLC can reveal potential mechanisms of acquired therapeutic resistance and phenotypic plasticity</w:t>
      </w:r>
      <w:r w:rsidR="00A40D09" w:rsidRPr="003D02C3">
        <w:t>. CUT&amp;RUN</w:t>
      </w:r>
      <w:r w:rsidR="00F92EE5" w:rsidRPr="003D02C3">
        <w:t>-seq</w:t>
      </w:r>
      <w:r w:rsidR="00A40D09" w:rsidRPr="003D02C3">
        <w:t xml:space="preserve"> is a powerful method for mapping </w:t>
      </w:r>
      <w:r w:rsidR="00B44983" w:rsidRPr="003D02C3">
        <w:t xml:space="preserve">histone and non-histone </w:t>
      </w:r>
      <w:r w:rsidR="00A40D09" w:rsidRPr="003D02C3">
        <w:t>protein-DNA interactions at high resolution</w:t>
      </w:r>
      <w:r w:rsidR="00810413" w:rsidRPr="003D02C3">
        <w:fldChar w:fldCharType="begin">
          <w:fldData xml:space="preserve">PEVuZE5vdGU+PENpdGU+PEF1dGhvcj5DdXN0ZXJzPC9BdXRob3I+PFllYXI+MjAyNTwvWWVhcj48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</w:fldData>
        </w:fldChar>
      </w:r>
      <w:r w:rsidR="00F61540" w:rsidRPr="003D02C3">
        <w:instrText xml:space="preserve"> ADDIN EN.CITE </w:instrText>
      </w:r>
      <w:r w:rsidR="00F61540" w:rsidRPr="003D02C3">
        <w:fldChar w:fldCharType="begin">
          <w:fldData xml:space="preserve">PEVuZE5vdGU+PENpdGU+PEF1dGhvcj5DdXN0ZXJzPC9BdXRob3I+PFllYXI+MjAyNTwvWWVhcj48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</w:fldData>
        </w:fldChar>
      </w:r>
      <w:r w:rsidR="00F61540" w:rsidRPr="003D02C3">
        <w:instrText xml:space="preserve"> ADDIN EN.CITE.DATA </w:instrText>
      </w:r>
      <w:r w:rsidR="00F61540" w:rsidRPr="003D02C3">
        <w:fldChar w:fldCharType="end"/>
      </w:r>
      <w:r w:rsidR="00810413" w:rsidRPr="003D02C3">
        <w:fldChar w:fldCharType="separate"/>
      </w:r>
      <w:r w:rsidR="00F61540" w:rsidRPr="003D02C3">
        <w:rPr>
          <w:noProof/>
          <w:vertAlign w:val="superscript"/>
        </w:rPr>
        <w:t>14</w:t>
      </w:r>
      <w:r w:rsidR="00810413" w:rsidRPr="003D02C3">
        <w:fldChar w:fldCharType="end"/>
      </w:r>
      <w:r w:rsidR="00613544" w:rsidRPr="003D02C3">
        <w:t xml:space="preserve"> from cells, tissues</w:t>
      </w:r>
      <w:r w:rsidR="00A40D09" w:rsidRPr="003D02C3">
        <w:t xml:space="preserve">. This protocol presents </w:t>
      </w:r>
      <w:r w:rsidR="00E96341" w:rsidRPr="003D02C3">
        <w:t>an</w:t>
      </w:r>
      <w:r w:rsidR="00A40D09" w:rsidRPr="003D02C3">
        <w:t xml:space="preserve"> effective and low-cost alternative to traditional </w:t>
      </w:r>
      <w:proofErr w:type="spellStart"/>
      <w:r w:rsidR="00A40D09" w:rsidRPr="003D02C3">
        <w:t>ChIP</w:t>
      </w:r>
      <w:proofErr w:type="spellEnd"/>
      <w:r w:rsidR="00A40D09" w:rsidRPr="003D02C3">
        <w:t>-seq approaches</w:t>
      </w:r>
      <w:r w:rsidR="00E96341" w:rsidRPr="003D02C3">
        <w:t xml:space="preserve"> in SCLC NE cell lines</w:t>
      </w:r>
      <w:r w:rsidR="00B44983" w:rsidRPr="003D02C3">
        <w:t xml:space="preserve"> to identify new</w:t>
      </w:r>
      <w:r w:rsidR="00FE240A" w:rsidRPr="003D02C3">
        <w:t xml:space="preserve"> gene pathways suitable for treatment intervention</w:t>
      </w:r>
      <w:r w:rsidR="00A40D09" w:rsidRPr="003D02C3">
        <w:t xml:space="preserve">. </w:t>
      </w:r>
    </w:p>
    <w:p w14:paraId="0C2172AB" w14:textId="77777777" w:rsidR="00A40D09" w:rsidRPr="003D02C3" w:rsidRDefault="00A40D09" w:rsidP="003D02C3">
      <w:pPr>
        <w:rPr>
          <w:bCs/>
        </w:rPr>
      </w:pPr>
    </w:p>
    <w:p w14:paraId="1F9666DB" w14:textId="1D325FCF" w:rsidR="00CE21F4" w:rsidRPr="003D02C3" w:rsidRDefault="00D76824" w:rsidP="003D02C3">
      <w:pPr>
        <w:rPr>
          <w:bCs/>
        </w:rPr>
      </w:pPr>
      <w:bookmarkStart w:id="16" w:name="_Hlk213335930"/>
      <w:bookmarkStart w:id="17" w:name="_Hlk207195767"/>
      <w:r w:rsidRPr="003D02C3">
        <w:rPr>
          <w:bCs/>
        </w:rPr>
        <w:t xml:space="preserve">CUT&amp;RUN-seq typically produces lower background noise compared to </w:t>
      </w:r>
      <w:proofErr w:type="spellStart"/>
      <w:r w:rsidRPr="003D02C3">
        <w:rPr>
          <w:bCs/>
        </w:rPr>
        <w:t>ChIP</w:t>
      </w:r>
      <w:proofErr w:type="spellEnd"/>
      <w:r w:rsidRPr="003D02C3">
        <w:rPr>
          <w:bCs/>
        </w:rPr>
        <w:t xml:space="preserve">-seq. However, background signals can still occur and negatively impact peak calling during data analysis. To minimize background </w:t>
      </w:r>
      <w:proofErr w:type="gramStart"/>
      <w:r w:rsidRPr="003D02C3">
        <w:rPr>
          <w:bCs/>
        </w:rPr>
        <w:t>reads</w:t>
      </w:r>
      <w:proofErr w:type="gramEnd"/>
      <w:r w:rsidRPr="003D02C3">
        <w:rPr>
          <w:bCs/>
        </w:rPr>
        <w:t>, it</w:t>
      </w:r>
      <w:r w:rsidR="00FE240A" w:rsidRPr="003D02C3">
        <w:rPr>
          <w:bCs/>
        </w:rPr>
        <w:t xml:space="preserve"> i</w:t>
      </w:r>
      <w:r w:rsidRPr="003D02C3">
        <w:rPr>
          <w:bCs/>
        </w:rPr>
        <w:t xml:space="preserve">s important to start with cells that have optimal viability. This is especially critical for SCLC </w:t>
      </w:r>
      <w:r w:rsidR="001562C6" w:rsidRPr="003D02C3">
        <w:rPr>
          <w:bCs/>
        </w:rPr>
        <w:t>NE</w:t>
      </w:r>
      <w:r w:rsidR="003F1469" w:rsidRPr="003D02C3">
        <w:rPr>
          <w:bCs/>
        </w:rPr>
        <w:t xml:space="preserve"> </w:t>
      </w:r>
      <w:r w:rsidR="00C7297C" w:rsidRPr="003D02C3">
        <w:rPr>
          <w:bCs/>
        </w:rPr>
        <w:t>cell</w:t>
      </w:r>
      <w:r w:rsidRPr="003D02C3">
        <w:rPr>
          <w:bCs/>
        </w:rPr>
        <w:t xml:space="preserve"> lines, which tend to have </w:t>
      </w:r>
      <w:r w:rsidR="005B348D" w:rsidRPr="003D02C3">
        <w:rPr>
          <w:bCs/>
        </w:rPr>
        <w:t xml:space="preserve">more variable </w:t>
      </w:r>
      <w:r w:rsidRPr="003D02C3">
        <w:rPr>
          <w:bCs/>
        </w:rPr>
        <w:t xml:space="preserve">viability because of </w:t>
      </w:r>
      <w:r w:rsidR="005B348D" w:rsidRPr="003D02C3">
        <w:rPr>
          <w:bCs/>
        </w:rPr>
        <w:t>their growth</w:t>
      </w:r>
      <w:r w:rsidRPr="003D02C3">
        <w:rPr>
          <w:bCs/>
        </w:rPr>
        <w:t xml:space="preserve"> characteristics compared to adherent cell lines</w:t>
      </w:r>
      <w:bookmarkEnd w:id="16"/>
      <w:r w:rsidR="00BD722F" w:rsidRPr="003D02C3">
        <w:rPr>
          <w:bCs/>
        </w:rPr>
        <w:t xml:space="preserve">. </w:t>
      </w:r>
      <w:r w:rsidR="005B348D" w:rsidRPr="003D02C3">
        <w:rPr>
          <w:bCs/>
        </w:rPr>
        <w:t xml:space="preserve">We recommend </w:t>
      </w:r>
      <w:r w:rsidR="00BD722F" w:rsidRPr="003D02C3">
        <w:rPr>
          <w:bCs/>
        </w:rPr>
        <w:t>handl</w:t>
      </w:r>
      <w:r w:rsidR="005B348D" w:rsidRPr="003D02C3">
        <w:rPr>
          <w:bCs/>
        </w:rPr>
        <w:t>ing</w:t>
      </w:r>
      <w:r w:rsidR="00BD722F" w:rsidRPr="003D02C3">
        <w:rPr>
          <w:bCs/>
        </w:rPr>
        <w:t xml:space="preserve"> samples gently during the CUT&amp;RUN protocol. Use pipettes</w:t>
      </w:r>
      <w:r w:rsidR="00B77E62" w:rsidRPr="003D02C3">
        <w:rPr>
          <w:bCs/>
        </w:rPr>
        <w:t xml:space="preserve">, </w:t>
      </w:r>
      <w:r w:rsidR="00BD722F" w:rsidRPr="003D02C3">
        <w:rPr>
          <w:bCs/>
        </w:rPr>
        <w:t>not</w:t>
      </w:r>
      <w:r w:rsidR="003F1469" w:rsidRPr="003D02C3">
        <w:rPr>
          <w:bCs/>
        </w:rPr>
        <w:t xml:space="preserve"> </w:t>
      </w:r>
      <w:r w:rsidR="00BD722F" w:rsidRPr="003D02C3">
        <w:rPr>
          <w:bCs/>
        </w:rPr>
        <w:t>v</w:t>
      </w:r>
      <w:r w:rsidR="00412B25" w:rsidRPr="003D02C3">
        <w:rPr>
          <w:bCs/>
        </w:rPr>
        <w:t>e</w:t>
      </w:r>
      <w:r w:rsidR="00BD722F" w:rsidRPr="003D02C3">
        <w:rPr>
          <w:bCs/>
        </w:rPr>
        <w:t>rtexing, even gently</w:t>
      </w:r>
      <w:r w:rsidR="00B77E62" w:rsidRPr="003D02C3">
        <w:rPr>
          <w:bCs/>
        </w:rPr>
        <w:t xml:space="preserve">, </w:t>
      </w:r>
      <w:r w:rsidR="00BD722F" w:rsidRPr="003D02C3">
        <w:rPr>
          <w:bCs/>
        </w:rPr>
        <w:t>to resuspend cells. This helps prevent cell shearing, detachment from beads, and antibody denaturation</w:t>
      </w:r>
      <w:bookmarkEnd w:id="17"/>
      <w:r w:rsidR="00B86D82" w:rsidRPr="003D02C3">
        <w:rPr>
          <w:bCs/>
        </w:rPr>
        <w:t>.</w:t>
      </w:r>
    </w:p>
    <w:p w14:paraId="6F2214C5" w14:textId="77777777" w:rsidR="00D76824" w:rsidRPr="003D02C3" w:rsidRDefault="00D76824" w:rsidP="003D02C3">
      <w:pPr>
        <w:rPr>
          <w:bCs/>
        </w:rPr>
      </w:pPr>
    </w:p>
    <w:p w14:paraId="77A9BED2" w14:textId="4A17F5DA" w:rsidR="00465801" w:rsidRPr="003D02C3" w:rsidRDefault="00B02B80" w:rsidP="003D02C3">
      <w:pPr>
        <w:rPr>
          <w:bCs/>
        </w:rPr>
      </w:pPr>
      <w:r w:rsidRPr="003D02C3">
        <w:rPr>
          <w:bCs/>
        </w:rPr>
        <w:t xml:space="preserve">Efficient CUT&amp;RUN also </w:t>
      </w:r>
      <w:proofErr w:type="gramStart"/>
      <w:r w:rsidRPr="003D02C3">
        <w:rPr>
          <w:bCs/>
        </w:rPr>
        <w:t>requires</w:t>
      </w:r>
      <w:r w:rsidR="00637932" w:rsidRPr="003D02C3">
        <w:rPr>
          <w:bCs/>
        </w:rPr>
        <w:t xml:space="preserve"> </w:t>
      </w:r>
      <w:r w:rsidR="00465801" w:rsidRPr="003D02C3">
        <w:rPr>
          <w:bCs/>
        </w:rPr>
        <w:t xml:space="preserve"> </w:t>
      </w:r>
      <w:r w:rsidR="00296313" w:rsidRPr="003D02C3">
        <w:rPr>
          <w:bCs/>
        </w:rPr>
        <w:t>adequate</w:t>
      </w:r>
      <w:proofErr w:type="gramEnd"/>
      <w:r w:rsidR="00465801" w:rsidRPr="003D02C3">
        <w:rPr>
          <w:bCs/>
        </w:rPr>
        <w:t xml:space="preserve"> cell membrane </w:t>
      </w:r>
      <w:r w:rsidRPr="003D02C3">
        <w:rPr>
          <w:bCs/>
        </w:rPr>
        <w:t>permeabilization</w:t>
      </w:r>
      <w:r w:rsidR="00637932" w:rsidRPr="003D02C3">
        <w:rPr>
          <w:bCs/>
        </w:rPr>
        <w:t xml:space="preserve"> </w:t>
      </w:r>
      <w:r w:rsidR="00296313" w:rsidRPr="003D02C3">
        <w:rPr>
          <w:bCs/>
        </w:rPr>
        <w:t>to allow</w:t>
      </w:r>
      <w:r w:rsidR="00465801" w:rsidRPr="003D02C3">
        <w:rPr>
          <w:bCs/>
        </w:rPr>
        <w:t xml:space="preserve"> antibodies, </w:t>
      </w:r>
      <w:proofErr w:type="spellStart"/>
      <w:r w:rsidR="00465801" w:rsidRPr="003D02C3">
        <w:rPr>
          <w:bCs/>
        </w:rPr>
        <w:t>MNase</w:t>
      </w:r>
      <w:proofErr w:type="spellEnd"/>
      <w:r w:rsidR="00465801" w:rsidRPr="003D02C3">
        <w:rPr>
          <w:bCs/>
        </w:rPr>
        <w:t xml:space="preserve">, and </w:t>
      </w:r>
      <w:r w:rsidR="00637932" w:rsidRPr="003D02C3">
        <w:rPr>
          <w:bCs/>
        </w:rPr>
        <w:t>releas</w:t>
      </w:r>
      <w:r w:rsidR="00465801" w:rsidRPr="003D02C3">
        <w:rPr>
          <w:bCs/>
        </w:rPr>
        <w:t xml:space="preserve">ed DNA fragments </w:t>
      </w:r>
      <w:r w:rsidR="00296313" w:rsidRPr="003D02C3">
        <w:rPr>
          <w:bCs/>
        </w:rPr>
        <w:t>to move</w:t>
      </w:r>
      <w:r w:rsidR="00465801" w:rsidRPr="003D02C3">
        <w:rPr>
          <w:bCs/>
        </w:rPr>
        <w:t xml:space="preserve"> freely </w:t>
      </w:r>
      <w:r w:rsidR="00296313" w:rsidRPr="003D02C3">
        <w:rPr>
          <w:bCs/>
        </w:rPr>
        <w:t xml:space="preserve">across the </w:t>
      </w:r>
      <w:r w:rsidR="00465801" w:rsidRPr="003D02C3">
        <w:rPr>
          <w:bCs/>
        </w:rPr>
        <w:t>cell</w:t>
      </w:r>
      <w:r w:rsidR="00296313" w:rsidRPr="003D02C3">
        <w:rPr>
          <w:bCs/>
        </w:rPr>
        <w:t xml:space="preserve"> membrane</w:t>
      </w:r>
      <w:r w:rsidR="00465801" w:rsidRPr="003D02C3">
        <w:rPr>
          <w:bCs/>
        </w:rPr>
        <w:t xml:space="preserve">. Digitonin is </w:t>
      </w:r>
      <w:r w:rsidR="00637932" w:rsidRPr="003D02C3">
        <w:rPr>
          <w:bCs/>
        </w:rPr>
        <w:t xml:space="preserve">commonly </w:t>
      </w:r>
      <w:r w:rsidR="00465801" w:rsidRPr="003D02C3">
        <w:rPr>
          <w:bCs/>
        </w:rPr>
        <w:t xml:space="preserve">used </w:t>
      </w:r>
      <w:r w:rsidR="00296313" w:rsidRPr="003D02C3">
        <w:rPr>
          <w:bCs/>
        </w:rPr>
        <w:t>for this purpose</w:t>
      </w:r>
      <w:r w:rsidR="00465801" w:rsidRPr="003D02C3">
        <w:rPr>
          <w:bCs/>
        </w:rPr>
        <w:t xml:space="preserve">. </w:t>
      </w:r>
      <w:r w:rsidR="00637932" w:rsidRPr="003D02C3">
        <w:rPr>
          <w:bCs/>
        </w:rPr>
        <w:t>I</w:t>
      </w:r>
      <w:r w:rsidR="00296313" w:rsidRPr="003D02C3">
        <w:rPr>
          <w:bCs/>
        </w:rPr>
        <w:t>nsufficient</w:t>
      </w:r>
      <w:r w:rsidR="00637932" w:rsidRPr="003D02C3">
        <w:rPr>
          <w:bCs/>
        </w:rPr>
        <w:t xml:space="preserve"> </w:t>
      </w:r>
      <w:r w:rsidR="00465801" w:rsidRPr="003D02C3">
        <w:rPr>
          <w:bCs/>
        </w:rPr>
        <w:t>digitonin</w:t>
      </w:r>
      <w:r w:rsidR="00637932" w:rsidRPr="003D02C3">
        <w:rPr>
          <w:bCs/>
        </w:rPr>
        <w:t xml:space="preserve"> re</w:t>
      </w:r>
      <w:r w:rsidR="00296313" w:rsidRPr="003D02C3">
        <w:rPr>
          <w:bCs/>
        </w:rPr>
        <w:t>sults in</w:t>
      </w:r>
      <w:r w:rsidR="00637932" w:rsidRPr="003D02C3">
        <w:rPr>
          <w:bCs/>
        </w:rPr>
        <w:t xml:space="preserve"> </w:t>
      </w:r>
      <w:r w:rsidR="00296313" w:rsidRPr="003D02C3">
        <w:rPr>
          <w:bCs/>
        </w:rPr>
        <w:t xml:space="preserve">poor </w:t>
      </w:r>
      <w:r w:rsidR="00637932" w:rsidRPr="003D02C3">
        <w:rPr>
          <w:bCs/>
        </w:rPr>
        <w:t>permeab</w:t>
      </w:r>
      <w:r w:rsidR="00296313" w:rsidRPr="003D02C3">
        <w:rPr>
          <w:bCs/>
        </w:rPr>
        <w:t>ilization</w:t>
      </w:r>
      <w:r w:rsidR="00637932" w:rsidRPr="003D02C3">
        <w:rPr>
          <w:bCs/>
        </w:rPr>
        <w:t>,</w:t>
      </w:r>
      <w:r w:rsidR="002F7728" w:rsidRPr="003D02C3">
        <w:rPr>
          <w:bCs/>
        </w:rPr>
        <w:t xml:space="preserve"> </w:t>
      </w:r>
      <w:r w:rsidR="00F631C4" w:rsidRPr="003D02C3">
        <w:rPr>
          <w:bCs/>
        </w:rPr>
        <w:t>limiting reagent entry and fragment diffusion</w:t>
      </w:r>
      <w:r w:rsidR="00296313" w:rsidRPr="003D02C3">
        <w:rPr>
          <w:bCs/>
        </w:rPr>
        <w:t>, whereas</w:t>
      </w:r>
      <w:r w:rsidR="00465801" w:rsidRPr="003D02C3">
        <w:rPr>
          <w:bCs/>
        </w:rPr>
        <w:t xml:space="preserve"> </w:t>
      </w:r>
      <w:r w:rsidR="00296313" w:rsidRPr="003D02C3">
        <w:rPr>
          <w:bCs/>
        </w:rPr>
        <w:t>e</w:t>
      </w:r>
      <w:r w:rsidR="00BC0472" w:rsidRPr="003D02C3">
        <w:rPr>
          <w:bCs/>
        </w:rPr>
        <w:t>xcessive</w:t>
      </w:r>
      <w:r w:rsidR="00465801" w:rsidRPr="003D02C3">
        <w:rPr>
          <w:bCs/>
        </w:rPr>
        <w:t xml:space="preserve"> digitonin</w:t>
      </w:r>
      <w:r w:rsidR="00296313" w:rsidRPr="003D02C3">
        <w:rPr>
          <w:bCs/>
        </w:rPr>
        <w:t xml:space="preserve"> </w:t>
      </w:r>
      <w:r w:rsidR="00F631C4" w:rsidRPr="003D02C3">
        <w:rPr>
          <w:bCs/>
        </w:rPr>
        <w:t xml:space="preserve">can </w:t>
      </w:r>
      <w:r w:rsidR="00296313" w:rsidRPr="003D02C3">
        <w:rPr>
          <w:bCs/>
        </w:rPr>
        <w:t>disrupt</w:t>
      </w:r>
      <w:r w:rsidR="00F631C4" w:rsidRPr="003D02C3">
        <w:rPr>
          <w:bCs/>
        </w:rPr>
        <w:t xml:space="preserve"> membrane </w:t>
      </w:r>
      <w:r w:rsidR="00296313" w:rsidRPr="003D02C3">
        <w:rPr>
          <w:bCs/>
        </w:rPr>
        <w:t>integrity and lead to</w:t>
      </w:r>
      <w:r w:rsidR="00F631C4" w:rsidRPr="003D02C3">
        <w:rPr>
          <w:bCs/>
        </w:rPr>
        <w:t xml:space="preserve"> premature cell lysis</w:t>
      </w:r>
      <w:r w:rsidR="00465801" w:rsidRPr="003D02C3">
        <w:rPr>
          <w:bCs/>
        </w:rPr>
        <w:t xml:space="preserve">. </w:t>
      </w:r>
      <w:r w:rsidR="00F11173" w:rsidRPr="003D02C3">
        <w:rPr>
          <w:bCs/>
        </w:rPr>
        <w:t>T</w:t>
      </w:r>
      <w:r w:rsidR="00465801" w:rsidRPr="003D02C3">
        <w:rPr>
          <w:bCs/>
        </w:rPr>
        <w:t>herefore</w:t>
      </w:r>
      <w:r w:rsidR="00F11173" w:rsidRPr="003D02C3">
        <w:rPr>
          <w:bCs/>
        </w:rPr>
        <w:t xml:space="preserve">, </w:t>
      </w:r>
      <w:r w:rsidR="00296313" w:rsidRPr="003D02C3">
        <w:rPr>
          <w:bCs/>
        </w:rPr>
        <w:t xml:space="preserve">it is recommended to </w:t>
      </w:r>
      <w:r w:rsidR="00465801" w:rsidRPr="003D02C3">
        <w:rPr>
          <w:bCs/>
        </w:rPr>
        <w:t>us</w:t>
      </w:r>
      <w:r w:rsidR="00296313" w:rsidRPr="003D02C3">
        <w:rPr>
          <w:bCs/>
        </w:rPr>
        <w:t>e</w:t>
      </w:r>
      <w:r w:rsidR="00465801" w:rsidRPr="003D02C3">
        <w:rPr>
          <w:bCs/>
        </w:rPr>
        <w:t xml:space="preserve"> the </w:t>
      </w:r>
      <w:r w:rsidR="00296313" w:rsidRPr="003D02C3">
        <w:rPr>
          <w:bCs/>
        </w:rPr>
        <w:t xml:space="preserve">lowest concentration that provides effective </w:t>
      </w:r>
      <w:r w:rsidR="00BC0472" w:rsidRPr="003D02C3">
        <w:rPr>
          <w:bCs/>
        </w:rPr>
        <w:t>permeabilization w</w:t>
      </w:r>
      <w:r w:rsidR="00296313" w:rsidRPr="003D02C3">
        <w:rPr>
          <w:bCs/>
        </w:rPr>
        <w:t>hile maintaining cell viability</w:t>
      </w:r>
      <w:r w:rsidR="005C6152" w:rsidRPr="003D02C3">
        <w:rPr>
          <w:bCs/>
        </w:rPr>
        <w:fldChar w:fldCharType="begin">
          <w:fldData xml:space="preserve">PEVuZE5vdGU+PENpdGU+PEF1dGhvcj5DdXN0ZXJzPC9BdXRob3I+PFllYXI+MjAyNTwvWWVhcj48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=
</w:fldData>
        </w:fldChar>
      </w:r>
      <w:r w:rsidR="003C1E21" w:rsidRPr="003D02C3">
        <w:rPr>
          <w:bCs/>
        </w:rPr>
        <w:instrText xml:space="preserve"> ADDIN EN.CITE </w:instrText>
      </w:r>
      <w:r w:rsidR="003C1E21" w:rsidRPr="003D02C3">
        <w:rPr>
          <w:bCs/>
        </w:rPr>
        <w:fldChar w:fldCharType="begin">
          <w:fldData xml:space="preserve">PEVuZE5vdGU+PENpdGU+PEF1dGhvcj5DdXN0ZXJzPC9BdXRob3I+PFllYXI+MjAyNTwvWWVhcj48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=
</w:fldData>
        </w:fldChar>
      </w:r>
      <w:r w:rsidR="003C1E21" w:rsidRPr="003D02C3">
        <w:rPr>
          <w:bCs/>
        </w:rPr>
        <w:instrText xml:space="preserve"> ADDIN EN.CITE.DATA </w:instrText>
      </w:r>
      <w:r w:rsidR="003C1E21" w:rsidRPr="003D02C3">
        <w:rPr>
          <w:bCs/>
        </w:rPr>
      </w:r>
      <w:r w:rsidR="003C1E21" w:rsidRPr="003D02C3">
        <w:rPr>
          <w:bCs/>
        </w:rPr>
        <w:fldChar w:fldCharType="end"/>
      </w:r>
      <w:r w:rsidR="005C6152" w:rsidRPr="003D02C3">
        <w:rPr>
          <w:bCs/>
        </w:rPr>
      </w:r>
      <w:r w:rsidR="005C6152" w:rsidRPr="003D02C3">
        <w:rPr>
          <w:bCs/>
        </w:rPr>
        <w:fldChar w:fldCharType="separate"/>
      </w:r>
      <w:r w:rsidR="003C1E21" w:rsidRPr="003D02C3">
        <w:rPr>
          <w:bCs/>
          <w:noProof/>
          <w:vertAlign w:val="superscript"/>
        </w:rPr>
        <w:t>14,19</w:t>
      </w:r>
      <w:r w:rsidR="005C6152" w:rsidRPr="003D02C3">
        <w:rPr>
          <w:bCs/>
        </w:rPr>
        <w:fldChar w:fldCharType="end"/>
      </w:r>
      <w:r w:rsidR="00DC75F9" w:rsidRPr="003D02C3">
        <w:rPr>
          <w:bCs/>
        </w:rPr>
        <w:t>.</w:t>
      </w:r>
    </w:p>
    <w:p w14:paraId="200FE07B" w14:textId="2F3D9ACF" w:rsidR="00465801" w:rsidRPr="003D02C3" w:rsidRDefault="00465801" w:rsidP="003D02C3">
      <w:pPr>
        <w:rPr>
          <w:bCs/>
        </w:rPr>
      </w:pPr>
    </w:p>
    <w:p w14:paraId="3B1E895B" w14:textId="4B5922AF" w:rsidR="00E36596" w:rsidRPr="003D02C3" w:rsidRDefault="00AD0AB6" w:rsidP="003D02C3">
      <w:r w:rsidRPr="003D02C3">
        <w:rPr>
          <w:bCs/>
        </w:rPr>
        <w:t xml:space="preserve">The success of </w:t>
      </w:r>
      <w:r w:rsidR="00DF6B67" w:rsidRPr="003D02C3">
        <w:rPr>
          <w:bCs/>
        </w:rPr>
        <w:t>CUT&amp;RUN largely depend</w:t>
      </w:r>
      <w:r w:rsidRPr="003D02C3">
        <w:rPr>
          <w:bCs/>
        </w:rPr>
        <w:t>s</w:t>
      </w:r>
      <w:r w:rsidR="00DF6B67" w:rsidRPr="003D02C3">
        <w:rPr>
          <w:bCs/>
        </w:rPr>
        <w:t xml:space="preserve"> on </w:t>
      </w:r>
      <w:r w:rsidRPr="003D02C3">
        <w:rPr>
          <w:bCs/>
        </w:rPr>
        <w:t xml:space="preserve">the </w:t>
      </w:r>
      <w:r w:rsidR="00DF6B67" w:rsidRPr="003D02C3">
        <w:rPr>
          <w:bCs/>
        </w:rPr>
        <w:t xml:space="preserve">affinity </w:t>
      </w:r>
      <w:r w:rsidRPr="003D02C3">
        <w:rPr>
          <w:bCs/>
        </w:rPr>
        <w:t>and specificity of the</w:t>
      </w:r>
      <w:r w:rsidR="00DF6B67" w:rsidRPr="003D02C3">
        <w:rPr>
          <w:bCs/>
        </w:rPr>
        <w:t xml:space="preserve"> </w:t>
      </w:r>
      <w:r w:rsidRPr="003D02C3">
        <w:rPr>
          <w:bCs/>
        </w:rPr>
        <w:t>antibody for the target protein</w:t>
      </w:r>
      <w:r w:rsidR="00DF6B67" w:rsidRPr="003D02C3">
        <w:rPr>
          <w:bCs/>
        </w:rPr>
        <w:t xml:space="preserve"> under </w:t>
      </w:r>
      <w:r w:rsidRPr="003D02C3">
        <w:rPr>
          <w:bCs/>
        </w:rPr>
        <w:t>the assay</w:t>
      </w:r>
      <w:r w:rsidR="00DF6B67" w:rsidRPr="003D02C3">
        <w:rPr>
          <w:bCs/>
        </w:rPr>
        <w:t xml:space="preserve"> conditions.</w:t>
      </w:r>
      <w:r w:rsidR="00DF6B67" w:rsidRPr="003D02C3">
        <w:t xml:space="preserve"> </w:t>
      </w:r>
      <w:r w:rsidRPr="003D02C3">
        <w:rPr>
          <w:bCs/>
        </w:rPr>
        <w:t>If</w:t>
      </w:r>
      <w:r w:rsidR="00BC0472" w:rsidRPr="003D02C3">
        <w:rPr>
          <w:bCs/>
        </w:rPr>
        <w:t xml:space="preserve"> no CUT&amp;RUN validated antibodies are available for purchase against a protein of interest, </w:t>
      </w:r>
      <w:r w:rsidR="00DF6B67" w:rsidRPr="003D02C3">
        <w:t xml:space="preserve">we recommend using antibodies that are both suitable for </w:t>
      </w:r>
      <w:r w:rsidR="00443430" w:rsidRPr="003D02C3">
        <w:t>immunofluorescence</w:t>
      </w:r>
      <w:r w:rsidR="00DF6B67" w:rsidRPr="003D02C3">
        <w:t xml:space="preserve"> and </w:t>
      </w:r>
      <w:r w:rsidR="00BC0472" w:rsidRPr="003D02C3">
        <w:t xml:space="preserve">demonstrate specificity in immunoblotting. </w:t>
      </w:r>
      <w:r w:rsidR="00443430" w:rsidRPr="003D02C3">
        <w:t xml:space="preserve">Several target antibodies from different vendors should always be tested in a pilot </w:t>
      </w:r>
      <w:r w:rsidR="00443430" w:rsidRPr="003D02C3">
        <w:rPr>
          <w:bCs/>
        </w:rPr>
        <w:t xml:space="preserve">CUT&amp;RUN experiment to identify which </w:t>
      </w:r>
      <w:r w:rsidR="00443430" w:rsidRPr="003D02C3">
        <w:rPr>
          <w:bCs/>
        </w:rPr>
        <w:lastRenderedPageBreak/>
        <w:t xml:space="preserve">of them can be further used for </w:t>
      </w:r>
      <w:r w:rsidR="00BC0472" w:rsidRPr="003D02C3">
        <w:rPr>
          <w:bCs/>
        </w:rPr>
        <w:t>a larger number of samples</w:t>
      </w:r>
      <w:r w:rsidR="00443430" w:rsidRPr="003D02C3">
        <w:rPr>
          <w:bCs/>
        </w:rPr>
        <w:t>.</w:t>
      </w:r>
      <w:r w:rsidR="006946C6" w:rsidRPr="003D02C3">
        <w:t xml:space="preserve"> </w:t>
      </w:r>
      <w:r w:rsidR="00E66597" w:rsidRPr="003D02C3">
        <w:t xml:space="preserve">For </w:t>
      </w:r>
      <w:r w:rsidR="00FE240A" w:rsidRPr="003D02C3">
        <w:t xml:space="preserve">proteins which are expected to produce </w:t>
      </w:r>
      <w:r w:rsidR="00E66597" w:rsidRPr="003D02C3">
        <w:t>low</w:t>
      </w:r>
      <w:r w:rsidR="00EC098F" w:rsidRPr="003D02C3">
        <w:t>/weak</w:t>
      </w:r>
      <w:r w:rsidR="00E66597" w:rsidRPr="003D02C3">
        <w:t xml:space="preserve"> signal (</w:t>
      </w:r>
      <w:r w:rsidR="00FE240A" w:rsidRPr="003D02C3">
        <w:t>e.g.</w:t>
      </w:r>
      <w:r w:rsidR="004D5A01" w:rsidRPr="003D02C3">
        <w:t>,</w:t>
      </w:r>
      <w:r w:rsidR="00FE240A" w:rsidRPr="003D02C3">
        <w:t xml:space="preserve"> </w:t>
      </w:r>
      <w:r w:rsidR="00E66597" w:rsidRPr="003D02C3">
        <w:t>TFs</w:t>
      </w:r>
      <w:r w:rsidR="00FE240A" w:rsidRPr="003D02C3">
        <w:t xml:space="preserve"> with oscillating expression throughout the cell cycle</w:t>
      </w:r>
      <w:r w:rsidR="00E66597" w:rsidRPr="003D02C3">
        <w:t xml:space="preserve">), </w:t>
      </w:r>
      <w:r w:rsidR="00FE240A" w:rsidRPr="003D02C3">
        <w:t xml:space="preserve">consider increasing </w:t>
      </w:r>
      <w:r w:rsidR="004D5A01" w:rsidRPr="003D02C3">
        <w:t xml:space="preserve">the </w:t>
      </w:r>
      <w:r w:rsidR="00FE240A" w:rsidRPr="003D02C3">
        <w:t>total number of input cells</w:t>
      </w:r>
      <w:r w:rsidR="00FE240A" w:rsidRPr="003D02C3">
        <w:fldChar w:fldCharType="begin">
          <w:fldData xml:space="preserve">PEVuZE5vdGU+PENpdGU+PEF1dGhvcj5DdXN0ZXJzPC9BdXRob3I+PFllYXI+MjAyNTwvWWVhcj48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</w:fldData>
        </w:fldChar>
      </w:r>
      <w:r w:rsidR="00FE240A" w:rsidRPr="003D02C3">
        <w:instrText xml:space="preserve"> ADDIN EN.CITE </w:instrText>
      </w:r>
      <w:r w:rsidR="00FE240A" w:rsidRPr="003D02C3">
        <w:fldChar w:fldCharType="begin">
          <w:fldData xml:space="preserve">PEVuZE5vdGU+PENpdGU+PEF1dGhvcj5DdXN0ZXJzPC9BdXRob3I+PFllYXI+MjAyNTwvWWVhcj48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</w:fldData>
        </w:fldChar>
      </w:r>
      <w:r w:rsidR="00FE240A" w:rsidRPr="003D02C3">
        <w:instrText xml:space="preserve"> ADDIN EN.CITE.DATA </w:instrText>
      </w:r>
      <w:r w:rsidR="00FE240A" w:rsidRPr="003D02C3">
        <w:fldChar w:fldCharType="end"/>
      </w:r>
      <w:r w:rsidR="00FE240A" w:rsidRPr="003D02C3">
        <w:fldChar w:fldCharType="separate"/>
      </w:r>
      <w:r w:rsidR="00FE240A" w:rsidRPr="003D02C3">
        <w:rPr>
          <w:noProof/>
          <w:vertAlign w:val="superscript"/>
        </w:rPr>
        <w:t>14</w:t>
      </w:r>
      <w:r w:rsidR="00FE240A" w:rsidRPr="003D02C3">
        <w:fldChar w:fldCharType="end"/>
      </w:r>
      <w:r w:rsidR="00FE240A" w:rsidRPr="003D02C3">
        <w:t xml:space="preserve">, in addition to </w:t>
      </w:r>
      <w:r w:rsidR="00EC098F" w:rsidRPr="003D02C3">
        <w:t>optimiz</w:t>
      </w:r>
      <w:r w:rsidR="00FE240A" w:rsidRPr="003D02C3">
        <w:t>ing conditions for digitonin</w:t>
      </w:r>
      <w:r w:rsidR="00EC098F" w:rsidRPr="003D02C3">
        <w:t xml:space="preserve"> permeabilization</w:t>
      </w:r>
      <w:r w:rsidR="00FE240A" w:rsidRPr="003D02C3">
        <w:t xml:space="preserve"> and</w:t>
      </w:r>
      <w:r w:rsidR="00EC098F" w:rsidRPr="003D02C3">
        <w:t xml:space="preserve"> antibody</w:t>
      </w:r>
      <w:r w:rsidR="00FE240A" w:rsidRPr="003D02C3">
        <w:t xml:space="preserve"> binding/concentration</w:t>
      </w:r>
      <w:r w:rsidR="00EC098F" w:rsidRPr="003D02C3">
        <w:t>.</w:t>
      </w:r>
      <w:r w:rsidR="00FE240A" w:rsidRPr="003D02C3">
        <w:t xml:space="preserve"> </w:t>
      </w:r>
      <w:r w:rsidR="00127CAC" w:rsidRPr="003D02C3">
        <w:t>In summary, t</w:t>
      </w:r>
      <w:r w:rsidR="00277A40" w:rsidRPr="003D02C3">
        <w:t>he yield of CUT&amp;RUN DNA (</w:t>
      </w:r>
      <w:r w:rsidR="00277A40" w:rsidRPr="003D02C3">
        <w:rPr>
          <w:b/>
          <w:bCs/>
        </w:rPr>
        <w:t>Fig</w:t>
      </w:r>
      <w:r w:rsidR="004D5A01" w:rsidRPr="003D02C3">
        <w:rPr>
          <w:b/>
          <w:bCs/>
        </w:rPr>
        <w:t>ure</w:t>
      </w:r>
      <w:r w:rsidR="00277A40" w:rsidRPr="003D02C3">
        <w:rPr>
          <w:b/>
          <w:bCs/>
        </w:rPr>
        <w:t xml:space="preserve"> 3A</w:t>
      </w:r>
      <w:r w:rsidR="00277A40" w:rsidRPr="003D02C3">
        <w:t xml:space="preserve">) depends on the </w:t>
      </w:r>
      <w:r w:rsidR="00F700A1" w:rsidRPr="003D02C3">
        <w:t xml:space="preserve">amount of total </w:t>
      </w:r>
      <w:r w:rsidR="00127CAC" w:rsidRPr="003D02C3">
        <w:t xml:space="preserve">(viable) </w:t>
      </w:r>
      <w:r w:rsidR="00F700A1" w:rsidRPr="003D02C3">
        <w:t xml:space="preserve">cells </w:t>
      </w:r>
      <w:r w:rsidR="00E62A1A" w:rsidRPr="003D02C3">
        <w:t xml:space="preserve">used </w:t>
      </w:r>
      <w:r w:rsidR="00F700A1" w:rsidRPr="003D02C3">
        <w:t xml:space="preserve">for </w:t>
      </w:r>
      <w:r w:rsidR="00277A40" w:rsidRPr="003D02C3">
        <w:t>initial input</w:t>
      </w:r>
      <w:r w:rsidR="00F700A1" w:rsidRPr="003D02C3">
        <w:t>,</w:t>
      </w:r>
      <w:r w:rsidR="00277A40" w:rsidRPr="003D02C3">
        <w:t xml:space="preserve"> </w:t>
      </w:r>
      <w:r w:rsidR="00F700A1" w:rsidRPr="003D02C3">
        <w:t xml:space="preserve">intracellular </w:t>
      </w:r>
      <w:r w:rsidR="00277A40" w:rsidRPr="003D02C3">
        <w:t>abundance of the target protein</w:t>
      </w:r>
      <w:r w:rsidR="00E62A1A" w:rsidRPr="003D02C3">
        <w:t xml:space="preserve"> at a given point in time</w:t>
      </w:r>
      <w:r w:rsidR="00A40048" w:rsidRPr="003D02C3">
        <w:t xml:space="preserve">, </w:t>
      </w:r>
      <w:r w:rsidR="00F700A1" w:rsidRPr="003D02C3">
        <w:t>as well as the</w:t>
      </w:r>
      <w:r w:rsidR="00A40048" w:rsidRPr="003D02C3">
        <w:t xml:space="preserve"> frequency</w:t>
      </w:r>
      <w:r w:rsidR="00F700A1" w:rsidRPr="003D02C3">
        <w:t xml:space="preserve"> and durability of target protein-DNA interactions </w:t>
      </w:r>
      <w:r w:rsidR="00277A40" w:rsidRPr="003D02C3">
        <w:t xml:space="preserve">in the cells. As </w:t>
      </w:r>
      <w:r w:rsidR="00127CAC" w:rsidRPr="003D02C3">
        <w:t>shown</w:t>
      </w:r>
      <w:r w:rsidR="00277A40" w:rsidRPr="003D02C3">
        <w:t xml:space="preserve"> in the Results section, the</w:t>
      </w:r>
      <w:r w:rsidR="006C1C33" w:rsidRPr="003D02C3">
        <w:t xml:space="preserve"> DNA</w:t>
      </w:r>
      <w:r w:rsidR="00277A40" w:rsidRPr="003D02C3">
        <w:t xml:space="preserve"> yield of histone marks</w:t>
      </w:r>
      <w:r w:rsidR="00127CAC" w:rsidRPr="003D02C3">
        <w:t xml:space="preserve"> (H3K4me1 and H3K4me3)</w:t>
      </w:r>
      <w:r w:rsidR="00277A40" w:rsidRPr="003D02C3">
        <w:t xml:space="preserve"> is </w:t>
      </w:r>
      <w:r w:rsidR="006C1C33" w:rsidRPr="003D02C3">
        <w:t>&gt;20-40-fold higher</w:t>
      </w:r>
      <w:r w:rsidR="00277A40" w:rsidRPr="003D02C3">
        <w:t xml:space="preserve"> than that of E2F7</w:t>
      </w:r>
      <w:r w:rsidR="00127CAC" w:rsidRPr="003D02C3">
        <w:t xml:space="preserve">. This is likely due to the sequence-specific, non-constitutive and/or context-dependent binding of TFs to gene promoters, whereas the histone marks profiled represent modifications that occur genome-wide. Even though we observed a </w:t>
      </w:r>
      <w:r w:rsidR="00626036" w:rsidRPr="003D02C3">
        <w:t xml:space="preserve">wide </w:t>
      </w:r>
      <w:r w:rsidR="00127CAC" w:rsidRPr="003D02C3">
        <w:t xml:space="preserve">range of </w:t>
      </w:r>
      <w:r w:rsidR="004D5A01" w:rsidRPr="003D02C3">
        <w:t xml:space="preserve">yields </w:t>
      </w:r>
      <w:r w:rsidR="00127CAC" w:rsidRPr="003D02C3">
        <w:t xml:space="preserve">for CUT&amp;RUN DNA, we </w:t>
      </w:r>
      <w:r w:rsidR="00626036" w:rsidRPr="003D02C3">
        <w:t>successfully constructed</w:t>
      </w:r>
      <w:r w:rsidR="00127CAC" w:rsidRPr="003D02C3">
        <w:t xml:space="preserve"> sequencing libraries from all samples</w:t>
      </w:r>
      <w:r w:rsidR="00626036" w:rsidRPr="003D02C3">
        <w:t xml:space="preserve">. Although the </w:t>
      </w:r>
      <w:r w:rsidR="00E83FED" w:rsidRPr="003D02C3">
        <w:t>fragment</w:t>
      </w:r>
      <w:r w:rsidR="006C1C33" w:rsidRPr="003D02C3">
        <w:t xml:space="preserve"> size distribution</w:t>
      </w:r>
      <w:r w:rsidR="00E83FED" w:rsidRPr="003D02C3">
        <w:t xml:space="preserve"> of prepared libraries</w:t>
      </w:r>
      <w:r w:rsidR="00626036" w:rsidRPr="003D02C3">
        <w:t xml:space="preserve"> was similar between E2F7 </w:t>
      </w:r>
      <w:r w:rsidR="00E83FED" w:rsidRPr="003D02C3">
        <w:t xml:space="preserve">(244 bp) </w:t>
      </w:r>
      <w:r w:rsidR="00626036" w:rsidRPr="003D02C3">
        <w:t>and IgG</w:t>
      </w:r>
      <w:r w:rsidR="00E83FED" w:rsidRPr="003D02C3">
        <w:t xml:space="preserve"> (240 bp)</w:t>
      </w:r>
      <w:r w:rsidR="00626036" w:rsidRPr="003D02C3">
        <w:t xml:space="preserve">, E2F7 binding occurred and was specific as demonstrated by occupancy on the </w:t>
      </w:r>
      <w:r w:rsidR="00626036" w:rsidRPr="003D02C3">
        <w:rPr>
          <w:i/>
          <w:iCs/>
        </w:rPr>
        <w:t>E2F1</w:t>
      </w:r>
      <w:r w:rsidR="00626036" w:rsidRPr="003D02C3">
        <w:t xml:space="preserve"> target gene promoter. Our results suggest that low CUT&amp;RUN </w:t>
      </w:r>
      <w:r w:rsidR="00E83FED" w:rsidRPr="003D02C3">
        <w:t>DNA yield</w:t>
      </w:r>
      <w:r w:rsidR="006C1C33" w:rsidRPr="003D02C3">
        <w:t>, even</w:t>
      </w:r>
      <w:r w:rsidR="00E83FED" w:rsidRPr="003D02C3">
        <w:t xml:space="preserve"> with amounts</w:t>
      </w:r>
      <w:r w:rsidR="006C1C33" w:rsidRPr="003D02C3">
        <w:t xml:space="preserve"> in the range of </w:t>
      </w:r>
      <w:proofErr w:type="gramStart"/>
      <w:r w:rsidR="006C1C33" w:rsidRPr="003D02C3">
        <w:t>a technical</w:t>
      </w:r>
      <w:proofErr w:type="gramEnd"/>
      <w:r w:rsidR="006C1C33" w:rsidRPr="003D02C3">
        <w:t xml:space="preserve"> negative control (IgG),</w:t>
      </w:r>
      <w:r w:rsidR="00626036" w:rsidRPr="003D02C3">
        <w:t xml:space="preserve"> </w:t>
      </w:r>
      <w:r w:rsidR="00E83FED" w:rsidRPr="003D02C3">
        <w:t>can</w:t>
      </w:r>
      <w:r w:rsidR="00613544" w:rsidRPr="003D02C3">
        <w:t>/should</w:t>
      </w:r>
      <w:r w:rsidR="00E83FED" w:rsidRPr="003D02C3">
        <w:t xml:space="preserve"> still proceed with NGS library construction. </w:t>
      </w:r>
    </w:p>
    <w:p w14:paraId="074A1201" w14:textId="77777777" w:rsidR="00487204" w:rsidRPr="003D02C3" w:rsidRDefault="00487204" w:rsidP="003D02C3"/>
    <w:p w14:paraId="48BB1606" w14:textId="307B8BAA" w:rsidR="008C570D" w:rsidRPr="003D02C3" w:rsidRDefault="006C1C33" w:rsidP="003D02C3">
      <w:r w:rsidRPr="003D02C3">
        <w:t>As discussed previously</w:t>
      </w:r>
      <w:r w:rsidR="00A51EBF" w:rsidRPr="003D02C3">
        <w:t xml:space="preserve">, </w:t>
      </w:r>
      <w:r w:rsidR="00AA5600" w:rsidRPr="003D02C3">
        <w:t xml:space="preserve">one key challenge of CUT&amp;RUN is the detection of genomic sites bound by </w:t>
      </w:r>
      <w:r w:rsidR="00516181" w:rsidRPr="003D02C3">
        <w:t>TFs</w:t>
      </w:r>
      <w:r w:rsidR="00AA5600" w:rsidRPr="003D02C3">
        <w:t>, whose expression can vary depending on cell state, with high sensitivity and specificity</w:t>
      </w:r>
      <w:r w:rsidR="00516181" w:rsidRPr="003D02C3">
        <w:t>.</w:t>
      </w:r>
      <w:r w:rsidR="00A51EBF" w:rsidRPr="003D02C3">
        <w:t xml:space="preserve"> </w:t>
      </w:r>
      <w:r w:rsidR="00AA5600" w:rsidRPr="003D02C3">
        <w:t>In conditions where input materials may be limited</w:t>
      </w:r>
      <w:r w:rsidR="008645CB" w:rsidRPr="003D02C3">
        <w:t xml:space="preserve"> or when insights are desired for specific cell populations within </w:t>
      </w:r>
      <w:r w:rsidR="00E83FED" w:rsidRPr="003D02C3">
        <w:t>a large</w:t>
      </w:r>
      <w:r w:rsidR="008645CB" w:rsidRPr="003D02C3">
        <w:t xml:space="preserve"> heterogenous sample</w:t>
      </w:r>
      <w:r w:rsidR="00AA5600" w:rsidRPr="003D02C3">
        <w:t>, an alternative approach</w:t>
      </w:r>
      <w:r w:rsidR="008645CB" w:rsidRPr="003D02C3">
        <w:t xml:space="preserve"> called ultra-low-input CUT&amp;RUN (</w:t>
      </w:r>
      <w:proofErr w:type="spellStart"/>
      <w:r w:rsidR="008645CB" w:rsidRPr="003D02C3">
        <w:t>uliCUT&amp;RUN</w:t>
      </w:r>
      <w:proofErr w:type="spellEnd"/>
      <w:r w:rsidR="008645CB" w:rsidRPr="003D02C3">
        <w:t>)</w:t>
      </w:r>
      <w:r w:rsidR="008645CB" w:rsidRPr="003D02C3">
        <w:fldChar w:fldCharType="begin">
          <w:fldData xml:space="preserve">PEVuZE5vdGU+PENpdGU+PEF1dGhvcj5IYWluZXI8L0F1dGhvcj48WWVhcj4yMDE5PC9ZZWFyPjxS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8645CB" w:rsidRPr="003D02C3">
        <w:instrText xml:space="preserve"> ADDIN EN.CITE </w:instrText>
      </w:r>
      <w:r w:rsidR="008645CB" w:rsidRPr="003D02C3">
        <w:fldChar w:fldCharType="begin">
          <w:fldData xml:space="preserve">PEVuZE5vdGU+PENpdGU+PEF1dGhvcj5IYWluZXI8L0F1dGhvcj48WWVhcj4yMDE5PC9ZZWFyPjxS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8645CB" w:rsidRPr="003D02C3">
        <w:instrText xml:space="preserve"> ADDIN EN.CITE.DATA </w:instrText>
      </w:r>
      <w:r w:rsidR="008645CB" w:rsidRPr="003D02C3">
        <w:fldChar w:fldCharType="end"/>
      </w:r>
      <w:r w:rsidR="008645CB" w:rsidRPr="003D02C3">
        <w:fldChar w:fldCharType="separate"/>
      </w:r>
      <w:r w:rsidR="008645CB" w:rsidRPr="003D02C3">
        <w:rPr>
          <w:noProof/>
          <w:vertAlign w:val="superscript"/>
        </w:rPr>
        <w:t>15</w:t>
      </w:r>
      <w:r w:rsidR="008645CB" w:rsidRPr="003D02C3">
        <w:fldChar w:fldCharType="end"/>
      </w:r>
      <w:r w:rsidR="008645CB" w:rsidRPr="003D02C3">
        <w:t xml:space="preserve"> may be utilized and has been shown to detect</w:t>
      </w:r>
      <w:r w:rsidR="00AA5600" w:rsidRPr="003D02C3">
        <w:t xml:space="preserve"> </w:t>
      </w:r>
      <w:r w:rsidR="008645CB" w:rsidRPr="003D02C3">
        <w:t xml:space="preserve">global genome binding of </w:t>
      </w:r>
      <w:r w:rsidR="00A0677F" w:rsidRPr="003D02C3">
        <w:t xml:space="preserve">stem cell TFs (e.g. SOX2 and NANOG) </w:t>
      </w:r>
      <w:r w:rsidR="00AA5600" w:rsidRPr="003D02C3">
        <w:t xml:space="preserve">at </w:t>
      </w:r>
      <w:r w:rsidR="00DD2865" w:rsidRPr="003D02C3">
        <w:t xml:space="preserve">single cell resolution. This method can be applied to </w:t>
      </w:r>
      <w:r w:rsidR="00E83FED" w:rsidRPr="003D02C3">
        <w:t>multiple</w:t>
      </w:r>
      <w:r w:rsidR="00DD2865" w:rsidRPr="003D02C3">
        <w:t xml:space="preserve"> human cell and tissue types</w:t>
      </w:r>
      <w:r w:rsidR="008645CB" w:rsidRPr="003D02C3">
        <w:t>; alterations</w:t>
      </w:r>
      <w:r w:rsidR="00E83FED" w:rsidRPr="003D02C3">
        <w:t xml:space="preserve"> to the original protocol</w:t>
      </w:r>
      <w:r w:rsidR="006102FE" w:rsidRPr="003D02C3">
        <w:fldChar w:fldCharType="begin"/>
      </w:r>
      <w:r w:rsidR="006102FE" w:rsidRPr="003D02C3">
        <w:instrText xml:space="preserve"> ADDIN EN.CITE &lt;EndNote&gt;&lt;Cite&gt;&lt;Author&gt;Skene&lt;/Author&gt;&lt;Year&gt;2018&lt;/Year&gt;&lt;RecNum&gt;22&lt;/RecNum&gt;&lt;DisplayText&gt;&lt;style face="superscript"&gt;12&lt;/style&gt;&lt;/DisplayText&gt;&lt;record&gt;&lt;rec-number&gt;22&lt;/rec-number&gt;&lt;foreign-keys&gt;&lt;key app="EN" db-id="fz9swtedpevw9pewx5dxz5v3500wsxedpxdz" timestamp="1754590496"&gt;22&lt;/key&gt;&lt;/foreign-keys&gt;&lt;ref-type name="Journal Article"&gt;17&lt;/ref-type&gt;&lt;contributors&gt;&lt;authors&gt;&lt;author&gt;Skene, P. J.&lt;/author&gt;&lt;author&gt;Henikoff, J. G.&lt;/author&gt;&lt;author&gt;Henikoff, S.&lt;/author&gt;&lt;/authors&gt;&lt;/contributors&gt;&lt;auth-address&gt;Basic Sciences Division, Fred Hutchinson Cancer Research Center, Seattle, Washington, USA.&amp;#xD;Howard Hughes Medical Institute, Seattle, Washington, USA.&lt;/auth-address&gt;&lt;titles&gt;&lt;title&gt;Targeted in situ genome-wide profiling with high efficiency for low cell numbers&lt;/title&gt;&lt;secondary-title&gt;Nat Protoc&lt;/secondary-title&gt;&lt;/titles&gt;&lt;periodical&gt;&lt;full-title&gt;Nat Protoc&lt;/full-title&gt;&lt;/periodical&gt;&lt;pages&gt;1006-1019&lt;/pages&gt;&lt;volume&gt;13&lt;/volume&gt;&lt;number&gt;5&lt;/number&gt;&lt;edition&gt;20180412&lt;/edition&gt;&lt;keywords&gt;&lt;keyword&gt;Animals&lt;/keyword&gt;&lt;keyword&gt;Cell Line&lt;/keyword&gt;&lt;keyword&gt;Chromatin/*chemistry&lt;/keyword&gt;&lt;keyword&gt;DNA/*analysis&lt;/keyword&gt;&lt;keyword&gt;DNA-Binding Proteins/*analysis&lt;/keyword&gt;&lt;keyword&gt;Epigenomics/*methods&lt;/keyword&gt;&lt;keyword&gt;Humans&lt;/keyword&gt;&lt;/keywords&gt;&lt;dates&gt;&lt;year&gt;2018&lt;/year&gt;&lt;pub-dates&gt;&lt;date&gt;May&lt;/date&gt;&lt;/pub-dates&gt;&lt;/dates&gt;&lt;isbn&gt;1750-2799 (Electronic)&amp;#xD;1750-2799 (Linking)&lt;/isbn&gt;&lt;accession-num&gt;29651053&lt;/accession-num&gt;&lt;urls&gt;&lt;related-urls&gt;&lt;url&gt;https://www.ncbi.nlm.nih.gov/pubmed/29651053&lt;/url&gt;&lt;/related-urls&gt;&lt;/urls&gt;&lt;electronic-resource-num&gt;10.1038/nprot.2018.015&lt;/electronic-resource-num&gt;&lt;remote-database-name&gt;Medline&lt;/remote-database-name&gt;&lt;remote-database-provider&gt;NLM&lt;/remote-database-provider&gt;&lt;/record&gt;&lt;/Cite&gt;&lt;/EndNote&gt;</w:instrText>
      </w:r>
      <w:r w:rsidR="006102FE" w:rsidRPr="003D02C3">
        <w:fldChar w:fldCharType="separate"/>
      </w:r>
      <w:r w:rsidR="006102FE" w:rsidRPr="003D02C3">
        <w:rPr>
          <w:noProof/>
          <w:vertAlign w:val="superscript"/>
        </w:rPr>
        <w:t>12</w:t>
      </w:r>
      <w:r w:rsidR="006102FE" w:rsidRPr="003D02C3">
        <w:fldChar w:fldCharType="end"/>
      </w:r>
      <w:r w:rsidR="008645CB" w:rsidRPr="003D02C3">
        <w:t xml:space="preserve"> were made</w:t>
      </w:r>
      <w:r w:rsidR="004D5A01" w:rsidRPr="003D02C3">
        <w:t>,</w:t>
      </w:r>
      <w:r w:rsidR="008645CB" w:rsidRPr="003D02C3">
        <w:t xml:space="preserve"> including buffer composition, incubation times, </w:t>
      </w:r>
      <w:r w:rsidR="00A0677F" w:rsidRPr="003D02C3">
        <w:t>quantities</w:t>
      </w:r>
      <w:r w:rsidR="008645CB" w:rsidRPr="003D02C3">
        <w:t xml:space="preserve"> of spike-in DNA as well as methods for library preparation and purification</w:t>
      </w:r>
      <w:r w:rsidR="00DD2865" w:rsidRPr="003D02C3">
        <w:fldChar w:fldCharType="begin">
          <w:fldData xml:space="preserve">PEVuZE5vdGU+PENpdGU+PEF1dGhvcj5IYWluZXI8L0F1dGhvcj48WWVhcj4yMDE5PC9ZZWFyPjxS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DD2865" w:rsidRPr="003D02C3">
        <w:instrText xml:space="preserve"> ADDIN EN.CITE </w:instrText>
      </w:r>
      <w:r w:rsidR="00DD2865" w:rsidRPr="003D02C3">
        <w:fldChar w:fldCharType="begin">
          <w:fldData xml:space="preserve">PEVuZE5vdGU+PENpdGU+PEF1dGhvcj5IYWluZXI8L0F1dGhvcj48WWVhcj4yMDE5PC9ZZWFyPjxS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DD2865" w:rsidRPr="003D02C3">
        <w:instrText xml:space="preserve"> ADDIN EN.CITE.DATA </w:instrText>
      </w:r>
      <w:r w:rsidR="00DD2865" w:rsidRPr="003D02C3">
        <w:fldChar w:fldCharType="end"/>
      </w:r>
      <w:r w:rsidR="00DD2865" w:rsidRPr="003D02C3">
        <w:fldChar w:fldCharType="separate"/>
      </w:r>
      <w:r w:rsidR="00DD2865" w:rsidRPr="003D02C3">
        <w:rPr>
          <w:noProof/>
          <w:vertAlign w:val="superscript"/>
        </w:rPr>
        <w:t>15</w:t>
      </w:r>
      <w:r w:rsidR="00DD2865" w:rsidRPr="003D02C3">
        <w:fldChar w:fldCharType="end"/>
      </w:r>
      <w:r w:rsidR="00DD2865" w:rsidRPr="003D02C3">
        <w:t xml:space="preserve">. </w:t>
      </w:r>
      <w:r w:rsidR="00A0677F" w:rsidRPr="003D02C3">
        <w:t xml:space="preserve">In addition to </w:t>
      </w:r>
      <w:proofErr w:type="spellStart"/>
      <w:r w:rsidR="00A0677F" w:rsidRPr="003D02C3">
        <w:t>uliCUT&amp;RUN</w:t>
      </w:r>
      <w:proofErr w:type="spellEnd"/>
      <w:r w:rsidR="00E73589" w:rsidRPr="003D02C3">
        <w:t xml:space="preserve">, Cleavage Under Targets and </w:t>
      </w:r>
      <w:proofErr w:type="spellStart"/>
      <w:r w:rsidR="00E73589" w:rsidRPr="003D02C3">
        <w:t>Tagmentation</w:t>
      </w:r>
      <w:proofErr w:type="spellEnd"/>
      <w:r w:rsidR="00E73589" w:rsidRPr="003D02C3">
        <w:t xml:space="preserve"> (CUT&amp;TAG)</w:t>
      </w:r>
      <w:r w:rsidR="004B0BA2" w:rsidRPr="003D02C3">
        <w:t xml:space="preserve"> may</w:t>
      </w:r>
      <w:r w:rsidR="00A0677F" w:rsidRPr="003D02C3">
        <w:t xml:space="preserve"> also</w:t>
      </w:r>
      <w:r w:rsidR="004B0BA2" w:rsidRPr="003D02C3">
        <w:t xml:space="preserve"> be suitable for interrogating chromatin occupancy of non-histone proteins with low input source material</w:t>
      </w:r>
      <w:r w:rsidR="006102FE" w:rsidRPr="003D02C3">
        <w:fldChar w:fldCharType="begin">
          <w:fldData xml:space="preserve">PEVuZE5vdGU+PENpdGU+PEF1dGhvcj5LYXlhLU9rdXI8L0F1dGhvcj48WWVhcj4yMDIwPC9ZZWFy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</w:fldData>
        </w:fldChar>
      </w:r>
      <w:r w:rsidR="006102FE" w:rsidRPr="003D02C3">
        <w:instrText xml:space="preserve"> ADDIN EN.CITE </w:instrText>
      </w:r>
      <w:r w:rsidR="006102FE" w:rsidRPr="003D02C3">
        <w:fldChar w:fldCharType="begin">
          <w:fldData xml:space="preserve">PEVuZE5vdGU+PENpdGU+PEF1dGhvcj5LYXlhLU9rdXI8L0F1dGhvcj48WWVhcj4yMDIwPC9ZZWFy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</w:fldData>
        </w:fldChar>
      </w:r>
      <w:r w:rsidR="006102FE" w:rsidRPr="003D02C3">
        <w:instrText xml:space="preserve"> ADDIN EN.CITE.DATA </w:instrText>
      </w:r>
      <w:r w:rsidR="006102FE" w:rsidRPr="003D02C3">
        <w:fldChar w:fldCharType="end"/>
      </w:r>
      <w:r w:rsidR="006102FE" w:rsidRPr="003D02C3">
        <w:fldChar w:fldCharType="separate"/>
      </w:r>
      <w:r w:rsidR="006102FE" w:rsidRPr="003D02C3">
        <w:rPr>
          <w:noProof/>
          <w:vertAlign w:val="superscript"/>
        </w:rPr>
        <w:t>22</w:t>
      </w:r>
      <w:r w:rsidR="006102FE" w:rsidRPr="003D02C3">
        <w:fldChar w:fldCharType="end"/>
      </w:r>
      <w:r w:rsidR="004B0BA2" w:rsidRPr="003D02C3">
        <w:t xml:space="preserve"> </w:t>
      </w:r>
      <w:r w:rsidR="00A51EBF" w:rsidRPr="003D02C3">
        <w:t xml:space="preserve">. </w:t>
      </w:r>
      <w:r w:rsidR="00A0677F" w:rsidRPr="003D02C3">
        <w:t xml:space="preserve">In CUT&amp;TAG, a protein of interest is bound by a specific antibody, which </w:t>
      </w:r>
      <w:r w:rsidR="00E83FED" w:rsidRPr="003D02C3">
        <w:t xml:space="preserve">then </w:t>
      </w:r>
      <w:r w:rsidR="00A0677F" w:rsidRPr="003D02C3">
        <w:t>tethers a fusion transposase, protein A-Tn5. Activation of the transposase generates fragment libraries with high resolution and low background.</w:t>
      </w:r>
      <w:r w:rsidR="00E83FED" w:rsidRPr="003D02C3">
        <w:t xml:space="preserve"> </w:t>
      </w:r>
    </w:p>
    <w:p w14:paraId="153E8DAD" w14:textId="77777777" w:rsidR="008C570D" w:rsidRPr="003D02C3" w:rsidRDefault="008C570D" w:rsidP="003D02C3"/>
    <w:p w14:paraId="4F655083" w14:textId="05AE98F1" w:rsidR="008E2228" w:rsidRPr="003D02C3" w:rsidRDefault="008E2228" w:rsidP="003D02C3">
      <w:r w:rsidRPr="003D02C3">
        <w:t xml:space="preserve">To </w:t>
      </w:r>
      <w:r w:rsidR="007F7D87" w:rsidRPr="003D02C3">
        <w:t>validate</w:t>
      </w:r>
      <w:r w:rsidR="00027324" w:rsidRPr="003D02C3">
        <w:t xml:space="preserve"> the identities of gene targets</w:t>
      </w:r>
      <w:r w:rsidRPr="003D02C3">
        <w:t xml:space="preserve"> of TFs from CUT&amp;RUN-seq, one could</w:t>
      </w:r>
      <w:r w:rsidR="00027324" w:rsidRPr="003D02C3">
        <w:t xml:space="preserve"> potentially</w:t>
      </w:r>
      <w:r w:rsidRPr="003D02C3">
        <w:t xml:space="preserve"> use the following method of CUT&amp;RUN-qPCR</w:t>
      </w:r>
      <w:r w:rsidRPr="003D02C3">
        <w:fldChar w:fldCharType="begin">
          <w:fldData xml:space="preserve">PEVuZE5vdGU+PENpdGU+PEF1dGhvcj5ZYW5nPC9BdXRob3I+PFllYXI+MjAyNTwvWWVhcj48UmVj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</w:fldData>
        </w:fldChar>
      </w:r>
      <w:r w:rsidR="006102FE" w:rsidRPr="003D02C3">
        <w:instrText xml:space="preserve"> ADDIN EN.CITE </w:instrText>
      </w:r>
      <w:r w:rsidR="006102FE" w:rsidRPr="003D02C3">
        <w:fldChar w:fldCharType="begin">
          <w:fldData xml:space="preserve">PEVuZE5vdGU+PENpdGU+PEF1dGhvcj5ZYW5nPC9BdXRob3I+PFllYXI+MjAyNTwvWWVhcj48UmVj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</w:fldData>
        </w:fldChar>
      </w:r>
      <w:r w:rsidR="006102FE" w:rsidRPr="003D02C3">
        <w:instrText xml:space="preserve"> ADDIN EN.CITE.DATA </w:instrText>
      </w:r>
      <w:r w:rsidR="006102FE" w:rsidRPr="003D02C3">
        <w:fldChar w:fldCharType="end"/>
      </w:r>
      <w:r w:rsidRPr="003D02C3">
        <w:fldChar w:fldCharType="separate"/>
      </w:r>
      <w:r w:rsidR="006102FE" w:rsidRPr="003D02C3">
        <w:rPr>
          <w:noProof/>
          <w:vertAlign w:val="superscript"/>
        </w:rPr>
        <w:t>4,23,24</w:t>
      </w:r>
      <w:r w:rsidRPr="003D02C3">
        <w:fldChar w:fldCharType="end"/>
      </w:r>
      <w:r w:rsidR="00027324" w:rsidRPr="003D02C3">
        <w:t>, in which</w:t>
      </w:r>
      <w:r w:rsidR="007F7D87" w:rsidRPr="003D02C3">
        <w:t xml:space="preserve"> targeted</w:t>
      </w:r>
      <w:r w:rsidR="00027324" w:rsidRPr="003D02C3">
        <w:t xml:space="preserve"> qPCR is performed using gene-specific primers on CUT&amp;RUN DNA. </w:t>
      </w:r>
      <w:r w:rsidR="004C3288" w:rsidRPr="003D02C3">
        <w:t>Another</w:t>
      </w:r>
      <w:r w:rsidR="00027324" w:rsidRPr="003D02C3">
        <w:t xml:space="preserve"> traditional</w:t>
      </w:r>
      <w:r w:rsidR="007F7D87" w:rsidRPr="003D02C3">
        <w:t xml:space="preserve"> validation</w:t>
      </w:r>
      <w:r w:rsidR="00027324" w:rsidRPr="003D02C3">
        <w:t xml:space="preserve"> method</w:t>
      </w:r>
      <w:r w:rsidR="007F7D87" w:rsidRPr="003D02C3">
        <w:t xml:space="preserve"> </w:t>
      </w:r>
      <w:r w:rsidR="004C3288" w:rsidRPr="003D02C3">
        <w:t xml:space="preserve">is the performance of </w:t>
      </w:r>
      <w:r w:rsidR="007F7D87" w:rsidRPr="003D02C3">
        <w:t>gene</w:t>
      </w:r>
      <w:r w:rsidR="004C3288" w:rsidRPr="003D02C3">
        <w:t xml:space="preserve"> reporter assays, which can further reveal whether a gene is activated or silenced by a specific TF. Finally, genetic controls (if using cell lines)</w:t>
      </w:r>
      <w:r w:rsidR="004D5A01" w:rsidRPr="003D02C3">
        <w:t>,</w:t>
      </w:r>
      <w:r w:rsidR="004C3288" w:rsidRPr="003D02C3">
        <w:t xml:space="preserve"> such as knockout or knock-in overexpression of </w:t>
      </w:r>
      <w:r w:rsidR="004D5A01" w:rsidRPr="003D02C3">
        <w:t>the protein of interest,</w:t>
      </w:r>
      <w:r w:rsidR="004C3288" w:rsidRPr="003D02C3">
        <w:t xml:space="preserve"> may aid in the</w:t>
      </w:r>
      <w:r w:rsidR="007F7D87" w:rsidRPr="003D02C3">
        <w:t xml:space="preserve"> eventual</w:t>
      </w:r>
      <w:r w:rsidR="004C3288" w:rsidRPr="003D02C3">
        <w:t xml:space="preserve"> interpretation of data and are important to</w:t>
      </w:r>
      <w:r w:rsidR="007F7D87" w:rsidRPr="003D02C3">
        <w:t xml:space="preserve"> consider or</w:t>
      </w:r>
      <w:r w:rsidR="004C3288" w:rsidRPr="003D02C3">
        <w:t xml:space="preserve"> include when designing CUT&amp;RUN experiments. </w:t>
      </w:r>
      <w:r w:rsidR="007F7D87" w:rsidRPr="003D02C3">
        <w:t xml:space="preserve">Regarding the validity of histone marks, </w:t>
      </w:r>
      <w:proofErr w:type="gramStart"/>
      <w:r w:rsidR="007F7D87" w:rsidRPr="003D02C3">
        <w:t>the called</w:t>
      </w:r>
      <w:proofErr w:type="gramEnd"/>
      <w:r w:rsidR="007F7D87" w:rsidRPr="003D02C3">
        <w:t xml:space="preserve"> CUT&amp;RUN peaks can be referenced against published </w:t>
      </w:r>
      <w:proofErr w:type="spellStart"/>
      <w:r w:rsidR="007F7D87" w:rsidRPr="003D02C3">
        <w:t>ChIP</w:t>
      </w:r>
      <w:proofErr w:type="spellEnd"/>
      <w:r w:rsidR="007F7D87" w:rsidRPr="003D02C3">
        <w:t>-seq / ENCODE peaks or other orthogonal datasets for the same cell type/histone mark when available.</w:t>
      </w:r>
    </w:p>
    <w:p w14:paraId="48DDBFD7" w14:textId="77777777" w:rsidR="008E2228" w:rsidRPr="003D02C3" w:rsidRDefault="008E2228" w:rsidP="003D02C3"/>
    <w:p w14:paraId="21FFF8B9" w14:textId="77777777" w:rsidR="00F01089" w:rsidRPr="003D02C3" w:rsidRDefault="00F01089" w:rsidP="003D02C3">
      <w:r w:rsidRPr="003D02C3">
        <w:t>In summary, CUT&amp;RUN can be performed using input from cell lines, tissues and frozen cancer tissues</w:t>
      </w:r>
      <w:r w:rsidRPr="003D02C3">
        <w:fldChar w:fldCharType="begin">
          <w:fldData xml:space="preserve">PEVuZE5vdGU+PENpdGU+PEF1dGhvcj5Sb2JlcnRpPC9BdXRob3I+PFllYXI+MjAyNTwvWWVhcj48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</w:fldData>
        </w:fldChar>
      </w:r>
      <w:r w:rsidRPr="003D02C3">
        <w:instrText xml:space="preserve"> ADDIN EN.CITE </w:instrText>
      </w:r>
      <w:r w:rsidRPr="003D02C3">
        <w:fldChar w:fldCharType="begin">
          <w:fldData xml:space="preserve">PEVuZE5vdGU+PENpdGU+PEF1dGhvcj5Sb2JlcnRpPC9BdXRob3I+PFllYXI+MjAyNTwvWWVhcj48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</w:fldData>
        </w:fldChar>
      </w:r>
      <w:r w:rsidRPr="003D02C3">
        <w:instrText xml:space="preserve"> ADDIN EN.CITE.DATA </w:instrText>
      </w:r>
      <w:r w:rsidRPr="003D02C3">
        <w:fldChar w:fldCharType="end"/>
      </w:r>
      <w:r w:rsidRPr="003D02C3">
        <w:fldChar w:fldCharType="separate"/>
      </w:r>
      <w:r w:rsidRPr="003D02C3">
        <w:rPr>
          <w:noProof/>
          <w:vertAlign w:val="superscript"/>
        </w:rPr>
        <w:t>19</w:t>
      </w:r>
      <w:r w:rsidRPr="003D02C3">
        <w:fldChar w:fldCharType="end"/>
      </w:r>
      <w:r w:rsidRPr="003D02C3">
        <w:t>. It can be adapted for automated processing in a 96-well format, increasing its scalability and throughput</w:t>
      </w:r>
      <w:r w:rsidRPr="003D02C3">
        <w:fldChar w:fldCharType="begin"/>
      </w:r>
      <w:r w:rsidRPr="003D02C3">
        <w:instrText xml:space="preserve"> ADDIN EN.CITE &lt;EndNote&gt;&lt;Cite&gt;&lt;Author&gt;Lardo&lt;/Author&gt;&lt;Year&gt;2022&lt;/Year&gt;&lt;RecNum&gt;35&lt;/RecNum&gt;&lt;DisplayText&gt;&lt;style face="superscript"&gt;25&lt;/style&gt;&lt;/DisplayText&gt;&lt;record&gt;&lt;rec-number&gt;35&lt;/rec-number&gt;&lt;foreign-keys&gt;&lt;key app="EN" db-id="fz9swtedpevw9pewx5dxz5v3500wsxedpxdz" timestamp="1756322768"&gt;35&lt;/key&gt;&lt;/foreign-keys&gt;&lt;ref-type name="Journal Article"&gt;17&lt;/ref-type&gt;&lt;contributors&gt;&lt;authors&gt;&lt;author&gt;Lardo, S. M.&lt;/author&gt;&lt;author&gt;Hainer, S. J.&lt;/author&gt;&lt;/authors&gt;&lt;/contributors&gt;&lt;auth-address&gt;Department of Biological Sciences, University of Pittsburgh.&amp;#xD;Department of Biological Sciences, University of Pittsburgh; sarah.hainer@pitt.edu.&lt;/auth-address&gt;&lt;titles&gt;&lt;title&gt;Single-Cell Factor Localization on Chromatin using Ultra-Low Input Cleavage Under Targets and Release using Nuclease&lt;/title&gt;&lt;secondary-title&gt;J Vis Exp&lt;/secondary-title&gt;&lt;/titles&gt;&lt;periodical&gt;&lt;full-title&gt;J Vis Exp&lt;/full-title&gt;&lt;/periodical&gt;&lt;number&gt;180&lt;/number&gt;&lt;edition&gt;20220201&lt;/edition&gt;&lt;keywords&gt;&lt;keyword&gt;*Chromatin/genetics&lt;/keyword&gt;&lt;keyword&gt;Chromatin Immunoprecipitation&lt;/keyword&gt;&lt;keyword&gt;*DNA/metabolism&lt;/keyword&gt;&lt;keyword&gt;Micrococcal Nuclease/metabolism&lt;/keyword&gt;&lt;keyword&gt;Nucleosomes&lt;/keyword&gt;&lt;keyword&gt;Transcription Factors/metabolism&lt;/keyword&gt;&lt;/keywords&gt;&lt;dates&gt;&lt;year&gt;2022&lt;/year&gt;&lt;pub-dates&gt;&lt;date&gt;Feb 1&lt;/date&gt;&lt;/pub-dates&gt;&lt;/dates&gt;&lt;isbn&gt;1940-087X (Electronic)&amp;#xD;1940-087X (Linking)&lt;/isbn&gt;&lt;accession-num&gt;35188122&lt;/accession-num&gt;&lt;urls&gt;&lt;related-urls&gt;&lt;url&gt;https://www.ncbi.nlm.nih.gov/pubmed/35188122&lt;/url&gt;&lt;/related-urls&gt;&lt;/urls&gt;&lt;custom1&gt;Disclosures The authors declare no competing interests related to this project.&lt;/custom1&gt;&lt;custom2&gt;PMC9306226&lt;/custom2&gt;&lt;electronic-resource-num&gt;10.3791/63536&lt;/electronic-resource-num&gt;&lt;remote-database-name&gt;Medline&lt;/remote-database-name&gt;&lt;remote-database-provider&gt;NLM&lt;/remote-database-provider&gt;&lt;/record&gt;&lt;/Cite&gt;&lt;/EndNote&gt;</w:instrText>
      </w:r>
      <w:r w:rsidRPr="003D02C3">
        <w:fldChar w:fldCharType="separate"/>
      </w:r>
      <w:r w:rsidRPr="003D02C3">
        <w:rPr>
          <w:noProof/>
          <w:vertAlign w:val="superscript"/>
        </w:rPr>
        <w:t>25</w:t>
      </w:r>
      <w:r w:rsidRPr="003D02C3">
        <w:fldChar w:fldCharType="end"/>
      </w:r>
      <w:r w:rsidRPr="003D02C3">
        <w:t xml:space="preserve">. Additionally, CUT&amp;RUN has been shown to resolve local chromatin </w:t>
      </w:r>
      <w:r w:rsidRPr="003D02C3">
        <w:lastRenderedPageBreak/>
        <w:t xml:space="preserve">architecture, including adjacent nucleosomes and three-dimensional (3D) interactions, through CTCF targeting </w:t>
      </w:r>
      <w:r w:rsidRPr="003D02C3">
        <w:fldChar w:fldCharType="begin"/>
      </w:r>
      <w:r w:rsidRPr="003D02C3">
        <w:instrText xml:space="preserve"> ADDIN EN.CITE &lt;EndNote&gt;&lt;Cite&gt;&lt;Author&gt;Skene&lt;/Author&gt;&lt;Year&gt;2017&lt;/Year&gt;&lt;RecNum&gt;28&lt;/RecNum&gt;&lt;DisplayText&gt;&lt;style face="superscript"&gt;11&lt;/style&gt;&lt;/DisplayText&gt;&lt;record&gt;&lt;rec-number&gt;28&lt;/rec-number&gt;&lt;foreign-keys&gt;&lt;key app="EN" db-id="fz9swtedpevw9pewx5dxz5v3500wsxedpxdz" timestamp="1756134744"&gt;28&lt;/key&gt;&lt;/foreign-keys&gt;&lt;ref-type name="Journal Article"&gt;17&lt;/ref-type&gt;&lt;contributors&gt;&lt;authors&gt;&lt;author&gt;Skene, P. J.&lt;/author&gt;&lt;author&gt;Henikoff, S.&lt;/author&gt;&lt;/authors&gt;&lt;/contributors&gt;&lt;auth-address&gt;Howard Hughes Medical Institute, Basic Sciences Division, Fred Hutchinson Cancer Research Center, Seattle, United States.&lt;/auth-address&gt;&lt;titles&gt;&lt;title&gt;An efficient targeted nuclease strategy for high-resolution mapping of DNA binding sites&lt;/title&gt;&lt;secondary-title&gt;Elife&lt;/secondary-title&gt;&lt;/titles&gt;&lt;periodical&gt;&lt;full-title&gt;Elife&lt;/full-title&gt;&lt;/periodical&gt;&lt;volume&gt;6&lt;/volume&gt;&lt;edition&gt;20170116&lt;/edition&gt;&lt;keywords&gt;&lt;keyword&gt;*Binding Sites&lt;/keyword&gt;&lt;keyword&gt;DNA/*metabolism&lt;/keyword&gt;&lt;keyword&gt;Humans&lt;/keyword&gt;&lt;keyword&gt;Micrococcal Nuclease/metabolism&lt;/keyword&gt;&lt;keyword&gt;Molecular Biology/*methods&lt;/keyword&gt;&lt;keyword&gt;Protein Binding&lt;/keyword&gt;&lt;keyword&gt;Saccharomyces cerevisiae&lt;/keyword&gt;&lt;keyword&gt;Transcription Factors/*metabolism&lt;/keyword&gt;&lt;keyword&gt;DNA sequencing&lt;/keyword&gt;&lt;keyword&gt;S. cerevisiae&lt;/keyword&gt;&lt;keyword&gt;chromatin&lt;/keyword&gt;&lt;keyword&gt;chromosomes&lt;/keyword&gt;&lt;keyword&gt;genes&lt;/keyword&gt;&lt;keyword&gt;human&lt;/keyword&gt;&lt;keyword&gt;in situ profiling&lt;/keyword&gt;&lt;keyword&gt;transcription factors&lt;/keyword&gt;&lt;/keywords&gt;&lt;dates&gt;&lt;year&gt;2017&lt;/year&gt;&lt;pub-dates&gt;&lt;date&gt;Jan 16&lt;/date&gt;&lt;/pub-dates&gt;&lt;/dates&gt;&lt;isbn&gt;2050-084X (Electronic)&amp;#xD;2050-084X (Linking)&lt;/isbn&gt;&lt;accession-num&gt;28079019&lt;/accession-num&gt;&lt;urls&gt;&lt;related-urls&gt;&lt;url&gt;https://www.ncbi.nlm.nih.gov/pubmed/28079019&lt;/url&gt;&lt;/related-urls&gt;&lt;/urls&gt;&lt;custom1&gt;The authors declare that no competing interests exist.&lt;/custom1&gt;&lt;custom2&gt;PMC5310842&lt;/custom2&gt;&lt;electronic-resource-num&gt;10.7554/eLife.21856&lt;/electronic-resource-num&gt;&lt;remote-database-name&gt;Medline&lt;/remote-database-name&gt;&lt;remote-database-provider&gt;NLM&lt;/remote-database-provider&gt;&lt;/record&gt;&lt;/Cite&gt;&lt;/EndNote&gt;</w:instrText>
      </w:r>
      <w:r w:rsidRPr="003D02C3">
        <w:fldChar w:fldCharType="separate"/>
      </w:r>
      <w:r w:rsidRPr="003D02C3">
        <w:rPr>
          <w:noProof/>
          <w:vertAlign w:val="superscript"/>
        </w:rPr>
        <w:t>11</w:t>
      </w:r>
      <w:r w:rsidRPr="003D02C3">
        <w:fldChar w:fldCharType="end"/>
      </w:r>
      <w:r w:rsidRPr="003D02C3">
        <w:t>. Future applications of this technology include combining CUT&amp;RUN with proximity-based ligation techniques (Micro-C)</w:t>
      </w:r>
      <w:r w:rsidRPr="003D02C3">
        <w:fldChar w:fldCharType="begin">
          <w:fldData xml:space="preserve">PEVuZE5vdGU+PENpdGU+PEF1dGhvcj5Ic2llaDwvQXV0aG9yPjxZZWFyPjIwMjA8L1llYXI+PFJl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</w:fldData>
        </w:fldChar>
      </w:r>
      <w:r w:rsidRPr="003D02C3">
        <w:instrText xml:space="preserve"> ADDIN EN.CITE </w:instrText>
      </w:r>
      <w:r w:rsidRPr="003D02C3">
        <w:fldChar w:fldCharType="begin">
          <w:fldData xml:space="preserve">PEVuZE5vdGU+PENpdGU+PEF1dGhvcj5Ic2llaDwvQXV0aG9yPjxZZWFyPjIwMjA8L1llYXI+PFJl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</w:fldData>
        </w:fldChar>
      </w:r>
      <w:r w:rsidRPr="003D02C3">
        <w:instrText xml:space="preserve"> ADDIN EN.CITE.DATA </w:instrText>
      </w:r>
      <w:r w:rsidRPr="003D02C3">
        <w:fldChar w:fldCharType="end"/>
      </w:r>
      <w:r w:rsidRPr="003D02C3">
        <w:fldChar w:fldCharType="separate"/>
      </w:r>
      <w:r w:rsidRPr="003D02C3">
        <w:rPr>
          <w:noProof/>
          <w:vertAlign w:val="superscript"/>
        </w:rPr>
        <w:t>26</w:t>
      </w:r>
      <w:r w:rsidRPr="003D02C3">
        <w:fldChar w:fldCharType="end"/>
      </w:r>
      <w:r w:rsidRPr="003D02C3">
        <w:t xml:space="preserve"> to generate high-resolution, locus-specific maps of 3D nuclear architecture, such as Hi-ChIP</w:t>
      </w:r>
      <w:r w:rsidRPr="003D02C3">
        <w:fldChar w:fldCharType="begin">
          <w:fldData xml:space="preserve">PEVuZE5vdGU+PENpdGU+PEF1dGhvcj5NdW1iYWNoPC9BdXRob3I+PFllYXI+MjAxNjwvWWVhcj48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</w:fldData>
        </w:fldChar>
      </w:r>
      <w:r w:rsidRPr="003D02C3">
        <w:instrText xml:space="preserve"> ADDIN EN.CITE </w:instrText>
      </w:r>
      <w:r w:rsidRPr="003D02C3">
        <w:fldChar w:fldCharType="begin">
          <w:fldData xml:space="preserve">PEVuZE5vdGU+PENpdGU+PEF1dGhvcj5NdW1iYWNoPC9BdXRob3I+PFllYXI+MjAxNjwvWWVhcj48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</w:fldData>
        </w:fldChar>
      </w:r>
      <w:r w:rsidRPr="003D02C3">
        <w:instrText xml:space="preserve"> ADDIN EN.CITE.DATA </w:instrText>
      </w:r>
      <w:r w:rsidRPr="003D02C3">
        <w:fldChar w:fldCharType="end"/>
      </w:r>
      <w:r w:rsidRPr="003D02C3">
        <w:fldChar w:fldCharType="separate"/>
      </w:r>
      <w:r w:rsidRPr="003D02C3">
        <w:rPr>
          <w:noProof/>
          <w:vertAlign w:val="superscript"/>
        </w:rPr>
        <w:t>27</w:t>
      </w:r>
      <w:r w:rsidRPr="003D02C3">
        <w:fldChar w:fldCharType="end"/>
      </w:r>
      <w:r w:rsidRPr="003D02C3">
        <w:t xml:space="preserve">. </w:t>
      </w:r>
    </w:p>
    <w:p w14:paraId="6FE751BF" w14:textId="77777777" w:rsidR="007954D2" w:rsidRPr="003D02C3" w:rsidRDefault="007954D2" w:rsidP="003D02C3">
      <w:pPr>
        <w:pBdr>
          <w:top w:val="nil"/>
          <w:left w:val="nil"/>
          <w:bottom w:val="nil"/>
          <w:right w:val="nil"/>
          <w:between w:val="nil"/>
        </w:pBdr>
      </w:pPr>
    </w:p>
    <w:p w14:paraId="335B1152" w14:textId="3099300F" w:rsidR="007954D2" w:rsidRPr="003D02C3" w:rsidRDefault="007954D2" w:rsidP="003D02C3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  <w:r w:rsidRPr="003D02C3">
        <w:rPr>
          <w:b/>
        </w:rPr>
        <w:t>ACKNOWLEDGMENTS</w:t>
      </w:r>
    </w:p>
    <w:p w14:paraId="6819551B" w14:textId="20C0B3D2" w:rsidR="007954D2" w:rsidRPr="003D02C3" w:rsidRDefault="007954D2" w:rsidP="003D02C3">
      <w:r w:rsidRPr="003D02C3">
        <w:t>This research was supported by NCI K08CA241309 (PI: Hui-Zi Chen)</w:t>
      </w:r>
      <w:r w:rsidR="00CF260F" w:rsidRPr="003D02C3">
        <w:t xml:space="preserve">, </w:t>
      </w:r>
      <w:r w:rsidRPr="003D02C3">
        <w:t>ACS IRG Award (PI: Hui-Zi Chen)</w:t>
      </w:r>
      <w:r w:rsidR="00CF260F" w:rsidRPr="003D02C3">
        <w:t>, and American Lung Association Lung Cancer Discovery Award (PI: Hui-Zi Chen)</w:t>
      </w:r>
      <w:r w:rsidRPr="003D02C3">
        <w:t xml:space="preserve">. Sequencing was performed at the </w:t>
      </w:r>
      <w:r w:rsidR="00CF260F" w:rsidRPr="003D02C3">
        <w:t xml:space="preserve">Linda T. and John A. </w:t>
      </w:r>
      <w:proofErr w:type="spellStart"/>
      <w:r w:rsidRPr="003D02C3">
        <w:t>Mellowes</w:t>
      </w:r>
      <w:proofErr w:type="spellEnd"/>
      <w:r w:rsidRPr="003D02C3">
        <w:t xml:space="preserve"> Center for Genomic Sciences and Precision Medicine. We </w:t>
      </w:r>
      <w:r w:rsidR="00CF260F" w:rsidRPr="003D02C3">
        <w:t xml:space="preserve">also </w:t>
      </w:r>
      <w:r w:rsidRPr="003D02C3">
        <w:t>thank</w:t>
      </w:r>
      <w:r w:rsidR="00CF260F" w:rsidRPr="003D02C3">
        <w:t xml:space="preserve"> all</w:t>
      </w:r>
      <w:r w:rsidRPr="003D02C3">
        <w:t xml:space="preserve"> lab</w:t>
      </w:r>
      <w:r w:rsidR="00CF260F" w:rsidRPr="003D02C3">
        <w:t>oratory</w:t>
      </w:r>
      <w:r w:rsidRPr="003D02C3">
        <w:t xml:space="preserve"> members for their insights and support </w:t>
      </w:r>
      <w:proofErr w:type="gramStart"/>
      <w:r w:rsidRPr="003D02C3">
        <w:t>of</w:t>
      </w:r>
      <w:proofErr w:type="gramEnd"/>
      <w:r w:rsidRPr="003D02C3">
        <w:t xml:space="preserve"> this work.</w:t>
      </w:r>
    </w:p>
    <w:p w14:paraId="2EE2CBD2" w14:textId="77777777" w:rsidR="007954D2" w:rsidRPr="003D02C3" w:rsidRDefault="007954D2" w:rsidP="003D02C3">
      <w:pPr>
        <w:rPr>
          <w:b/>
        </w:rPr>
      </w:pPr>
    </w:p>
    <w:p w14:paraId="4DB1F70D" w14:textId="25011EDD" w:rsidR="007954D2" w:rsidRPr="003D02C3" w:rsidRDefault="007954D2" w:rsidP="003D02C3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  <w:r w:rsidRPr="003D02C3">
        <w:rPr>
          <w:b/>
        </w:rPr>
        <w:t>DISCLOSURES</w:t>
      </w:r>
    </w:p>
    <w:p w14:paraId="52306AD5" w14:textId="36B78BB7" w:rsidR="007954D2" w:rsidRPr="003D02C3" w:rsidRDefault="007954D2" w:rsidP="003D02C3">
      <w:r w:rsidRPr="003D02C3">
        <w:t>The authors declare no competing interests</w:t>
      </w:r>
      <w:r w:rsidR="00CF260F" w:rsidRPr="003D02C3">
        <w:t>.</w:t>
      </w:r>
    </w:p>
    <w:p w14:paraId="267F52AF" w14:textId="77777777" w:rsidR="007954D2" w:rsidRPr="003D02C3" w:rsidRDefault="007954D2" w:rsidP="003D02C3"/>
    <w:p w14:paraId="7D93CD3A" w14:textId="26751969" w:rsidR="007954D2" w:rsidRPr="003D02C3" w:rsidRDefault="007954D2" w:rsidP="003D02C3">
      <w:pPr>
        <w:rPr>
          <w:b/>
        </w:rPr>
      </w:pPr>
      <w:bookmarkStart w:id="18" w:name="_Hlk213058417"/>
      <w:r w:rsidRPr="003D02C3">
        <w:rPr>
          <w:b/>
        </w:rPr>
        <w:t>REFERENCES</w:t>
      </w:r>
    </w:p>
    <w:bookmarkEnd w:id="18"/>
    <w:p w14:paraId="22751C80" w14:textId="2A907648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Kimura, H. Histone modifications for human epigenome analysis. </w:t>
      </w:r>
      <w:r w:rsidRPr="003D02C3">
        <w:rPr>
          <w:rStyle w:val="Emphasis"/>
          <w:rFonts w:ascii="Calibri" w:hAnsi="Calibri" w:cs="Calibri"/>
        </w:rPr>
        <w:t>J Hum Genet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58</w:t>
      </w:r>
      <w:r w:rsidRPr="003D02C3">
        <w:rPr>
          <w:rFonts w:ascii="Calibri" w:hAnsi="Calibri" w:cs="Calibri"/>
        </w:rPr>
        <w:t xml:space="preserve"> (7), 439–445 (2013).</w:t>
      </w:r>
    </w:p>
    <w:p w14:paraId="01D31852" w14:textId="64C4FEC0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Millan-Zambrano, G., Burton, A., Bannister, A. J., Schneider, R. Histone post-translational modifications—cause and consequence of genome function. </w:t>
      </w:r>
      <w:r w:rsidRPr="003D02C3">
        <w:rPr>
          <w:rStyle w:val="Emphasis"/>
          <w:rFonts w:ascii="Calibri" w:hAnsi="Calibri" w:cs="Calibri"/>
        </w:rPr>
        <w:t>Nat Rev Genet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23</w:t>
      </w:r>
      <w:r w:rsidRPr="003D02C3">
        <w:rPr>
          <w:rFonts w:ascii="Calibri" w:hAnsi="Calibri" w:cs="Calibri"/>
        </w:rPr>
        <w:t xml:space="preserve"> (9), 563–580 (2022).</w:t>
      </w:r>
    </w:p>
    <w:p w14:paraId="1A58AFA6" w14:textId="746DED87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9755D5">
        <w:rPr>
          <w:rFonts w:ascii="Calibri" w:hAnsi="Calibri" w:cs="Calibri"/>
          <w:lang w:val="de-DE"/>
        </w:rPr>
        <w:t xml:space="preserve">Seligson, D. B. et al. </w:t>
      </w:r>
      <w:r w:rsidRPr="003D02C3">
        <w:rPr>
          <w:rFonts w:ascii="Calibri" w:hAnsi="Calibri" w:cs="Calibri"/>
        </w:rPr>
        <w:t xml:space="preserve">Global histone modification patterns predict risk of prostate cancer recurrence. </w:t>
      </w:r>
      <w:r w:rsidRPr="003D02C3">
        <w:rPr>
          <w:rStyle w:val="Emphasis"/>
          <w:rFonts w:ascii="Calibri" w:hAnsi="Calibri" w:cs="Calibri"/>
        </w:rPr>
        <w:t>Nature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435</w:t>
      </w:r>
      <w:r w:rsidRPr="003D02C3">
        <w:rPr>
          <w:rFonts w:ascii="Calibri" w:hAnsi="Calibri" w:cs="Calibri"/>
        </w:rPr>
        <w:t xml:space="preserve"> (7046), 1262–1266 (2005).</w:t>
      </w:r>
    </w:p>
    <w:p w14:paraId="57572D13" w14:textId="383E55D2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Wang, Y. et al. STAT3 facilitates super enhancer formation to promote fibroblast-to-myofibroblast differentiation by the analysis of ATAC-seq, RNA-seq and </w:t>
      </w:r>
      <w:proofErr w:type="spellStart"/>
      <w:r w:rsidRPr="003D02C3">
        <w:rPr>
          <w:rFonts w:ascii="Calibri" w:hAnsi="Calibri" w:cs="Calibri"/>
        </w:rPr>
        <w:t>ChIP</w:t>
      </w:r>
      <w:proofErr w:type="spellEnd"/>
      <w:r w:rsidRPr="003D02C3">
        <w:rPr>
          <w:rFonts w:ascii="Calibri" w:hAnsi="Calibri" w:cs="Calibri"/>
        </w:rPr>
        <w:t xml:space="preserve">-seq. </w:t>
      </w:r>
      <w:r w:rsidRPr="003D02C3">
        <w:rPr>
          <w:rStyle w:val="Emphasis"/>
          <w:rFonts w:ascii="Calibri" w:hAnsi="Calibri" w:cs="Calibri"/>
        </w:rPr>
        <w:t>J Cell Mol Med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29</w:t>
      </w:r>
      <w:r w:rsidRPr="003D02C3">
        <w:rPr>
          <w:rFonts w:ascii="Calibri" w:hAnsi="Calibri" w:cs="Calibri"/>
        </w:rPr>
        <w:t xml:space="preserve"> (11), e70639 (2025).</w:t>
      </w:r>
    </w:p>
    <w:p w14:paraId="46692478" w14:textId="4A6F23D8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Zhao, Z., </w:t>
      </w:r>
      <w:proofErr w:type="spellStart"/>
      <w:r w:rsidRPr="003D02C3">
        <w:rPr>
          <w:rFonts w:ascii="Calibri" w:hAnsi="Calibri" w:cs="Calibri"/>
        </w:rPr>
        <w:t>Shilatifard</w:t>
      </w:r>
      <w:proofErr w:type="spellEnd"/>
      <w:r w:rsidRPr="003D02C3">
        <w:rPr>
          <w:rFonts w:ascii="Calibri" w:hAnsi="Calibri" w:cs="Calibri"/>
        </w:rPr>
        <w:t xml:space="preserve">, A. Epigenetic modifications of histones in cancer. </w:t>
      </w:r>
      <w:r w:rsidRPr="003D02C3">
        <w:rPr>
          <w:rStyle w:val="Emphasis"/>
          <w:rFonts w:ascii="Calibri" w:hAnsi="Calibri" w:cs="Calibri"/>
        </w:rPr>
        <w:t>Genome Biol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20</w:t>
      </w:r>
      <w:r w:rsidRPr="003D02C3">
        <w:rPr>
          <w:rFonts w:ascii="Calibri" w:hAnsi="Calibri" w:cs="Calibri"/>
        </w:rPr>
        <w:t xml:space="preserve"> (1), 245 (2019).</w:t>
      </w:r>
    </w:p>
    <w:p w14:paraId="4AA8DF04" w14:textId="24BEE50B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proofErr w:type="spellStart"/>
      <w:r w:rsidRPr="003D02C3">
        <w:rPr>
          <w:rFonts w:ascii="Calibri" w:hAnsi="Calibri" w:cs="Calibri"/>
        </w:rPr>
        <w:t>Takumida</w:t>
      </w:r>
      <w:proofErr w:type="spellEnd"/>
      <w:r w:rsidRPr="003D02C3">
        <w:rPr>
          <w:rFonts w:ascii="Calibri" w:hAnsi="Calibri" w:cs="Calibri"/>
        </w:rPr>
        <w:t xml:space="preserve">, H. et al. Integrative epigenome and transcriptome analyses reveal transcriptional programs differentially regulated by ASCL1 and NEUROD1 in small cell lung cancer. </w:t>
      </w:r>
      <w:r w:rsidRPr="003D02C3">
        <w:rPr>
          <w:rStyle w:val="Emphasis"/>
          <w:rFonts w:ascii="Calibri" w:hAnsi="Calibri" w:cs="Calibri"/>
        </w:rPr>
        <w:t>Oncogene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44</w:t>
      </w:r>
      <w:r w:rsidRPr="003D02C3">
        <w:rPr>
          <w:rFonts w:ascii="Calibri" w:hAnsi="Calibri" w:cs="Calibri"/>
        </w:rPr>
        <w:t xml:space="preserve"> (34), 3113–3125 (2025).</w:t>
      </w:r>
    </w:p>
    <w:p w14:paraId="4B808AF9" w14:textId="4A65AD17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Sivakumar, S. et al. Integrative analysis of a large real-world cohort of small cell lung cancer identifies distinct genetic subtypes and insights into histologic transformation. </w:t>
      </w:r>
      <w:r w:rsidRPr="003D02C3">
        <w:rPr>
          <w:rStyle w:val="Emphasis"/>
          <w:rFonts w:ascii="Calibri" w:hAnsi="Calibri" w:cs="Calibri"/>
        </w:rPr>
        <w:t xml:space="preserve">Cancer </w:t>
      </w:r>
      <w:proofErr w:type="spellStart"/>
      <w:r w:rsidRPr="003D02C3">
        <w:rPr>
          <w:rStyle w:val="Emphasis"/>
          <w:rFonts w:ascii="Calibri" w:hAnsi="Calibri" w:cs="Calibri"/>
        </w:rPr>
        <w:t>Discov</w:t>
      </w:r>
      <w:proofErr w:type="spellEnd"/>
      <w:r w:rsidRPr="003D02C3">
        <w:rPr>
          <w:rStyle w:val="Emphasis"/>
          <w:rFonts w:ascii="Calibri" w:hAnsi="Calibri" w:cs="Calibri"/>
        </w:rPr>
        <w:t>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3</w:t>
      </w:r>
      <w:r w:rsidRPr="003D02C3">
        <w:rPr>
          <w:rFonts w:ascii="Calibri" w:hAnsi="Calibri" w:cs="Calibri"/>
        </w:rPr>
        <w:t xml:space="preserve"> (7), 1572–1591 (2023).</w:t>
      </w:r>
    </w:p>
    <w:p w14:paraId="1D60493A" w14:textId="39AE19E2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Rudin, C. M. et al. Author correction: Molecular subtypes of small cell lung cancer: A synthesis of human and mouse model data. </w:t>
      </w:r>
      <w:r w:rsidRPr="003D02C3">
        <w:rPr>
          <w:rStyle w:val="Emphasis"/>
          <w:rFonts w:ascii="Calibri" w:hAnsi="Calibri" w:cs="Calibri"/>
        </w:rPr>
        <w:t>Nat Rev Cancer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9</w:t>
      </w:r>
      <w:r w:rsidRPr="003D02C3">
        <w:rPr>
          <w:rFonts w:ascii="Calibri" w:hAnsi="Calibri" w:cs="Calibri"/>
        </w:rPr>
        <w:t xml:space="preserve"> (7), 415 (2019).</w:t>
      </w:r>
    </w:p>
    <w:p w14:paraId="11E5F696" w14:textId="6723B45D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Rhee, H. S., Pugh, B. F. Comprehensive genome-wide protein-DNA interactions detected at single-nucleotide resolution. </w:t>
      </w:r>
      <w:r w:rsidRPr="003D02C3">
        <w:rPr>
          <w:rStyle w:val="Emphasis"/>
          <w:rFonts w:ascii="Calibri" w:hAnsi="Calibri" w:cs="Calibri"/>
        </w:rPr>
        <w:t>Cell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47</w:t>
      </w:r>
      <w:r w:rsidRPr="003D02C3">
        <w:rPr>
          <w:rFonts w:ascii="Calibri" w:hAnsi="Calibri" w:cs="Calibri"/>
        </w:rPr>
        <w:t xml:space="preserve"> (6), 1408–1419 (2011).</w:t>
      </w:r>
    </w:p>
    <w:p w14:paraId="3E319B07" w14:textId="5FCB35A4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proofErr w:type="spellStart"/>
      <w:r w:rsidRPr="003D02C3">
        <w:rPr>
          <w:rFonts w:ascii="Calibri" w:hAnsi="Calibri" w:cs="Calibri"/>
        </w:rPr>
        <w:t>Teytelman</w:t>
      </w:r>
      <w:proofErr w:type="spellEnd"/>
      <w:r w:rsidRPr="003D02C3">
        <w:rPr>
          <w:rFonts w:ascii="Calibri" w:hAnsi="Calibri" w:cs="Calibri"/>
        </w:rPr>
        <w:t xml:space="preserve">, L., </w:t>
      </w:r>
      <w:proofErr w:type="spellStart"/>
      <w:r w:rsidRPr="003D02C3">
        <w:rPr>
          <w:rFonts w:ascii="Calibri" w:hAnsi="Calibri" w:cs="Calibri"/>
        </w:rPr>
        <w:t>Thurtle</w:t>
      </w:r>
      <w:proofErr w:type="spellEnd"/>
      <w:r w:rsidRPr="003D02C3">
        <w:rPr>
          <w:rFonts w:ascii="Calibri" w:hAnsi="Calibri" w:cs="Calibri"/>
        </w:rPr>
        <w:t xml:space="preserve">, D. M., Rine, J., van </w:t>
      </w:r>
      <w:proofErr w:type="spellStart"/>
      <w:r w:rsidRPr="003D02C3">
        <w:rPr>
          <w:rFonts w:ascii="Calibri" w:hAnsi="Calibri" w:cs="Calibri"/>
        </w:rPr>
        <w:t>Oudenaarden</w:t>
      </w:r>
      <w:proofErr w:type="spellEnd"/>
      <w:r w:rsidRPr="003D02C3">
        <w:rPr>
          <w:rFonts w:ascii="Calibri" w:hAnsi="Calibri" w:cs="Calibri"/>
        </w:rPr>
        <w:t xml:space="preserve">, A. Highly expressed loci are vulnerable to misleading </w:t>
      </w:r>
      <w:proofErr w:type="spellStart"/>
      <w:r w:rsidRPr="003D02C3">
        <w:rPr>
          <w:rFonts w:ascii="Calibri" w:hAnsi="Calibri" w:cs="Calibri"/>
        </w:rPr>
        <w:t>ChIP</w:t>
      </w:r>
      <w:proofErr w:type="spellEnd"/>
      <w:r w:rsidRPr="003D02C3">
        <w:rPr>
          <w:rFonts w:ascii="Calibri" w:hAnsi="Calibri" w:cs="Calibri"/>
        </w:rPr>
        <w:t xml:space="preserve"> localization of multiple unrelated proteins. </w:t>
      </w:r>
      <w:r w:rsidRPr="003D02C3">
        <w:rPr>
          <w:rStyle w:val="Emphasis"/>
          <w:rFonts w:ascii="Calibri" w:hAnsi="Calibri" w:cs="Calibri"/>
        </w:rPr>
        <w:t xml:space="preserve">Proc Natl </w:t>
      </w:r>
      <w:proofErr w:type="spellStart"/>
      <w:r w:rsidRPr="003D02C3">
        <w:rPr>
          <w:rStyle w:val="Emphasis"/>
          <w:rFonts w:ascii="Calibri" w:hAnsi="Calibri" w:cs="Calibri"/>
        </w:rPr>
        <w:t>Acad</w:t>
      </w:r>
      <w:proofErr w:type="spellEnd"/>
      <w:r w:rsidRPr="003D02C3">
        <w:rPr>
          <w:rStyle w:val="Emphasis"/>
          <w:rFonts w:ascii="Calibri" w:hAnsi="Calibri" w:cs="Calibri"/>
        </w:rPr>
        <w:t xml:space="preserve"> Sci U S A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10</w:t>
      </w:r>
      <w:r w:rsidRPr="003D02C3">
        <w:rPr>
          <w:rFonts w:ascii="Calibri" w:hAnsi="Calibri" w:cs="Calibri"/>
        </w:rPr>
        <w:t xml:space="preserve"> (46), 18602–18607 (2013).</w:t>
      </w:r>
    </w:p>
    <w:p w14:paraId="101540C6" w14:textId="11D5B6F6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Skene, P. J., </w:t>
      </w:r>
      <w:proofErr w:type="spellStart"/>
      <w:r w:rsidRPr="003D02C3">
        <w:rPr>
          <w:rFonts w:ascii="Calibri" w:hAnsi="Calibri" w:cs="Calibri"/>
        </w:rPr>
        <w:t>Henikoff</w:t>
      </w:r>
      <w:proofErr w:type="spellEnd"/>
      <w:r w:rsidRPr="003D02C3">
        <w:rPr>
          <w:rFonts w:ascii="Calibri" w:hAnsi="Calibri" w:cs="Calibri"/>
        </w:rPr>
        <w:t xml:space="preserve">, S. An efficient targeted nuclease strategy for high-resolution mapping of DNA binding sites. </w:t>
      </w:r>
      <w:r w:rsidRPr="003D02C3">
        <w:rPr>
          <w:rStyle w:val="Emphasis"/>
          <w:rFonts w:ascii="Calibri" w:hAnsi="Calibri" w:cs="Calibri"/>
        </w:rPr>
        <w:t>Elife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6</w:t>
      </w:r>
      <w:r w:rsidRPr="003D02C3">
        <w:rPr>
          <w:rFonts w:ascii="Calibri" w:hAnsi="Calibri" w:cs="Calibri"/>
        </w:rPr>
        <w:t>, e21856 (2017).</w:t>
      </w:r>
    </w:p>
    <w:p w14:paraId="1A62AE9E" w14:textId="4ED8C1CD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lastRenderedPageBreak/>
        <w:t xml:space="preserve">Skene, P. J., </w:t>
      </w:r>
      <w:proofErr w:type="spellStart"/>
      <w:r w:rsidRPr="003D02C3">
        <w:rPr>
          <w:rFonts w:ascii="Calibri" w:hAnsi="Calibri" w:cs="Calibri"/>
        </w:rPr>
        <w:t>Henikoff</w:t>
      </w:r>
      <w:proofErr w:type="spellEnd"/>
      <w:r w:rsidRPr="003D02C3">
        <w:rPr>
          <w:rFonts w:ascii="Calibri" w:hAnsi="Calibri" w:cs="Calibri"/>
        </w:rPr>
        <w:t xml:space="preserve">, J. G., Henikoff, S. Targeted in situ genome-wide profiling with high efficiency for low cell numbers. </w:t>
      </w:r>
      <w:r w:rsidRPr="003D02C3">
        <w:rPr>
          <w:rStyle w:val="Emphasis"/>
          <w:rFonts w:ascii="Calibri" w:hAnsi="Calibri" w:cs="Calibri"/>
        </w:rPr>
        <w:t xml:space="preserve">Nat </w:t>
      </w:r>
      <w:proofErr w:type="spellStart"/>
      <w:r w:rsidRPr="003D02C3">
        <w:rPr>
          <w:rStyle w:val="Emphasis"/>
          <w:rFonts w:ascii="Calibri" w:hAnsi="Calibri" w:cs="Calibri"/>
        </w:rPr>
        <w:t>Protoc</w:t>
      </w:r>
      <w:proofErr w:type="spellEnd"/>
      <w:r w:rsidRPr="003D02C3">
        <w:rPr>
          <w:rStyle w:val="Emphasis"/>
          <w:rFonts w:ascii="Calibri" w:hAnsi="Calibri" w:cs="Calibri"/>
        </w:rPr>
        <w:t>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3</w:t>
      </w:r>
      <w:r w:rsidRPr="003D02C3">
        <w:rPr>
          <w:rFonts w:ascii="Calibri" w:hAnsi="Calibri" w:cs="Calibri"/>
        </w:rPr>
        <w:t xml:space="preserve"> (5), 1006–1019 (2018).</w:t>
      </w:r>
    </w:p>
    <w:p w14:paraId="56D1B033" w14:textId="6C8FA56B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Meers, M. P., Bryson, T. D., </w:t>
      </w:r>
      <w:proofErr w:type="spellStart"/>
      <w:r w:rsidRPr="003D02C3">
        <w:rPr>
          <w:rFonts w:ascii="Calibri" w:hAnsi="Calibri" w:cs="Calibri"/>
        </w:rPr>
        <w:t>Henikoff</w:t>
      </w:r>
      <w:proofErr w:type="spellEnd"/>
      <w:r w:rsidRPr="003D02C3">
        <w:rPr>
          <w:rFonts w:ascii="Calibri" w:hAnsi="Calibri" w:cs="Calibri"/>
        </w:rPr>
        <w:t xml:space="preserve">, J. G., Henikoff, S. Improved CUT&amp;RUN chromatin profiling tools. </w:t>
      </w:r>
      <w:r w:rsidRPr="003D02C3">
        <w:rPr>
          <w:rStyle w:val="Emphasis"/>
          <w:rFonts w:ascii="Calibri" w:hAnsi="Calibri" w:cs="Calibri"/>
        </w:rPr>
        <w:t>Elife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8</w:t>
      </w:r>
      <w:r w:rsidRPr="003D02C3">
        <w:rPr>
          <w:rFonts w:ascii="Calibri" w:hAnsi="Calibri" w:cs="Calibri"/>
        </w:rPr>
        <w:t>, e46314 (2019).</w:t>
      </w:r>
    </w:p>
    <w:p w14:paraId="45617556" w14:textId="5DC9F2CE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Custers, S. et al. Cleavage under targets &amp; release using nuclease (CUT&amp;RUN) protocols for the study of genetic and epigenetic regulation in cancer. </w:t>
      </w:r>
      <w:r w:rsidRPr="003D02C3">
        <w:rPr>
          <w:rStyle w:val="Emphasis"/>
          <w:rFonts w:ascii="Calibri" w:hAnsi="Calibri" w:cs="Calibri"/>
        </w:rPr>
        <w:t>Methods Mol Biol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2944</w:t>
      </w:r>
      <w:r w:rsidRPr="003D02C3">
        <w:rPr>
          <w:rFonts w:ascii="Calibri" w:hAnsi="Calibri" w:cs="Calibri"/>
        </w:rPr>
        <w:t>, 207–225 (2025).</w:t>
      </w:r>
    </w:p>
    <w:p w14:paraId="46DF31CB" w14:textId="2774A945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Hainer, S. J., Boskovic, A., McCannell, K. N., Rando, O. J., Fazzio, T. G. Profiling of pluripotency factors in single cells and early embryos. </w:t>
      </w:r>
      <w:r w:rsidRPr="003D02C3">
        <w:rPr>
          <w:rStyle w:val="Emphasis"/>
          <w:rFonts w:ascii="Calibri" w:hAnsi="Calibri" w:cs="Calibri"/>
        </w:rPr>
        <w:t>Cell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77</w:t>
      </w:r>
      <w:r w:rsidRPr="003D02C3">
        <w:rPr>
          <w:rFonts w:ascii="Calibri" w:hAnsi="Calibri" w:cs="Calibri"/>
        </w:rPr>
        <w:t xml:space="preserve"> (5), 1319–1329.e11 (2019).</w:t>
      </w:r>
    </w:p>
    <w:p w14:paraId="7B861282" w14:textId="418E8D24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Marroquin-Rivera, A. et al. Immune-related transcriptomic and epigenetic reconfiguration in BV2 cells after lipopolysaccharide exposure: An in vitro omics integrative study. </w:t>
      </w:r>
      <w:proofErr w:type="spellStart"/>
      <w:r w:rsidRPr="003D02C3">
        <w:rPr>
          <w:rStyle w:val="Emphasis"/>
          <w:rFonts w:ascii="Calibri" w:hAnsi="Calibri" w:cs="Calibri"/>
        </w:rPr>
        <w:t>Inflamm</w:t>
      </w:r>
      <w:proofErr w:type="spellEnd"/>
      <w:r w:rsidRPr="003D02C3">
        <w:rPr>
          <w:rStyle w:val="Emphasis"/>
          <w:rFonts w:ascii="Calibri" w:hAnsi="Calibri" w:cs="Calibri"/>
        </w:rPr>
        <w:t xml:space="preserve"> Res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73</w:t>
      </w:r>
      <w:r w:rsidRPr="003D02C3">
        <w:rPr>
          <w:rFonts w:ascii="Calibri" w:hAnsi="Calibri" w:cs="Calibri"/>
        </w:rPr>
        <w:t xml:space="preserve"> (2), 211–225 (2024).</w:t>
      </w:r>
    </w:p>
    <w:p w14:paraId="6180F64B" w14:textId="14C96616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Huang, H. et al. Deciphering the role of histone modifications in memory and exhausted CD8 T cells. </w:t>
      </w:r>
      <w:r w:rsidRPr="003D02C3">
        <w:rPr>
          <w:rStyle w:val="Emphasis"/>
          <w:rFonts w:ascii="Calibri" w:hAnsi="Calibri" w:cs="Calibri"/>
        </w:rPr>
        <w:t>Sci Rep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5</w:t>
      </w:r>
      <w:r w:rsidRPr="003D02C3">
        <w:rPr>
          <w:rFonts w:ascii="Calibri" w:hAnsi="Calibri" w:cs="Calibri"/>
        </w:rPr>
        <w:t xml:space="preserve"> (1), 17359 (2025).</w:t>
      </w:r>
    </w:p>
    <w:p w14:paraId="2B7578D5" w14:textId="0D5E22D3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De Sarkar, N. et al. Nucleosome patterns in circulating tumor DNA reveal transcriptional regulation of advanced prostate cancer phenotypes. </w:t>
      </w:r>
      <w:r w:rsidRPr="003D02C3">
        <w:rPr>
          <w:rStyle w:val="Emphasis"/>
          <w:rFonts w:ascii="Calibri" w:hAnsi="Calibri" w:cs="Calibri"/>
        </w:rPr>
        <w:t xml:space="preserve">Cancer </w:t>
      </w:r>
      <w:proofErr w:type="spellStart"/>
      <w:r w:rsidRPr="003D02C3">
        <w:rPr>
          <w:rStyle w:val="Emphasis"/>
          <w:rFonts w:ascii="Calibri" w:hAnsi="Calibri" w:cs="Calibri"/>
        </w:rPr>
        <w:t>Discov</w:t>
      </w:r>
      <w:proofErr w:type="spellEnd"/>
      <w:r w:rsidRPr="003D02C3">
        <w:rPr>
          <w:rStyle w:val="Emphasis"/>
          <w:rFonts w:ascii="Calibri" w:hAnsi="Calibri" w:cs="Calibri"/>
        </w:rPr>
        <w:t>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3</w:t>
      </w:r>
      <w:r w:rsidRPr="003D02C3">
        <w:rPr>
          <w:rFonts w:ascii="Calibri" w:hAnsi="Calibri" w:cs="Calibri"/>
        </w:rPr>
        <w:t xml:space="preserve"> (3), 632–653 (2023).</w:t>
      </w:r>
    </w:p>
    <w:p w14:paraId="54A95832" w14:textId="6F6AC168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Roberti, A., Fraga, M. F. Epigenomic profiling of histone posttranslational modifications in frozen cancer tissue using CUT&amp;RUN. </w:t>
      </w:r>
      <w:r w:rsidRPr="003D02C3">
        <w:rPr>
          <w:rStyle w:val="Emphasis"/>
          <w:rFonts w:ascii="Calibri" w:hAnsi="Calibri" w:cs="Calibri"/>
        </w:rPr>
        <w:t>Methods Mol Biol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2930</w:t>
      </w:r>
      <w:r w:rsidRPr="003D02C3">
        <w:rPr>
          <w:rFonts w:ascii="Calibri" w:hAnsi="Calibri" w:cs="Calibri"/>
        </w:rPr>
        <w:t>, 229–243 (2025).</w:t>
      </w:r>
    </w:p>
    <w:p w14:paraId="7FA967AD" w14:textId="6D8A9AEE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Black, J. B. et al. Master regulators and cofactors of human neuronal cell fate specification identified by CRISPR gene activation screens. </w:t>
      </w:r>
      <w:r w:rsidRPr="003D02C3">
        <w:rPr>
          <w:rStyle w:val="Emphasis"/>
          <w:rFonts w:ascii="Calibri" w:hAnsi="Calibri" w:cs="Calibri"/>
        </w:rPr>
        <w:t>Cell Rep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33</w:t>
      </w:r>
      <w:r w:rsidRPr="003D02C3">
        <w:rPr>
          <w:rFonts w:ascii="Calibri" w:hAnsi="Calibri" w:cs="Calibri"/>
        </w:rPr>
        <w:t xml:space="preserve"> (9), 108460 (2020).</w:t>
      </w:r>
    </w:p>
    <w:p w14:paraId="20FB5F2C" w14:textId="796688E1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Augert, A. et al. </w:t>
      </w:r>
      <w:proofErr w:type="gramStart"/>
      <w:r w:rsidRPr="003D02C3">
        <w:rPr>
          <w:rFonts w:ascii="Calibri" w:hAnsi="Calibri" w:cs="Calibri"/>
        </w:rPr>
        <w:t>Small</w:t>
      </w:r>
      <w:proofErr w:type="gramEnd"/>
      <w:r w:rsidRPr="003D02C3">
        <w:rPr>
          <w:rFonts w:ascii="Calibri" w:hAnsi="Calibri" w:cs="Calibri"/>
        </w:rPr>
        <w:t xml:space="preserve"> cell lung cancer exhibits frequent inactivating mutations in the histone methyltransferase KMT2D/MLL2: CALGB 151111 (Alliance). </w:t>
      </w:r>
      <w:r w:rsidRPr="003D02C3">
        <w:rPr>
          <w:rStyle w:val="Emphasis"/>
          <w:rFonts w:ascii="Calibri" w:hAnsi="Calibri" w:cs="Calibri"/>
        </w:rPr>
        <w:t>J Thorac Oncol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2</w:t>
      </w:r>
      <w:r w:rsidRPr="003D02C3">
        <w:rPr>
          <w:rFonts w:ascii="Calibri" w:hAnsi="Calibri" w:cs="Calibri"/>
        </w:rPr>
        <w:t xml:space="preserve"> (4), 704–713 (2017).</w:t>
      </w:r>
    </w:p>
    <w:p w14:paraId="667ED042" w14:textId="6D9E19A5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Kaya-Okur, H. S., Janssens, D. H., </w:t>
      </w:r>
      <w:proofErr w:type="spellStart"/>
      <w:r w:rsidRPr="003D02C3">
        <w:rPr>
          <w:rFonts w:ascii="Calibri" w:hAnsi="Calibri" w:cs="Calibri"/>
        </w:rPr>
        <w:t>Henikoff</w:t>
      </w:r>
      <w:proofErr w:type="spellEnd"/>
      <w:r w:rsidRPr="003D02C3">
        <w:rPr>
          <w:rFonts w:ascii="Calibri" w:hAnsi="Calibri" w:cs="Calibri"/>
        </w:rPr>
        <w:t xml:space="preserve">, J. G., Ahmad, K., Henikoff, S. Efficient low-cost chromatin profiling with </w:t>
      </w:r>
      <w:proofErr w:type="spellStart"/>
      <w:r w:rsidRPr="003D02C3">
        <w:rPr>
          <w:rFonts w:ascii="Calibri" w:hAnsi="Calibri" w:cs="Calibri"/>
        </w:rPr>
        <w:t>CUT&amp;Tag</w:t>
      </w:r>
      <w:proofErr w:type="spellEnd"/>
      <w:r w:rsidRPr="003D02C3">
        <w:rPr>
          <w:rFonts w:ascii="Calibri" w:hAnsi="Calibri" w:cs="Calibri"/>
        </w:rPr>
        <w:t xml:space="preserve">. </w:t>
      </w:r>
      <w:r w:rsidRPr="003D02C3">
        <w:rPr>
          <w:rStyle w:val="Emphasis"/>
          <w:rFonts w:ascii="Calibri" w:hAnsi="Calibri" w:cs="Calibri"/>
        </w:rPr>
        <w:t xml:space="preserve">Nat </w:t>
      </w:r>
      <w:proofErr w:type="spellStart"/>
      <w:r w:rsidRPr="003D02C3">
        <w:rPr>
          <w:rStyle w:val="Emphasis"/>
          <w:rFonts w:ascii="Calibri" w:hAnsi="Calibri" w:cs="Calibri"/>
        </w:rPr>
        <w:t>Protoc</w:t>
      </w:r>
      <w:proofErr w:type="spellEnd"/>
      <w:r w:rsidRPr="003D02C3">
        <w:rPr>
          <w:rStyle w:val="Emphasis"/>
          <w:rFonts w:ascii="Calibri" w:hAnsi="Calibri" w:cs="Calibri"/>
        </w:rPr>
        <w:t>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5</w:t>
      </w:r>
      <w:r w:rsidRPr="003D02C3">
        <w:rPr>
          <w:rFonts w:ascii="Calibri" w:hAnsi="Calibri" w:cs="Calibri"/>
        </w:rPr>
        <w:t xml:space="preserve"> (10), 3264–3283 (2020).</w:t>
      </w:r>
    </w:p>
    <w:p w14:paraId="2A085370" w14:textId="654ABD29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Yang, Y. et al. H3K9me3 involved in FOXL2 regulation of SerpinE2 expression to affect steroid hormone synthesis in follicular granulosa cells. </w:t>
      </w:r>
      <w:r w:rsidRPr="003D02C3">
        <w:rPr>
          <w:rStyle w:val="Emphasis"/>
          <w:rFonts w:ascii="Calibri" w:hAnsi="Calibri" w:cs="Calibri"/>
        </w:rPr>
        <w:t>FASEB J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39</w:t>
      </w:r>
      <w:r w:rsidRPr="003D02C3">
        <w:rPr>
          <w:rFonts w:ascii="Calibri" w:hAnsi="Calibri" w:cs="Calibri"/>
        </w:rPr>
        <w:t xml:space="preserve"> (12), e70730 (2025).</w:t>
      </w:r>
    </w:p>
    <w:p w14:paraId="1C75B2E7" w14:textId="7F47AF39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Panday, A., Elango, R., Willis, N. A., Scully, R. A modified CUT&amp;RUN-seq technique for qPCR analysis of chromatin-protein interactions. </w:t>
      </w:r>
      <w:r w:rsidRPr="003D02C3">
        <w:rPr>
          <w:rStyle w:val="Emphasis"/>
          <w:rFonts w:ascii="Calibri" w:hAnsi="Calibri" w:cs="Calibri"/>
        </w:rPr>
        <w:t xml:space="preserve">STAR </w:t>
      </w:r>
      <w:proofErr w:type="spellStart"/>
      <w:r w:rsidRPr="003D02C3">
        <w:rPr>
          <w:rStyle w:val="Emphasis"/>
          <w:rFonts w:ascii="Calibri" w:hAnsi="Calibri" w:cs="Calibri"/>
        </w:rPr>
        <w:t>Protoc</w:t>
      </w:r>
      <w:proofErr w:type="spellEnd"/>
      <w:r w:rsidRPr="003D02C3">
        <w:rPr>
          <w:rStyle w:val="Emphasis"/>
          <w:rFonts w:ascii="Calibri" w:hAnsi="Calibri" w:cs="Calibri"/>
        </w:rPr>
        <w:t>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3</w:t>
      </w:r>
      <w:r w:rsidRPr="003D02C3">
        <w:rPr>
          <w:rFonts w:ascii="Calibri" w:hAnsi="Calibri" w:cs="Calibri"/>
        </w:rPr>
        <w:t xml:space="preserve"> (3), 101529 (2022).</w:t>
      </w:r>
    </w:p>
    <w:p w14:paraId="6A5CF8C5" w14:textId="7C1A1C08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3D02C3">
        <w:rPr>
          <w:rFonts w:ascii="Calibri" w:hAnsi="Calibri" w:cs="Calibri"/>
        </w:rPr>
        <w:t xml:space="preserve">Lardo, S. M., Hainer, S. J. Single-cell factor localization on chromatin using ultra-low input cleavage under targets and release using nuclease. </w:t>
      </w:r>
      <w:r w:rsidRPr="003D02C3">
        <w:rPr>
          <w:rStyle w:val="Emphasis"/>
          <w:rFonts w:ascii="Calibri" w:hAnsi="Calibri" w:cs="Calibri"/>
        </w:rPr>
        <w:t>J Vis Exp.</w:t>
      </w:r>
      <w:r w:rsidRPr="003D02C3">
        <w:rPr>
          <w:rFonts w:ascii="Calibri" w:hAnsi="Calibri" w:cs="Calibri"/>
        </w:rPr>
        <w:t xml:space="preserve"> (180), e63536 (2022).</w:t>
      </w:r>
    </w:p>
    <w:p w14:paraId="0BC087E5" w14:textId="10B268B4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9755D5">
        <w:rPr>
          <w:rFonts w:ascii="Calibri" w:hAnsi="Calibri" w:cs="Calibri"/>
          <w:lang w:val="de-DE"/>
        </w:rPr>
        <w:t xml:space="preserve">Hsieh, T. S. et al. </w:t>
      </w:r>
      <w:r w:rsidRPr="003D02C3">
        <w:rPr>
          <w:rFonts w:ascii="Calibri" w:hAnsi="Calibri" w:cs="Calibri"/>
        </w:rPr>
        <w:t xml:space="preserve">Resolving the 3D landscape of transcription-linked mammalian chromatin folding. </w:t>
      </w:r>
      <w:r w:rsidRPr="003D02C3">
        <w:rPr>
          <w:rStyle w:val="Emphasis"/>
          <w:rFonts w:ascii="Calibri" w:hAnsi="Calibri" w:cs="Calibri"/>
        </w:rPr>
        <w:t>Mol Cell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78</w:t>
      </w:r>
      <w:r w:rsidRPr="003D02C3">
        <w:rPr>
          <w:rFonts w:ascii="Calibri" w:hAnsi="Calibri" w:cs="Calibri"/>
        </w:rPr>
        <w:t xml:space="preserve"> (3), 539–553.e8 (2020).</w:t>
      </w:r>
    </w:p>
    <w:p w14:paraId="742A0600" w14:textId="2767765E" w:rsidR="003D02C3" w:rsidRPr="003D02C3" w:rsidRDefault="003D02C3" w:rsidP="003D02C3">
      <w:pPr>
        <w:pStyle w:val="NormalWeb"/>
        <w:numPr>
          <w:ilvl w:val="0"/>
          <w:numId w:val="15"/>
        </w:numPr>
        <w:spacing w:before="0" w:beforeAutospacing="0" w:after="0" w:afterAutospacing="0"/>
        <w:ind w:left="0" w:firstLine="0"/>
        <w:rPr>
          <w:rFonts w:ascii="Calibri" w:hAnsi="Calibri" w:cs="Calibri"/>
        </w:rPr>
      </w:pPr>
      <w:r w:rsidRPr="009755D5">
        <w:rPr>
          <w:rFonts w:ascii="Calibri" w:hAnsi="Calibri" w:cs="Calibri"/>
          <w:lang w:val="de-DE"/>
        </w:rPr>
        <w:t xml:space="preserve">Mumbach, M. R. et al. </w:t>
      </w:r>
      <w:proofErr w:type="spellStart"/>
      <w:r w:rsidRPr="003D02C3">
        <w:rPr>
          <w:rFonts w:ascii="Calibri" w:hAnsi="Calibri" w:cs="Calibri"/>
        </w:rPr>
        <w:t>HiChIP</w:t>
      </w:r>
      <w:proofErr w:type="spellEnd"/>
      <w:r w:rsidRPr="003D02C3">
        <w:rPr>
          <w:rFonts w:ascii="Calibri" w:hAnsi="Calibri" w:cs="Calibri"/>
        </w:rPr>
        <w:t xml:space="preserve">: Efficient and sensitive analysis of protein-directed genome architecture. </w:t>
      </w:r>
      <w:r w:rsidRPr="003D02C3">
        <w:rPr>
          <w:rStyle w:val="Emphasis"/>
          <w:rFonts w:ascii="Calibri" w:hAnsi="Calibri" w:cs="Calibri"/>
        </w:rPr>
        <w:t>Nat Methods.</w:t>
      </w:r>
      <w:r w:rsidRPr="003D02C3">
        <w:rPr>
          <w:rFonts w:ascii="Calibri" w:hAnsi="Calibri" w:cs="Calibri"/>
        </w:rPr>
        <w:t xml:space="preserve"> </w:t>
      </w:r>
      <w:r w:rsidRPr="003D02C3">
        <w:rPr>
          <w:rStyle w:val="Strong"/>
          <w:rFonts w:ascii="Calibri" w:hAnsi="Calibri" w:cs="Calibri"/>
        </w:rPr>
        <w:t>13</w:t>
      </w:r>
      <w:r w:rsidRPr="003D02C3">
        <w:rPr>
          <w:rFonts w:ascii="Calibri" w:hAnsi="Calibri" w:cs="Calibri"/>
        </w:rPr>
        <w:t xml:space="preserve"> (11), 919–922 (2016).</w:t>
      </w:r>
    </w:p>
    <w:p w14:paraId="7D924239" w14:textId="099767AF" w:rsidR="001B357C" w:rsidRPr="003D02C3" w:rsidRDefault="001B357C" w:rsidP="003D02C3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</w:p>
    <w:sectPr w:rsidR="001B357C" w:rsidRPr="003D02C3" w:rsidSect="008B603C">
      <w:headerReference w:type="even" r:id="rId9"/>
      <w:headerReference w:type="default" r:id="rId10"/>
      <w:footerReference w:type="even" r:id="rId11"/>
      <w:head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43A9C85" w14:textId="77777777" w:rsidR="006A1BE8" w:rsidRDefault="006A1BE8">
      <w:r>
        <w:separator/>
      </w:r>
    </w:p>
  </w:endnote>
  <w:endnote w:type="continuationSeparator" w:id="0">
    <w:p w14:paraId="4293698C" w14:textId="77777777" w:rsidR="006A1BE8" w:rsidRDefault="006A1B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IDFont+F1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E5172E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C2FAF05" w14:textId="77777777" w:rsidR="006A1BE8" w:rsidRDefault="006A1BE8">
      <w:r>
        <w:separator/>
      </w:r>
    </w:p>
  </w:footnote>
  <w:footnote w:type="continuationSeparator" w:id="0">
    <w:p w14:paraId="1B6A0F74" w14:textId="77777777" w:rsidR="006A1BE8" w:rsidRDefault="006A1BE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47547F0" w14:textId="77777777" w:rsidR="006E4797" w:rsidRDefault="006E479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10A415" w14:textId="77777777" w:rsidR="006E4797" w:rsidRDefault="00551D8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9104647" w14:textId="3597633E" w:rsidR="006E4797" w:rsidRDefault="006E4797" w:rsidP="00D95C3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cent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D1036D9"/>
    <w:multiLevelType w:val="multilevel"/>
    <w:tmpl w:val="E21E252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6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D8C692A"/>
    <w:multiLevelType w:val="hybridMultilevel"/>
    <w:tmpl w:val="86BA36B4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8CA3E9F"/>
    <w:multiLevelType w:val="hybridMultilevel"/>
    <w:tmpl w:val="8DBC1234"/>
    <w:lvl w:ilvl="0" w:tplc="40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7980701F"/>
    <w:multiLevelType w:val="hybridMultilevel"/>
    <w:tmpl w:val="EDCE8A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87256623">
    <w:abstractNumId w:val="4"/>
  </w:num>
  <w:num w:numId="2" w16cid:durableId="680008765">
    <w:abstractNumId w:val="9"/>
  </w:num>
  <w:num w:numId="3" w16cid:durableId="776408267">
    <w:abstractNumId w:val="14"/>
  </w:num>
  <w:num w:numId="4" w16cid:durableId="805002409">
    <w:abstractNumId w:val="1"/>
  </w:num>
  <w:num w:numId="5" w16cid:durableId="3097996">
    <w:abstractNumId w:val="12"/>
  </w:num>
  <w:num w:numId="6" w16cid:durableId="163011452">
    <w:abstractNumId w:val="13"/>
  </w:num>
  <w:num w:numId="7" w16cid:durableId="565379915">
    <w:abstractNumId w:val="5"/>
  </w:num>
  <w:num w:numId="8" w16cid:durableId="529803485">
    <w:abstractNumId w:val="8"/>
  </w:num>
  <w:num w:numId="9" w16cid:durableId="738211135">
    <w:abstractNumId w:val="2"/>
  </w:num>
  <w:num w:numId="10" w16cid:durableId="1791438917">
    <w:abstractNumId w:val="6"/>
  </w:num>
  <w:num w:numId="11" w16cid:durableId="1399815627">
    <w:abstractNumId w:val="10"/>
  </w:num>
  <w:num w:numId="12" w16cid:durableId="1532693699">
    <w:abstractNumId w:val="3"/>
  </w:num>
  <w:num w:numId="13" w16cid:durableId="271672056">
    <w:abstractNumId w:val="15"/>
  </w:num>
  <w:num w:numId="14" w16cid:durableId="387807196">
    <w:abstractNumId w:val="0"/>
  </w:num>
  <w:num w:numId="15" w16cid:durableId="1563253867">
    <w:abstractNumId w:val="7"/>
  </w:num>
  <w:num w:numId="16" w16cid:durableId="6248415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c0MrcwNjQxtzA1tTBU0lEKTi0uzszPAykwqwUANDYiV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9swtedpevw9pewx5dxz5v3500wsxedpxdz&quot;&gt;My EndNote Library Copy&lt;record-ids&gt;&lt;item&gt;21&lt;/item&gt;&lt;item&gt;22&lt;/item&gt;&lt;item&gt;24&lt;/item&gt;&lt;item&gt;25&lt;/item&gt;&lt;item&gt;26&lt;/item&gt;&lt;item&gt;27&lt;/item&gt;&lt;item&gt;28&lt;/item&gt;&lt;item&gt;30&lt;/item&gt;&lt;item&gt;31&lt;/item&gt;&lt;item&gt;32&lt;/item&gt;&lt;item&gt;33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58&lt;/item&gt;&lt;item&gt;88&lt;/item&gt;&lt;item&gt;89&lt;/item&gt;&lt;item&gt;90&lt;/item&gt;&lt;item&gt;91&lt;/item&gt;&lt;item&gt;94&lt;/item&gt;&lt;item&gt;96&lt;/item&gt;&lt;/record-ids&gt;&lt;/item&gt;&lt;/Libraries&gt;"/>
  </w:docVars>
  <w:rsids>
    <w:rsidRoot w:val="006E4797"/>
    <w:rsid w:val="00001233"/>
    <w:rsid w:val="00001432"/>
    <w:rsid w:val="0000477C"/>
    <w:rsid w:val="00004A05"/>
    <w:rsid w:val="00005B2F"/>
    <w:rsid w:val="0000684E"/>
    <w:rsid w:val="00006983"/>
    <w:rsid w:val="00006AD2"/>
    <w:rsid w:val="00010F12"/>
    <w:rsid w:val="00011C89"/>
    <w:rsid w:val="00012EC4"/>
    <w:rsid w:val="0001518F"/>
    <w:rsid w:val="000152E5"/>
    <w:rsid w:val="00016151"/>
    <w:rsid w:val="00020402"/>
    <w:rsid w:val="000206C4"/>
    <w:rsid w:val="0002328D"/>
    <w:rsid w:val="000233B9"/>
    <w:rsid w:val="00024D8B"/>
    <w:rsid w:val="00027324"/>
    <w:rsid w:val="00027E7A"/>
    <w:rsid w:val="0003045A"/>
    <w:rsid w:val="00033457"/>
    <w:rsid w:val="00033805"/>
    <w:rsid w:val="00036A7E"/>
    <w:rsid w:val="00043121"/>
    <w:rsid w:val="0004355D"/>
    <w:rsid w:val="00044A28"/>
    <w:rsid w:val="00044C66"/>
    <w:rsid w:val="000450CD"/>
    <w:rsid w:val="00045CD3"/>
    <w:rsid w:val="00045F27"/>
    <w:rsid w:val="00046130"/>
    <w:rsid w:val="00046197"/>
    <w:rsid w:val="00051AAA"/>
    <w:rsid w:val="00057FCC"/>
    <w:rsid w:val="00061E0E"/>
    <w:rsid w:val="00062EC4"/>
    <w:rsid w:val="000631CE"/>
    <w:rsid w:val="00064653"/>
    <w:rsid w:val="000708E6"/>
    <w:rsid w:val="00070940"/>
    <w:rsid w:val="00070F2C"/>
    <w:rsid w:val="00072505"/>
    <w:rsid w:val="000733D4"/>
    <w:rsid w:val="000742F5"/>
    <w:rsid w:val="0007506F"/>
    <w:rsid w:val="00076475"/>
    <w:rsid w:val="00076815"/>
    <w:rsid w:val="000774D8"/>
    <w:rsid w:val="0008001C"/>
    <w:rsid w:val="00080F25"/>
    <w:rsid w:val="00082A5F"/>
    <w:rsid w:val="000832B5"/>
    <w:rsid w:val="00084629"/>
    <w:rsid w:val="00085B92"/>
    <w:rsid w:val="000864C8"/>
    <w:rsid w:val="00086E29"/>
    <w:rsid w:val="00087382"/>
    <w:rsid w:val="000874AF"/>
    <w:rsid w:val="00090220"/>
    <w:rsid w:val="00091F09"/>
    <w:rsid w:val="0009352E"/>
    <w:rsid w:val="0009471B"/>
    <w:rsid w:val="00094F82"/>
    <w:rsid w:val="000950E3"/>
    <w:rsid w:val="0009532D"/>
    <w:rsid w:val="00096F59"/>
    <w:rsid w:val="000A092E"/>
    <w:rsid w:val="000A12CB"/>
    <w:rsid w:val="000A235C"/>
    <w:rsid w:val="000A4D14"/>
    <w:rsid w:val="000A54B6"/>
    <w:rsid w:val="000A7FC3"/>
    <w:rsid w:val="000B16A8"/>
    <w:rsid w:val="000B175F"/>
    <w:rsid w:val="000B32C0"/>
    <w:rsid w:val="000B41B6"/>
    <w:rsid w:val="000B4412"/>
    <w:rsid w:val="000C0375"/>
    <w:rsid w:val="000C0B82"/>
    <w:rsid w:val="000C0E05"/>
    <w:rsid w:val="000C3ACF"/>
    <w:rsid w:val="000C4BB0"/>
    <w:rsid w:val="000C7AAD"/>
    <w:rsid w:val="000D0A7C"/>
    <w:rsid w:val="000D1595"/>
    <w:rsid w:val="000D2B59"/>
    <w:rsid w:val="000D2C34"/>
    <w:rsid w:val="000D3808"/>
    <w:rsid w:val="000D5710"/>
    <w:rsid w:val="000D5F7A"/>
    <w:rsid w:val="000D7AA3"/>
    <w:rsid w:val="000E2ABF"/>
    <w:rsid w:val="000E32CD"/>
    <w:rsid w:val="000E3F21"/>
    <w:rsid w:val="000E41E8"/>
    <w:rsid w:val="000E46E3"/>
    <w:rsid w:val="000E4C51"/>
    <w:rsid w:val="000E7167"/>
    <w:rsid w:val="000E7FCD"/>
    <w:rsid w:val="000F2BFF"/>
    <w:rsid w:val="000F34DF"/>
    <w:rsid w:val="000F439C"/>
    <w:rsid w:val="000F6118"/>
    <w:rsid w:val="000F765E"/>
    <w:rsid w:val="000F7EAB"/>
    <w:rsid w:val="00101846"/>
    <w:rsid w:val="00102759"/>
    <w:rsid w:val="00104238"/>
    <w:rsid w:val="001059F2"/>
    <w:rsid w:val="00106CA2"/>
    <w:rsid w:val="0011014D"/>
    <w:rsid w:val="00111A57"/>
    <w:rsid w:val="00113918"/>
    <w:rsid w:val="00113CCA"/>
    <w:rsid w:val="00115847"/>
    <w:rsid w:val="00115B12"/>
    <w:rsid w:val="00116262"/>
    <w:rsid w:val="0011679F"/>
    <w:rsid w:val="0011744D"/>
    <w:rsid w:val="001219F3"/>
    <w:rsid w:val="0012356A"/>
    <w:rsid w:val="00126614"/>
    <w:rsid w:val="00126D6E"/>
    <w:rsid w:val="001276C9"/>
    <w:rsid w:val="00127CAC"/>
    <w:rsid w:val="0013428F"/>
    <w:rsid w:val="00135B39"/>
    <w:rsid w:val="00136E96"/>
    <w:rsid w:val="001371BF"/>
    <w:rsid w:val="0014028F"/>
    <w:rsid w:val="001422C0"/>
    <w:rsid w:val="00142BE9"/>
    <w:rsid w:val="00143C73"/>
    <w:rsid w:val="001454C9"/>
    <w:rsid w:val="00146E41"/>
    <w:rsid w:val="0014789C"/>
    <w:rsid w:val="00147CBA"/>
    <w:rsid w:val="00150BCA"/>
    <w:rsid w:val="0015240B"/>
    <w:rsid w:val="0015285C"/>
    <w:rsid w:val="001539D6"/>
    <w:rsid w:val="001562C6"/>
    <w:rsid w:val="00156447"/>
    <w:rsid w:val="0015665E"/>
    <w:rsid w:val="00156B47"/>
    <w:rsid w:val="0015720F"/>
    <w:rsid w:val="00160D0D"/>
    <w:rsid w:val="00162096"/>
    <w:rsid w:val="0016351D"/>
    <w:rsid w:val="00166FCF"/>
    <w:rsid w:val="00167E7F"/>
    <w:rsid w:val="0017185F"/>
    <w:rsid w:val="001721DF"/>
    <w:rsid w:val="001733BF"/>
    <w:rsid w:val="00173784"/>
    <w:rsid w:val="00173C92"/>
    <w:rsid w:val="00174380"/>
    <w:rsid w:val="001768FB"/>
    <w:rsid w:val="0017747D"/>
    <w:rsid w:val="001808DE"/>
    <w:rsid w:val="00180979"/>
    <w:rsid w:val="001810D8"/>
    <w:rsid w:val="00183F49"/>
    <w:rsid w:val="0018431C"/>
    <w:rsid w:val="00187A9E"/>
    <w:rsid w:val="00187ECE"/>
    <w:rsid w:val="00190922"/>
    <w:rsid w:val="001917B3"/>
    <w:rsid w:val="00192A5C"/>
    <w:rsid w:val="00193AD6"/>
    <w:rsid w:val="00194C04"/>
    <w:rsid w:val="001959A2"/>
    <w:rsid w:val="001976E5"/>
    <w:rsid w:val="001A0FEE"/>
    <w:rsid w:val="001A135A"/>
    <w:rsid w:val="001A19CA"/>
    <w:rsid w:val="001A1D8D"/>
    <w:rsid w:val="001A360F"/>
    <w:rsid w:val="001A4DD0"/>
    <w:rsid w:val="001A5B5D"/>
    <w:rsid w:val="001A5DBC"/>
    <w:rsid w:val="001A65E6"/>
    <w:rsid w:val="001B0D87"/>
    <w:rsid w:val="001B357C"/>
    <w:rsid w:val="001B3A82"/>
    <w:rsid w:val="001B3FA8"/>
    <w:rsid w:val="001B5CF7"/>
    <w:rsid w:val="001B5F7A"/>
    <w:rsid w:val="001B6E2B"/>
    <w:rsid w:val="001C06A3"/>
    <w:rsid w:val="001C0732"/>
    <w:rsid w:val="001C2ABD"/>
    <w:rsid w:val="001C2C4C"/>
    <w:rsid w:val="001C4C92"/>
    <w:rsid w:val="001C5120"/>
    <w:rsid w:val="001D2EC5"/>
    <w:rsid w:val="001D448E"/>
    <w:rsid w:val="001D68F3"/>
    <w:rsid w:val="001E5E87"/>
    <w:rsid w:val="001F0765"/>
    <w:rsid w:val="001F3CC9"/>
    <w:rsid w:val="001F661A"/>
    <w:rsid w:val="00200ECA"/>
    <w:rsid w:val="002013E9"/>
    <w:rsid w:val="00201B81"/>
    <w:rsid w:val="002028E1"/>
    <w:rsid w:val="002045E9"/>
    <w:rsid w:val="00206095"/>
    <w:rsid w:val="0020677E"/>
    <w:rsid w:val="00207EB4"/>
    <w:rsid w:val="002105BE"/>
    <w:rsid w:val="00210DD6"/>
    <w:rsid w:val="002114B1"/>
    <w:rsid w:val="002128E1"/>
    <w:rsid w:val="0021544C"/>
    <w:rsid w:val="00217965"/>
    <w:rsid w:val="00220148"/>
    <w:rsid w:val="002224EF"/>
    <w:rsid w:val="00226964"/>
    <w:rsid w:val="00231E7B"/>
    <w:rsid w:val="0023296D"/>
    <w:rsid w:val="00232BCD"/>
    <w:rsid w:val="0023493F"/>
    <w:rsid w:val="00235209"/>
    <w:rsid w:val="00240B2B"/>
    <w:rsid w:val="0024102A"/>
    <w:rsid w:val="0024109F"/>
    <w:rsid w:val="00241EBA"/>
    <w:rsid w:val="00244CD6"/>
    <w:rsid w:val="00252077"/>
    <w:rsid w:val="00252E1B"/>
    <w:rsid w:val="00252ECD"/>
    <w:rsid w:val="00253581"/>
    <w:rsid w:val="00253A50"/>
    <w:rsid w:val="0025461C"/>
    <w:rsid w:val="00254C1B"/>
    <w:rsid w:val="00254F1B"/>
    <w:rsid w:val="00260FA7"/>
    <w:rsid w:val="0026145F"/>
    <w:rsid w:val="00262D2C"/>
    <w:rsid w:val="0026341B"/>
    <w:rsid w:val="002636DB"/>
    <w:rsid w:val="00263700"/>
    <w:rsid w:val="00264735"/>
    <w:rsid w:val="002658ED"/>
    <w:rsid w:val="002670D3"/>
    <w:rsid w:val="002706EC"/>
    <w:rsid w:val="002730DA"/>
    <w:rsid w:val="002730E0"/>
    <w:rsid w:val="00277A40"/>
    <w:rsid w:val="002802BB"/>
    <w:rsid w:val="00280E21"/>
    <w:rsid w:val="00281DCF"/>
    <w:rsid w:val="00283EBB"/>
    <w:rsid w:val="00285E6B"/>
    <w:rsid w:val="002870F5"/>
    <w:rsid w:val="00287674"/>
    <w:rsid w:val="0029037B"/>
    <w:rsid w:val="002918B9"/>
    <w:rsid w:val="00291DCE"/>
    <w:rsid w:val="00292159"/>
    <w:rsid w:val="00292A32"/>
    <w:rsid w:val="00294F3A"/>
    <w:rsid w:val="00294F58"/>
    <w:rsid w:val="00296313"/>
    <w:rsid w:val="00296BCC"/>
    <w:rsid w:val="00297CF4"/>
    <w:rsid w:val="002A04CD"/>
    <w:rsid w:val="002A2ACD"/>
    <w:rsid w:val="002A38FB"/>
    <w:rsid w:val="002A46E3"/>
    <w:rsid w:val="002A6292"/>
    <w:rsid w:val="002A6642"/>
    <w:rsid w:val="002B21EF"/>
    <w:rsid w:val="002B2431"/>
    <w:rsid w:val="002B2440"/>
    <w:rsid w:val="002B54EA"/>
    <w:rsid w:val="002C139D"/>
    <w:rsid w:val="002C5F0B"/>
    <w:rsid w:val="002C7B56"/>
    <w:rsid w:val="002D04BA"/>
    <w:rsid w:val="002D1A89"/>
    <w:rsid w:val="002D3450"/>
    <w:rsid w:val="002D46FB"/>
    <w:rsid w:val="002D4F53"/>
    <w:rsid w:val="002D61FD"/>
    <w:rsid w:val="002D634B"/>
    <w:rsid w:val="002D7FA8"/>
    <w:rsid w:val="002E04DE"/>
    <w:rsid w:val="002E1D75"/>
    <w:rsid w:val="002E1F80"/>
    <w:rsid w:val="002E3C75"/>
    <w:rsid w:val="002E5901"/>
    <w:rsid w:val="002F1A4F"/>
    <w:rsid w:val="002F387C"/>
    <w:rsid w:val="002F5EA3"/>
    <w:rsid w:val="002F7728"/>
    <w:rsid w:val="002F7E0E"/>
    <w:rsid w:val="0030259F"/>
    <w:rsid w:val="003027BB"/>
    <w:rsid w:val="00303FC8"/>
    <w:rsid w:val="00305419"/>
    <w:rsid w:val="00306856"/>
    <w:rsid w:val="00307997"/>
    <w:rsid w:val="00307BCC"/>
    <w:rsid w:val="00310786"/>
    <w:rsid w:val="003118E6"/>
    <w:rsid w:val="003140F0"/>
    <w:rsid w:val="0031658E"/>
    <w:rsid w:val="00316941"/>
    <w:rsid w:val="00316CDF"/>
    <w:rsid w:val="00317019"/>
    <w:rsid w:val="00320607"/>
    <w:rsid w:val="00321FDC"/>
    <w:rsid w:val="003223CA"/>
    <w:rsid w:val="00322A7A"/>
    <w:rsid w:val="00323361"/>
    <w:rsid w:val="00324BF6"/>
    <w:rsid w:val="00324E25"/>
    <w:rsid w:val="0032567C"/>
    <w:rsid w:val="003264B5"/>
    <w:rsid w:val="00327D40"/>
    <w:rsid w:val="00333373"/>
    <w:rsid w:val="003353AC"/>
    <w:rsid w:val="003365A1"/>
    <w:rsid w:val="00337FCD"/>
    <w:rsid w:val="00340077"/>
    <w:rsid w:val="00342D13"/>
    <w:rsid w:val="00343886"/>
    <w:rsid w:val="00345190"/>
    <w:rsid w:val="00351087"/>
    <w:rsid w:val="00351730"/>
    <w:rsid w:val="00353E7D"/>
    <w:rsid w:val="00355959"/>
    <w:rsid w:val="00355ECE"/>
    <w:rsid w:val="0035775F"/>
    <w:rsid w:val="003618F6"/>
    <w:rsid w:val="00362305"/>
    <w:rsid w:val="0036356A"/>
    <w:rsid w:val="003637A4"/>
    <w:rsid w:val="0036458E"/>
    <w:rsid w:val="00364A24"/>
    <w:rsid w:val="0036512E"/>
    <w:rsid w:val="0036636E"/>
    <w:rsid w:val="003677B1"/>
    <w:rsid w:val="00367AE2"/>
    <w:rsid w:val="00372789"/>
    <w:rsid w:val="003728B7"/>
    <w:rsid w:val="00372D1B"/>
    <w:rsid w:val="00373016"/>
    <w:rsid w:val="00373C88"/>
    <w:rsid w:val="0037405D"/>
    <w:rsid w:val="00374E4C"/>
    <w:rsid w:val="003767CC"/>
    <w:rsid w:val="00377391"/>
    <w:rsid w:val="00382231"/>
    <w:rsid w:val="00383BE4"/>
    <w:rsid w:val="00385F42"/>
    <w:rsid w:val="003877B4"/>
    <w:rsid w:val="00387CC6"/>
    <w:rsid w:val="00391F73"/>
    <w:rsid w:val="0039487C"/>
    <w:rsid w:val="00396117"/>
    <w:rsid w:val="0039647E"/>
    <w:rsid w:val="0039712B"/>
    <w:rsid w:val="003A22FD"/>
    <w:rsid w:val="003A2953"/>
    <w:rsid w:val="003A3466"/>
    <w:rsid w:val="003A45F2"/>
    <w:rsid w:val="003A516D"/>
    <w:rsid w:val="003A679A"/>
    <w:rsid w:val="003A7958"/>
    <w:rsid w:val="003A7B27"/>
    <w:rsid w:val="003B003C"/>
    <w:rsid w:val="003B4546"/>
    <w:rsid w:val="003B52A7"/>
    <w:rsid w:val="003B55C3"/>
    <w:rsid w:val="003B6417"/>
    <w:rsid w:val="003C1E21"/>
    <w:rsid w:val="003C3938"/>
    <w:rsid w:val="003C5349"/>
    <w:rsid w:val="003C5FFB"/>
    <w:rsid w:val="003D02C3"/>
    <w:rsid w:val="003D0FAE"/>
    <w:rsid w:val="003D1F5B"/>
    <w:rsid w:val="003D4297"/>
    <w:rsid w:val="003D641A"/>
    <w:rsid w:val="003E24F0"/>
    <w:rsid w:val="003E4681"/>
    <w:rsid w:val="003E4AA4"/>
    <w:rsid w:val="003E4AFF"/>
    <w:rsid w:val="003E5724"/>
    <w:rsid w:val="003E5DAC"/>
    <w:rsid w:val="003E7F52"/>
    <w:rsid w:val="003F1469"/>
    <w:rsid w:val="003F3D71"/>
    <w:rsid w:val="003F47D1"/>
    <w:rsid w:val="003F5F93"/>
    <w:rsid w:val="003F6934"/>
    <w:rsid w:val="0040579A"/>
    <w:rsid w:val="00405C37"/>
    <w:rsid w:val="004063EE"/>
    <w:rsid w:val="004127BC"/>
    <w:rsid w:val="00412B25"/>
    <w:rsid w:val="004143FC"/>
    <w:rsid w:val="00416B60"/>
    <w:rsid w:val="004176F3"/>
    <w:rsid w:val="004178B2"/>
    <w:rsid w:val="00422654"/>
    <w:rsid w:val="00423321"/>
    <w:rsid w:val="004234BC"/>
    <w:rsid w:val="00423673"/>
    <w:rsid w:val="0042473E"/>
    <w:rsid w:val="0043265F"/>
    <w:rsid w:val="0043316B"/>
    <w:rsid w:val="004332C8"/>
    <w:rsid w:val="004354C1"/>
    <w:rsid w:val="004356DE"/>
    <w:rsid w:val="004364DE"/>
    <w:rsid w:val="0043653D"/>
    <w:rsid w:val="00436E5B"/>
    <w:rsid w:val="00442FFE"/>
    <w:rsid w:val="00443430"/>
    <w:rsid w:val="00444658"/>
    <w:rsid w:val="00445821"/>
    <w:rsid w:val="004525CB"/>
    <w:rsid w:val="00452ADF"/>
    <w:rsid w:val="0045360F"/>
    <w:rsid w:val="004536DC"/>
    <w:rsid w:val="00454FB2"/>
    <w:rsid w:val="00463EF8"/>
    <w:rsid w:val="00465801"/>
    <w:rsid w:val="0046628C"/>
    <w:rsid w:val="0046786B"/>
    <w:rsid w:val="004712B3"/>
    <w:rsid w:val="004722E3"/>
    <w:rsid w:val="00472C5B"/>
    <w:rsid w:val="00473829"/>
    <w:rsid w:val="0047726A"/>
    <w:rsid w:val="004821CF"/>
    <w:rsid w:val="004836D8"/>
    <w:rsid w:val="0048462E"/>
    <w:rsid w:val="0048601C"/>
    <w:rsid w:val="00487204"/>
    <w:rsid w:val="004903CF"/>
    <w:rsid w:val="00491166"/>
    <w:rsid w:val="00492A7A"/>
    <w:rsid w:val="00492C84"/>
    <w:rsid w:val="00494649"/>
    <w:rsid w:val="00496933"/>
    <w:rsid w:val="004A00D8"/>
    <w:rsid w:val="004A0ED3"/>
    <w:rsid w:val="004A1494"/>
    <w:rsid w:val="004A480E"/>
    <w:rsid w:val="004A52C1"/>
    <w:rsid w:val="004A6306"/>
    <w:rsid w:val="004B0BA2"/>
    <w:rsid w:val="004B1156"/>
    <w:rsid w:val="004B1507"/>
    <w:rsid w:val="004B25C6"/>
    <w:rsid w:val="004B3E74"/>
    <w:rsid w:val="004B5171"/>
    <w:rsid w:val="004B6719"/>
    <w:rsid w:val="004C0133"/>
    <w:rsid w:val="004C08BD"/>
    <w:rsid w:val="004C0985"/>
    <w:rsid w:val="004C0ECC"/>
    <w:rsid w:val="004C114A"/>
    <w:rsid w:val="004C157F"/>
    <w:rsid w:val="004C1716"/>
    <w:rsid w:val="004C25A5"/>
    <w:rsid w:val="004C3288"/>
    <w:rsid w:val="004C3763"/>
    <w:rsid w:val="004C4D93"/>
    <w:rsid w:val="004C4FF6"/>
    <w:rsid w:val="004D068E"/>
    <w:rsid w:val="004D1940"/>
    <w:rsid w:val="004D1A92"/>
    <w:rsid w:val="004D32FE"/>
    <w:rsid w:val="004D362E"/>
    <w:rsid w:val="004D4AF2"/>
    <w:rsid w:val="004D5586"/>
    <w:rsid w:val="004D5A01"/>
    <w:rsid w:val="004D6367"/>
    <w:rsid w:val="004D72F3"/>
    <w:rsid w:val="004E1537"/>
    <w:rsid w:val="004E3F1E"/>
    <w:rsid w:val="004E550D"/>
    <w:rsid w:val="004E5ABA"/>
    <w:rsid w:val="004E7587"/>
    <w:rsid w:val="004E7E46"/>
    <w:rsid w:val="004F0FE8"/>
    <w:rsid w:val="004F2A8E"/>
    <w:rsid w:val="004F2FF7"/>
    <w:rsid w:val="004F3BDC"/>
    <w:rsid w:val="005023E7"/>
    <w:rsid w:val="00503096"/>
    <w:rsid w:val="005044B7"/>
    <w:rsid w:val="005049F1"/>
    <w:rsid w:val="00505B4E"/>
    <w:rsid w:val="00505B98"/>
    <w:rsid w:val="00507F3B"/>
    <w:rsid w:val="00513CCF"/>
    <w:rsid w:val="00514C40"/>
    <w:rsid w:val="00515273"/>
    <w:rsid w:val="00515FC9"/>
    <w:rsid w:val="00516181"/>
    <w:rsid w:val="00516F5E"/>
    <w:rsid w:val="0052121C"/>
    <w:rsid w:val="0052122D"/>
    <w:rsid w:val="00522899"/>
    <w:rsid w:val="00522F82"/>
    <w:rsid w:val="005230F6"/>
    <w:rsid w:val="00524614"/>
    <w:rsid w:val="00525264"/>
    <w:rsid w:val="005252DF"/>
    <w:rsid w:val="005265A0"/>
    <w:rsid w:val="00526C27"/>
    <w:rsid w:val="0053043B"/>
    <w:rsid w:val="0053207A"/>
    <w:rsid w:val="00534198"/>
    <w:rsid w:val="00536044"/>
    <w:rsid w:val="005411A7"/>
    <w:rsid w:val="005419B2"/>
    <w:rsid w:val="00542DF6"/>
    <w:rsid w:val="00543357"/>
    <w:rsid w:val="00543A30"/>
    <w:rsid w:val="00545464"/>
    <w:rsid w:val="00545CD1"/>
    <w:rsid w:val="005469F8"/>
    <w:rsid w:val="00550B11"/>
    <w:rsid w:val="00551AE4"/>
    <w:rsid w:val="00551D82"/>
    <w:rsid w:val="005536E9"/>
    <w:rsid w:val="00553C8B"/>
    <w:rsid w:val="005541EA"/>
    <w:rsid w:val="005557F9"/>
    <w:rsid w:val="00556074"/>
    <w:rsid w:val="00556D32"/>
    <w:rsid w:val="00556DA1"/>
    <w:rsid w:val="00560BFA"/>
    <w:rsid w:val="00564EED"/>
    <w:rsid w:val="00571175"/>
    <w:rsid w:val="0057424D"/>
    <w:rsid w:val="0057550E"/>
    <w:rsid w:val="00575E55"/>
    <w:rsid w:val="00577A19"/>
    <w:rsid w:val="00577C36"/>
    <w:rsid w:val="005861E0"/>
    <w:rsid w:val="005874C3"/>
    <w:rsid w:val="005902DE"/>
    <w:rsid w:val="00591D56"/>
    <w:rsid w:val="00591DB2"/>
    <w:rsid w:val="00593949"/>
    <w:rsid w:val="00595F88"/>
    <w:rsid w:val="005A1AE9"/>
    <w:rsid w:val="005A2325"/>
    <w:rsid w:val="005A5537"/>
    <w:rsid w:val="005A61A4"/>
    <w:rsid w:val="005A6970"/>
    <w:rsid w:val="005A79F2"/>
    <w:rsid w:val="005B0BCC"/>
    <w:rsid w:val="005B22A5"/>
    <w:rsid w:val="005B340A"/>
    <w:rsid w:val="005B348D"/>
    <w:rsid w:val="005B4A2F"/>
    <w:rsid w:val="005B5509"/>
    <w:rsid w:val="005B6E76"/>
    <w:rsid w:val="005C1824"/>
    <w:rsid w:val="005C182A"/>
    <w:rsid w:val="005C2BBC"/>
    <w:rsid w:val="005C3E23"/>
    <w:rsid w:val="005C6152"/>
    <w:rsid w:val="005D288A"/>
    <w:rsid w:val="005D3A0C"/>
    <w:rsid w:val="005E02E0"/>
    <w:rsid w:val="005E061A"/>
    <w:rsid w:val="005E0C36"/>
    <w:rsid w:val="005E0D68"/>
    <w:rsid w:val="005E33BF"/>
    <w:rsid w:val="005E41C6"/>
    <w:rsid w:val="005E4D24"/>
    <w:rsid w:val="005E566B"/>
    <w:rsid w:val="005F24FB"/>
    <w:rsid w:val="005F286C"/>
    <w:rsid w:val="005F2EF0"/>
    <w:rsid w:val="005F3C13"/>
    <w:rsid w:val="005F44FC"/>
    <w:rsid w:val="005F6D91"/>
    <w:rsid w:val="005F7D63"/>
    <w:rsid w:val="00600EED"/>
    <w:rsid w:val="0060155B"/>
    <w:rsid w:val="00601606"/>
    <w:rsid w:val="006019FD"/>
    <w:rsid w:val="006021C2"/>
    <w:rsid w:val="0060252B"/>
    <w:rsid w:val="00602D9B"/>
    <w:rsid w:val="00604CAC"/>
    <w:rsid w:val="00606B3C"/>
    <w:rsid w:val="006075A1"/>
    <w:rsid w:val="006102FE"/>
    <w:rsid w:val="0061227D"/>
    <w:rsid w:val="00613544"/>
    <w:rsid w:val="006147B1"/>
    <w:rsid w:val="00614B54"/>
    <w:rsid w:val="00615035"/>
    <w:rsid w:val="006169EB"/>
    <w:rsid w:val="00622578"/>
    <w:rsid w:val="00622A9D"/>
    <w:rsid w:val="00626036"/>
    <w:rsid w:val="006263B2"/>
    <w:rsid w:val="00626464"/>
    <w:rsid w:val="00626DC5"/>
    <w:rsid w:val="00627200"/>
    <w:rsid w:val="0063046E"/>
    <w:rsid w:val="00630696"/>
    <w:rsid w:val="00631111"/>
    <w:rsid w:val="00632104"/>
    <w:rsid w:val="00633453"/>
    <w:rsid w:val="00634236"/>
    <w:rsid w:val="00634672"/>
    <w:rsid w:val="00634C4C"/>
    <w:rsid w:val="006355D2"/>
    <w:rsid w:val="00637932"/>
    <w:rsid w:val="00640F88"/>
    <w:rsid w:val="00641660"/>
    <w:rsid w:val="00641BEE"/>
    <w:rsid w:val="00641FD3"/>
    <w:rsid w:val="00642798"/>
    <w:rsid w:val="0064295B"/>
    <w:rsid w:val="006473A4"/>
    <w:rsid w:val="00647D54"/>
    <w:rsid w:val="006539D8"/>
    <w:rsid w:val="00654AB4"/>
    <w:rsid w:val="00657F9D"/>
    <w:rsid w:val="00660875"/>
    <w:rsid w:val="00664E47"/>
    <w:rsid w:val="00673023"/>
    <w:rsid w:val="00673AC3"/>
    <w:rsid w:val="00674A48"/>
    <w:rsid w:val="006755EE"/>
    <w:rsid w:val="006770C3"/>
    <w:rsid w:val="006801FE"/>
    <w:rsid w:val="00680F29"/>
    <w:rsid w:val="00681253"/>
    <w:rsid w:val="006824BF"/>
    <w:rsid w:val="00682EA1"/>
    <w:rsid w:val="006834B0"/>
    <w:rsid w:val="00685FF3"/>
    <w:rsid w:val="0068654C"/>
    <w:rsid w:val="00686AB5"/>
    <w:rsid w:val="00686FDC"/>
    <w:rsid w:val="00687B09"/>
    <w:rsid w:val="00687CBD"/>
    <w:rsid w:val="00687E72"/>
    <w:rsid w:val="006946C6"/>
    <w:rsid w:val="006957C2"/>
    <w:rsid w:val="006962A4"/>
    <w:rsid w:val="006963E4"/>
    <w:rsid w:val="006A0D75"/>
    <w:rsid w:val="006A1211"/>
    <w:rsid w:val="006A1A8E"/>
    <w:rsid w:val="006A1BE8"/>
    <w:rsid w:val="006A218C"/>
    <w:rsid w:val="006A2366"/>
    <w:rsid w:val="006A2629"/>
    <w:rsid w:val="006A3E50"/>
    <w:rsid w:val="006B319F"/>
    <w:rsid w:val="006B462D"/>
    <w:rsid w:val="006B52A7"/>
    <w:rsid w:val="006B57FD"/>
    <w:rsid w:val="006B5C39"/>
    <w:rsid w:val="006B6F28"/>
    <w:rsid w:val="006B6FBE"/>
    <w:rsid w:val="006B77EF"/>
    <w:rsid w:val="006B7ACD"/>
    <w:rsid w:val="006C1C33"/>
    <w:rsid w:val="006C2A69"/>
    <w:rsid w:val="006C79F0"/>
    <w:rsid w:val="006E12F4"/>
    <w:rsid w:val="006E25D6"/>
    <w:rsid w:val="006E2DF2"/>
    <w:rsid w:val="006E4797"/>
    <w:rsid w:val="006E4AF4"/>
    <w:rsid w:val="006E5FEC"/>
    <w:rsid w:val="006E766E"/>
    <w:rsid w:val="006E7DF4"/>
    <w:rsid w:val="006F16F7"/>
    <w:rsid w:val="006F33A0"/>
    <w:rsid w:val="006F47FE"/>
    <w:rsid w:val="006F4DA3"/>
    <w:rsid w:val="006F795B"/>
    <w:rsid w:val="006F7F68"/>
    <w:rsid w:val="00701EAC"/>
    <w:rsid w:val="00703526"/>
    <w:rsid w:val="007038AD"/>
    <w:rsid w:val="007038D6"/>
    <w:rsid w:val="0070444F"/>
    <w:rsid w:val="00704BE3"/>
    <w:rsid w:val="007073C6"/>
    <w:rsid w:val="00707E6A"/>
    <w:rsid w:val="00710A05"/>
    <w:rsid w:val="00710CCE"/>
    <w:rsid w:val="0071319E"/>
    <w:rsid w:val="00714BE0"/>
    <w:rsid w:val="0071542A"/>
    <w:rsid w:val="00715746"/>
    <w:rsid w:val="0071622B"/>
    <w:rsid w:val="007201E9"/>
    <w:rsid w:val="00720871"/>
    <w:rsid w:val="0072096B"/>
    <w:rsid w:val="007216CD"/>
    <w:rsid w:val="0072214A"/>
    <w:rsid w:val="00722822"/>
    <w:rsid w:val="00722C08"/>
    <w:rsid w:val="007230B1"/>
    <w:rsid w:val="00723E9C"/>
    <w:rsid w:val="00725F31"/>
    <w:rsid w:val="0072705B"/>
    <w:rsid w:val="00730A44"/>
    <w:rsid w:val="00733FC9"/>
    <w:rsid w:val="00736371"/>
    <w:rsid w:val="007406C9"/>
    <w:rsid w:val="00741517"/>
    <w:rsid w:val="0074480D"/>
    <w:rsid w:val="007469C9"/>
    <w:rsid w:val="007474BB"/>
    <w:rsid w:val="00753DF9"/>
    <w:rsid w:val="0075471D"/>
    <w:rsid w:val="00754FDF"/>
    <w:rsid w:val="007617B5"/>
    <w:rsid w:val="00765192"/>
    <w:rsid w:val="007702CC"/>
    <w:rsid w:val="007705BF"/>
    <w:rsid w:val="00771F53"/>
    <w:rsid w:val="007737E2"/>
    <w:rsid w:val="007755CD"/>
    <w:rsid w:val="00776B8B"/>
    <w:rsid w:val="00780C04"/>
    <w:rsid w:val="00781C32"/>
    <w:rsid w:val="00782549"/>
    <w:rsid w:val="00783289"/>
    <w:rsid w:val="0078383C"/>
    <w:rsid w:val="00783E55"/>
    <w:rsid w:val="007849DB"/>
    <w:rsid w:val="00786034"/>
    <w:rsid w:val="00786723"/>
    <w:rsid w:val="00786BC1"/>
    <w:rsid w:val="00787AF4"/>
    <w:rsid w:val="0079167F"/>
    <w:rsid w:val="0079191B"/>
    <w:rsid w:val="0079239A"/>
    <w:rsid w:val="007929FE"/>
    <w:rsid w:val="007939EF"/>
    <w:rsid w:val="007954D2"/>
    <w:rsid w:val="007959B3"/>
    <w:rsid w:val="00796A9B"/>
    <w:rsid w:val="007A0B8E"/>
    <w:rsid w:val="007A2877"/>
    <w:rsid w:val="007A3D0C"/>
    <w:rsid w:val="007A5F77"/>
    <w:rsid w:val="007A6646"/>
    <w:rsid w:val="007A7A17"/>
    <w:rsid w:val="007A7B46"/>
    <w:rsid w:val="007B21BD"/>
    <w:rsid w:val="007B55F0"/>
    <w:rsid w:val="007B58AA"/>
    <w:rsid w:val="007B61B0"/>
    <w:rsid w:val="007B6F8B"/>
    <w:rsid w:val="007B76C1"/>
    <w:rsid w:val="007C1F45"/>
    <w:rsid w:val="007C299C"/>
    <w:rsid w:val="007C445E"/>
    <w:rsid w:val="007C57AF"/>
    <w:rsid w:val="007C793E"/>
    <w:rsid w:val="007D2256"/>
    <w:rsid w:val="007D2424"/>
    <w:rsid w:val="007D471C"/>
    <w:rsid w:val="007D6053"/>
    <w:rsid w:val="007D6BE0"/>
    <w:rsid w:val="007D7CB2"/>
    <w:rsid w:val="007D7FBF"/>
    <w:rsid w:val="007D7FED"/>
    <w:rsid w:val="007E0C40"/>
    <w:rsid w:val="007E1580"/>
    <w:rsid w:val="007E347A"/>
    <w:rsid w:val="007E3D55"/>
    <w:rsid w:val="007E5F39"/>
    <w:rsid w:val="007F01EE"/>
    <w:rsid w:val="007F0228"/>
    <w:rsid w:val="007F1F72"/>
    <w:rsid w:val="007F2030"/>
    <w:rsid w:val="007F28C7"/>
    <w:rsid w:val="007F34A4"/>
    <w:rsid w:val="007F34CB"/>
    <w:rsid w:val="007F411B"/>
    <w:rsid w:val="007F530B"/>
    <w:rsid w:val="007F5540"/>
    <w:rsid w:val="007F6332"/>
    <w:rsid w:val="007F7D87"/>
    <w:rsid w:val="00800C2D"/>
    <w:rsid w:val="008011D7"/>
    <w:rsid w:val="0080298B"/>
    <w:rsid w:val="00803744"/>
    <w:rsid w:val="00803FF2"/>
    <w:rsid w:val="00804A5B"/>
    <w:rsid w:val="00806058"/>
    <w:rsid w:val="0080674A"/>
    <w:rsid w:val="00810413"/>
    <w:rsid w:val="0081137C"/>
    <w:rsid w:val="008128A2"/>
    <w:rsid w:val="00815862"/>
    <w:rsid w:val="00816F8E"/>
    <w:rsid w:val="00821325"/>
    <w:rsid w:val="00823224"/>
    <w:rsid w:val="00824839"/>
    <w:rsid w:val="00827464"/>
    <w:rsid w:val="0082759C"/>
    <w:rsid w:val="00827865"/>
    <w:rsid w:val="008305E2"/>
    <w:rsid w:val="00831020"/>
    <w:rsid w:val="0083129C"/>
    <w:rsid w:val="0083208D"/>
    <w:rsid w:val="00833B8C"/>
    <w:rsid w:val="00835A22"/>
    <w:rsid w:val="00836BF9"/>
    <w:rsid w:val="00836D65"/>
    <w:rsid w:val="008461C6"/>
    <w:rsid w:val="00846A53"/>
    <w:rsid w:val="008470F2"/>
    <w:rsid w:val="00847C09"/>
    <w:rsid w:val="00852381"/>
    <w:rsid w:val="0085246C"/>
    <w:rsid w:val="00852AD3"/>
    <w:rsid w:val="00855B4B"/>
    <w:rsid w:val="00856B6A"/>
    <w:rsid w:val="008600C0"/>
    <w:rsid w:val="00861B8A"/>
    <w:rsid w:val="008643AD"/>
    <w:rsid w:val="008645CB"/>
    <w:rsid w:val="00864A8D"/>
    <w:rsid w:val="0086511E"/>
    <w:rsid w:val="008654B8"/>
    <w:rsid w:val="00865F3F"/>
    <w:rsid w:val="00867A31"/>
    <w:rsid w:val="00875559"/>
    <w:rsid w:val="0087628E"/>
    <w:rsid w:val="008764B8"/>
    <w:rsid w:val="00876CAD"/>
    <w:rsid w:val="00877B40"/>
    <w:rsid w:val="008800CB"/>
    <w:rsid w:val="0088333C"/>
    <w:rsid w:val="008840E2"/>
    <w:rsid w:val="00893A5D"/>
    <w:rsid w:val="00894307"/>
    <w:rsid w:val="0089628E"/>
    <w:rsid w:val="0089651C"/>
    <w:rsid w:val="00896625"/>
    <w:rsid w:val="008976B1"/>
    <w:rsid w:val="008A09E4"/>
    <w:rsid w:val="008A1EB7"/>
    <w:rsid w:val="008A295A"/>
    <w:rsid w:val="008A405D"/>
    <w:rsid w:val="008A430C"/>
    <w:rsid w:val="008A4859"/>
    <w:rsid w:val="008A4B1F"/>
    <w:rsid w:val="008A57B5"/>
    <w:rsid w:val="008A5BF7"/>
    <w:rsid w:val="008A6D2B"/>
    <w:rsid w:val="008A7642"/>
    <w:rsid w:val="008B2D50"/>
    <w:rsid w:val="008B30CF"/>
    <w:rsid w:val="008B35D2"/>
    <w:rsid w:val="008B44B0"/>
    <w:rsid w:val="008B4E30"/>
    <w:rsid w:val="008B603C"/>
    <w:rsid w:val="008B7607"/>
    <w:rsid w:val="008C1F44"/>
    <w:rsid w:val="008C1FD5"/>
    <w:rsid w:val="008C21DD"/>
    <w:rsid w:val="008C3D59"/>
    <w:rsid w:val="008C54B3"/>
    <w:rsid w:val="008C570D"/>
    <w:rsid w:val="008D063C"/>
    <w:rsid w:val="008D1CD9"/>
    <w:rsid w:val="008D4498"/>
    <w:rsid w:val="008D49E1"/>
    <w:rsid w:val="008D530F"/>
    <w:rsid w:val="008D5E7F"/>
    <w:rsid w:val="008D635D"/>
    <w:rsid w:val="008E156D"/>
    <w:rsid w:val="008E1665"/>
    <w:rsid w:val="008E2228"/>
    <w:rsid w:val="008E3132"/>
    <w:rsid w:val="008E5DF3"/>
    <w:rsid w:val="008F0527"/>
    <w:rsid w:val="008F2558"/>
    <w:rsid w:val="008F3227"/>
    <w:rsid w:val="008F32CC"/>
    <w:rsid w:val="008F399F"/>
    <w:rsid w:val="008F763E"/>
    <w:rsid w:val="0090041A"/>
    <w:rsid w:val="00902852"/>
    <w:rsid w:val="00906943"/>
    <w:rsid w:val="00906CD0"/>
    <w:rsid w:val="00911414"/>
    <w:rsid w:val="00911AC5"/>
    <w:rsid w:val="00914185"/>
    <w:rsid w:val="00916B8B"/>
    <w:rsid w:val="00917FD7"/>
    <w:rsid w:val="00920B06"/>
    <w:rsid w:val="00921F72"/>
    <w:rsid w:val="00922231"/>
    <w:rsid w:val="00923A27"/>
    <w:rsid w:val="009243BD"/>
    <w:rsid w:val="0093045F"/>
    <w:rsid w:val="0093321A"/>
    <w:rsid w:val="00935425"/>
    <w:rsid w:val="00935A35"/>
    <w:rsid w:val="0094155A"/>
    <w:rsid w:val="0094171B"/>
    <w:rsid w:val="00942F17"/>
    <w:rsid w:val="00945B68"/>
    <w:rsid w:val="00946AFE"/>
    <w:rsid w:val="00952CFE"/>
    <w:rsid w:val="00953ACE"/>
    <w:rsid w:val="00953DA1"/>
    <w:rsid w:val="0096073C"/>
    <w:rsid w:val="009613AA"/>
    <w:rsid w:val="00964C3E"/>
    <w:rsid w:val="009656B5"/>
    <w:rsid w:val="009702A1"/>
    <w:rsid w:val="00972693"/>
    <w:rsid w:val="009736BA"/>
    <w:rsid w:val="009755D5"/>
    <w:rsid w:val="009768D5"/>
    <w:rsid w:val="00980CB7"/>
    <w:rsid w:val="009810AC"/>
    <w:rsid w:val="00981BF9"/>
    <w:rsid w:val="0098330D"/>
    <w:rsid w:val="00983585"/>
    <w:rsid w:val="00983E77"/>
    <w:rsid w:val="00985972"/>
    <w:rsid w:val="009860DA"/>
    <w:rsid w:val="00986F47"/>
    <w:rsid w:val="009908F6"/>
    <w:rsid w:val="009943CC"/>
    <w:rsid w:val="009944A8"/>
    <w:rsid w:val="0099467E"/>
    <w:rsid w:val="00994F50"/>
    <w:rsid w:val="009958C0"/>
    <w:rsid w:val="00996F1C"/>
    <w:rsid w:val="009975EB"/>
    <w:rsid w:val="0099795E"/>
    <w:rsid w:val="009A1520"/>
    <w:rsid w:val="009A43AC"/>
    <w:rsid w:val="009A4509"/>
    <w:rsid w:val="009A5C50"/>
    <w:rsid w:val="009A6028"/>
    <w:rsid w:val="009A609D"/>
    <w:rsid w:val="009A6B3C"/>
    <w:rsid w:val="009B1F1C"/>
    <w:rsid w:val="009B2924"/>
    <w:rsid w:val="009B3ECE"/>
    <w:rsid w:val="009B4702"/>
    <w:rsid w:val="009B620F"/>
    <w:rsid w:val="009B641D"/>
    <w:rsid w:val="009B6621"/>
    <w:rsid w:val="009B7E2A"/>
    <w:rsid w:val="009C58F1"/>
    <w:rsid w:val="009C6FDE"/>
    <w:rsid w:val="009D131C"/>
    <w:rsid w:val="009D1D41"/>
    <w:rsid w:val="009D333D"/>
    <w:rsid w:val="009D5BDC"/>
    <w:rsid w:val="009D633D"/>
    <w:rsid w:val="009D67C4"/>
    <w:rsid w:val="009D6EB3"/>
    <w:rsid w:val="009D6FDD"/>
    <w:rsid w:val="009E029F"/>
    <w:rsid w:val="009E074D"/>
    <w:rsid w:val="009E245F"/>
    <w:rsid w:val="009E2789"/>
    <w:rsid w:val="009E3B3D"/>
    <w:rsid w:val="009E70FB"/>
    <w:rsid w:val="009F194D"/>
    <w:rsid w:val="009F288A"/>
    <w:rsid w:val="009F2F58"/>
    <w:rsid w:val="009F3CAF"/>
    <w:rsid w:val="009F579F"/>
    <w:rsid w:val="009F58EB"/>
    <w:rsid w:val="009F7488"/>
    <w:rsid w:val="00A00FB5"/>
    <w:rsid w:val="00A010C6"/>
    <w:rsid w:val="00A01391"/>
    <w:rsid w:val="00A01659"/>
    <w:rsid w:val="00A02200"/>
    <w:rsid w:val="00A02C5B"/>
    <w:rsid w:val="00A04B69"/>
    <w:rsid w:val="00A04FA6"/>
    <w:rsid w:val="00A0677F"/>
    <w:rsid w:val="00A06928"/>
    <w:rsid w:val="00A06C5E"/>
    <w:rsid w:val="00A07F5A"/>
    <w:rsid w:val="00A10AC4"/>
    <w:rsid w:val="00A10C68"/>
    <w:rsid w:val="00A123E1"/>
    <w:rsid w:val="00A12A58"/>
    <w:rsid w:val="00A150C6"/>
    <w:rsid w:val="00A1626C"/>
    <w:rsid w:val="00A1647C"/>
    <w:rsid w:val="00A1684A"/>
    <w:rsid w:val="00A171BB"/>
    <w:rsid w:val="00A17BC8"/>
    <w:rsid w:val="00A24267"/>
    <w:rsid w:val="00A2654D"/>
    <w:rsid w:val="00A268FC"/>
    <w:rsid w:val="00A271BA"/>
    <w:rsid w:val="00A32418"/>
    <w:rsid w:val="00A3776A"/>
    <w:rsid w:val="00A40048"/>
    <w:rsid w:val="00A40D09"/>
    <w:rsid w:val="00A4148C"/>
    <w:rsid w:val="00A441CC"/>
    <w:rsid w:val="00A47346"/>
    <w:rsid w:val="00A5050B"/>
    <w:rsid w:val="00A51869"/>
    <w:rsid w:val="00A51C25"/>
    <w:rsid w:val="00A51EBF"/>
    <w:rsid w:val="00A5244F"/>
    <w:rsid w:val="00A55666"/>
    <w:rsid w:val="00A57679"/>
    <w:rsid w:val="00A576AC"/>
    <w:rsid w:val="00A60196"/>
    <w:rsid w:val="00A6074D"/>
    <w:rsid w:val="00A620FB"/>
    <w:rsid w:val="00A70446"/>
    <w:rsid w:val="00A713D3"/>
    <w:rsid w:val="00A74FDF"/>
    <w:rsid w:val="00A75377"/>
    <w:rsid w:val="00A75A7A"/>
    <w:rsid w:val="00A76C4D"/>
    <w:rsid w:val="00A76D70"/>
    <w:rsid w:val="00A81296"/>
    <w:rsid w:val="00A8137B"/>
    <w:rsid w:val="00A82EB3"/>
    <w:rsid w:val="00A83271"/>
    <w:rsid w:val="00A844B9"/>
    <w:rsid w:val="00A90A9F"/>
    <w:rsid w:val="00A95A3C"/>
    <w:rsid w:val="00A96DEF"/>
    <w:rsid w:val="00AA0060"/>
    <w:rsid w:val="00AA33F0"/>
    <w:rsid w:val="00AA5600"/>
    <w:rsid w:val="00AA63C0"/>
    <w:rsid w:val="00AA78A8"/>
    <w:rsid w:val="00AB2136"/>
    <w:rsid w:val="00AB2383"/>
    <w:rsid w:val="00AB2ABC"/>
    <w:rsid w:val="00AB2C7E"/>
    <w:rsid w:val="00AB47D1"/>
    <w:rsid w:val="00AB6DE5"/>
    <w:rsid w:val="00AC319D"/>
    <w:rsid w:val="00AC71B7"/>
    <w:rsid w:val="00AD0AB6"/>
    <w:rsid w:val="00AD20F9"/>
    <w:rsid w:val="00AD218B"/>
    <w:rsid w:val="00AD2313"/>
    <w:rsid w:val="00AD25E7"/>
    <w:rsid w:val="00AD2E89"/>
    <w:rsid w:val="00AD376F"/>
    <w:rsid w:val="00AD392C"/>
    <w:rsid w:val="00AD4FCF"/>
    <w:rsid w:val="00AD6877"/>
    <w:rsid w:val="00AD78AF"/>
    <w:rsid w:val="00AE0074"/>
    <w:rsid w:val="00AE0ACB"/>
    <w:rsid w:val="00AE0C8C"/>
    <w:rsid w:val="00AE18AA"/>
    <w:rsid w:val="00AE30FD"/>
    <w:rsid w:val="00AE4A65"/>
    <w:rsid w:val="00AE56DA"/>
    <w:rsid w:val="00AE5A1F"/>
    <w:rsid w:val="00AE68A3"/>
    <w:rsid w:val="00AE6FCB"/>
    <w:rsid w:val="00AE7BBA"/>
    <w:rsid w:val="00AE7EAC"/>
    <w:rsid w:val="00AF076C"/>
    <w:rsid w:val="00AF17A8"/>
    <w:rsid w:val="00AF17C0"/>
    <w:rsid w:val="00AF4FBE"/>
    <w:rsid w:val="00AF5C29"/>
    <w:rsid w:val="00AF68FD"/>
    <w:rsid w:val="00AF6B98"/>
    <w:rsid w:val="00AF7E5C"/>
    <w:rsid w:val="00B005B0"/>
    <w:rsid w:val="00B02B80"/>
    <w:rsid w:val="00B03AB1"/>
    <w:rsid w:val="00B04F3B"/>
    <w:rsid w:val="00B050AF"/>
    <w:rsid w:val="00B06B43"/>
    <w:rsid w:val="00B11239"/>
    <w:rsid w:val="00B122E1"/>
    <w:rsid w:val="00B1328E"/>
    <w:rsid w:val="00B1367F"/>
    <w:rsid w:val="00B1758C"/>
    <w:rsid w:val="00B22684"/>
    <w:rsid w:val="00B227D3"/>
    <w:rsid w:val="00B227F2"/>
    <w:rsid w:val="00B2389A"/>
    <w:rsid w:val="00B23C6E"/>
    <w:rsid w:val="00B25AB6"/>
    <w:rsid w:val="00B2610A"/>
    <w:rsid w:val="00B30801"/>
    <w:rsid w:val="00B30D01"/>
    <w:rsid w:val="00B32571"/>
    <w:rsid w:val="00B32D5B"/>
    <w:rsid w:val="00B331BA"/>
    <w:rsid w:val="00B338DE"/>
    <w:rsid w:val="00B365A2"/>
    <w:rsid w:val="00B377FE"/>
    <w:rsid w:val="00B3780E"/>
    <w:rsid w:val="00B40368"/>
    <w:rsid w:val="00B43D04"/>
    <w:rsid w:val="00B44983"/>
    <w:rsid w:val="00B451CC"/>
    <w:rsid w:val="00B464C9"/>
    <w:rsid w:val="00B47FE5"/>
    <w:rsid w:val="00B5271A"/>
    <w:rsid w:val="00B52AE6"/>
    <w:rsid w:val="00B53047"/>
    <w:rsid w:val="00B53D63"/>
    <w:rsid w:val="00B54123"/>
    <w:rsid w:val="00B55129"/>
    <w:rsid w:val="00B55BBD"/>
    <w:rsid w:val="00B56809"/>
    <w:rsid w:val="00B56BBA"/>
    <w:rsid w:val="00B578C2"/>
    <w:rsid w:val="00B621DB"/>
    <w:rsid w:val="00B62AE3"/>
    <w:rsid w:val="00B62C52"/>
    <w:rsid w:val="00B6385F"/>
    <w:rsid w:val="00B6508A"/>
    <w:rsid w:val="00B65443"/>
    <w:rsid w:val="00B666FF"/>
    <w:rsid w:val="00B66B46"/>
    <w:rsid w:val="00B66F9D"/>
    <w:rsid w:val="00B73D87"/>
    <w:rsid w:val="00B743B2"/>
    <w:rsid w:val="00B77CF1"/>
    <w:rsid w:val="00B77E62"/>
    <w:rsid w:val="00B80065"/>
    <w:rsid w:val="00B80988"/>
    <w:rsid w:val="00B83F36"/>
    <w:rsid w:val="00B844D6"/>
    <w:rsid w:val="00B867C3"/>
    <w:rsid w:val="00B86D82"/>
    <w:rsid w:val="00B90101"/>
    <w:rsid w:val="00B9241E"/>
    <w:rsid w:val="00B92BF7"/>
    <w:rsid w:val="00B930CB"/>
    <w:rsid w:val="00B9433E"/>
    <w:rsid w:val="00B9453E"/>
    <w:rsid w:val="00BA0A18"/>
    <w:rsid w:val="00BA2244"/>
    <w:rsid w:val="00BA292C"/>
    <w:rsid w:val="00BA36C3"/>
    <w:rsid w:val="00BA636D"/>
    <w:rsid w:val="00BA73AF"/>
    <w:rsid w:val="00BA7F57"/>
    <w:rsid w:val="00BB010F"/>
    <w:rsid w:val="00BB1034"/>
    <w:rsid w:val="00BB28B4"/>
    <w:rsid w:val="00BB5E27"/>
    <w:rsid w:val="00BB6C7E"/>
    <w:rsid w:val="00BC031F"/>
    <w:rsid w:val="00BC0472"/>
    <w:rsid w:val="00BC10C9"/>
    <w:rsid w:val="00BD3A5B"/>
    <w:rsid w:val="00BD58BE"/>
    <w:rsid w:val="00BD722F"/>
    <w:rsid w:val="00BE22A2"/>
    <w:rsid w:val="00BE34AD"/>
    <w:rsid w:val="00BE53E5"/>
    <w:rsid w:val="00BE5C5F"/>
    <w:rsid w:val="00BE6BDA"/>
    <w:rsid w:val="00BE7887"/>
    <w:rsid w:val="00BE7D42"/>
    <w:rsid w:val="00BF0C1D"/>
    <w:rsid w:val="00BF1EBA"/>
    <w:rsid w:val="00BF2BC1"/>
    <w:rsid w:val="00BF4BF2"/>
    <w:rsid w:val="00BF535A"/>
    <w:rsid w:val="00BF6A2D"/>
    <w:rsid w:val="00C01D86"/>
    <w:rsid w:val="00C068B1"/>
    <w:rsid w:val="00C0772A"/>
    <w:rsid w:val="00C1117D"/>
    <w:rsid w:val="00C11D93"/>
    <w:rsid w:val="00C1338D"/>
    <w:rsid w:val="00C13839"/>
    <w:rsid w:val="00C16173"/>
    <w:rsid w:val="00C16399"/>
    <w:rsid w:val="00C17BBB"/>
    <w:rsid w:val="00C2115C"/>
    <w:rsid w:val="00C2264A"/>
    <w:rsid w:val="00C22D6E"/>
    <w:rsid w:val="00C24ED5"/>
    <w:rsid w:val="00C25629"/>
    <w:rsid w:val="00C2665B"/>
    <w:rsid w:val="00C27AB9"/>
    <w:rsid w:val="00C27C71"/>
    <w:rsid w:val="00C32107"/>
    <w:rsid w:val="00C40821"/>
    <w:rsid w:val="00C40B67"/>
    <w:rsid w:val="00C41DDA"/>
    <w:rsid w:val="00C4232C"/>
    <w:rsid w:val="00C42E21"/>
    <w:rsid w:val="00C43C8D"/>
    <w:rsid w:val="00C441EA"/>
    <w:rsid w:val="00C45B4F"/>
    <w:rsid w:val="00C4688E"/>
    <w:rsid w:val="00C4726B"/>
    <w:rsid w:val="00C47AD2"/>
    <w:rsid w:val="00C5042E"/>
    <w:rsid w:val="00C506AE"/>
    <w:rsid w:val="00C51335"/>
    <w:rsid w:val="00C53C77"/>
    <w:rsid w:val="00C550F3"/>
    <w:rsid w:val="00C57714"/>
    <w:rsid w:val="00C61358"/>
    <w:rsid w:val="00C61850"/>
    <w:rsid w:val="00C64EFB"/>
    <w:rsid w:val="00C652D8"/>
    <w:rsid w:val="00C65C18"/>
    <w:rsid w:val="00C70D15"/>
    <w:rsid w:val="00C7297C"/>
    <w:rsid w:val="00C72AFD"/>
    <w:rsid w:val="00C73347"/>
    <w:rsid w:val="00C759A3"/>
    <w:rsid w:val="00C776FB"/>
    <w:rsid w:val="00C77CA0"/>
    <w:rsid w:val="00C77E98"/>
    <w:rsid w:val="00C8009A"/>
    <w:rsid w:val="00C806F1"/>
    <w:rsid w:val="00C82B55"/>
    <w:rsid w:val="00C83184"/>
    <w:rsid w:val="00C8632B"/>
    <w:rsid w:val="00C86FB0"/>
    <w:rsid w:val="00C9179C"/>
    <w:rsid w:val="00C9370E"/>
    <w:rsid w:val="00C949CB"/>
    <w:rsid w:val="00C96544"/>
    <w:rsid w:val="00C96C65"/>
    <w:rsid w:val="00CA0687"/>
    <w:rsid w:val="00CA1ECC"/>
    <w:rsid w:val="00CA1F8B"/>
    <w:rsid w:val="00CA3E00"/>
    <w:rsid w:val="00CA41C6"/>
    <w:rsid w:val="00CA45C3"/>
    <w:rsid w:val="00CB087C"/>
    <w:rsid w:val="00CB1713"/>
    <w:rsid w:val="00CB1D06"/>
    <w:rsid w:val="00CB6FDD"/>
    <w:rsid w:val="00CB72ED"/>
    <w:rsid w:val="00CB741F"/>
    <w:rsid w:val="00CC000C"/>
    <w:rsid w:val="00CC02C4"/>
    <w:rsid w:val="00CC1668"/>
    <w:rsid w:val="00CC2169"/>
    <w:rsid w:val="00CC3C3B"/>
    <w:rsid w:val="00CC4029"/>
    <w:rsid w:val="00CC6AD5"/>
    <w:rsid w:val="00CC74F3"/>
    <w:rsid w:val="00CC7817"/>
    <w:rsid w:val="00CC7F49"/>
    <w:rsid w:val="00CD11A0"/>
    <w:rsid w:val="00CD1473"/>
    <w:rsid w:val="00CD1E60"/>
    <w:rsid w:val="00CD27D1"/>
    <w:rsid w:val="00CD4303"/>
    <w:rsid w:val="00CD5DDC"/>
    <w:rsid w:val="00CD7655"/>
    <w:rsid w:val="00CE1079"/>
    <w:rsid w:val="00CE1D26"/>
    <w:rsid w:val="00CE21F4"/>
    <w:rsid w:val="00CE276E"/>
    <w:rsid w:val="00CE3095"/>
    <w:rsid w:val="00CE5558"/>
    <w:rsid w:val="00CE7617"/>
    <w:rsid w:val="00CF043C"/>
    <w:rsid w:val="00CF0A50"/>
    <w:rsid w:val="00CF260F"/>
    <w:rsid w:val="00CF492D"/>
    <w:rsid w:val="00CF7C7E"/>
    <w:rsid w:val="00D006E7"/>
    <w:rsid w:val="00D019D0"/>
    <w:rsid w:val="00D04366"/>
    <w:rsid w:val="00D04C6E"/>
    <w:rsid w:val="00D063CB"/>
    <w:rsid w:val="00D07A90"/>
    <w:rsid w:val="00D1146B"/>
    <w:rsid w:val="00D11AF6"/>
    <w:rsid w:val="00D11FEE"/>
    <w:rsid w:val="00D12E4C"/>
    <w:rsid w:val="00D15F4A"/>
    <w:rsid w:val="00D20036"/>
    <w:rsid w:val="00D20332"/>
    <w:rsid w:val="00D20C28"/>
    <w:rsid w:val="00D21798"/>
    <w:rsid w:val="00D2334D"/>
    <w:rsid w:val="00D23519"/>
    <w:rsid w:val="00D239D0"/>
    <w:rsid w:val="00D25466"/>
    <w:rsid w:val="00D276B5"/>
    <w:rsid w:val="00D3002D"/>
    <w:rsid w:val="00D31324"/>
    <w:rsid w:val="00D320BF"/>
    <w:rsid w:val="00D32DAC"/>
    <w:rsid w:val="00D35574"/>
    <w:rsid w:val="00D357AE"/>
    <w:rsid w:val="00D36793"/>
    <w:rsid w:val="00D373F9"/>
    <w:rsid w:val="00D37BE0"/>
    <w:rsid w:val="00D40828"/>
    <w:rsid w:val="00D415D8"/>
    <w:rsid w:val="00D43666"/>
    <w:rsid w:val="00D4451B"/>
    <w:rsid w:val="00D4572D"/>
    <w:rsid w:val="00D45E03"/>
    <w:rsid w:val="00D46D94"/>
    <w:rsid w:val="00D5000B"/>
    <w:rsid w:val="00D507BF"/>
    <w:rsid w:val="00D52317"/>
    <w:rsid w:val="00D52448"/>
    <w:rsid w:val="00D526CD"/>
    <w:rsid w:val="00D56F8F"/>
    <w:rsid w:val="00D5794A"/>
    <w:rsid w:val="00D57EBE"/>
    <w:rsid w:val="00D630D0"/>
    <w:rsid w:val="00D6338F"/>
    <w:rsid w:val="00D635A0"/>
    <w:rsid w:val="00D640EF"/>
    <w:rsid w:val="00D647B2"/>
    <w:rsid w:val="00D67305"/>
    <w:rsid w:val="00D70E34"/>
    <w:rsid w:val="00D710B1"/>
    <w:rsid w:val="00D7150C"/>
    <w:rsid w:val="00D71B6A"/>
    <w:rsid w:val="00D71C4B"/>
    <w:rsid w:val="00D75748"/>
    <w:rsid w:val="00D76824"/>
    <w:rsid w:val="00D773CD"/>
    <w:rsid w:val="00D8014E"/>
    <w:rsid w:val="00D831E1"/>
    <w:rsid w:val="00D8415A"/>
    <w:rsid w:val="00D84C0E"/>
    <w:rsid w:val="00D908E1"/>
    <w:rsid w:val="00D91DAF"/>
    <w:rsid w:val="00D9217F"/>
    <w:rsid w:val="00D93B84"/>
    <w:rsid w:val="00D95039"/>
    <w:rsid w:val="00D959E7"/>
    <w:rsid w:val="00D95C31"/>
    <w:rsid w:val="00D95DA9"/>
    <w:rsid w:val="00D960D5"/>
    <w:rsid w:val="00D9627E"/>
    <w:rsid w:val="00D963E3"/>
    <w:rsid w:val="00DA55EE"/>
    <w:rsid w:val="00DA7E9F"/>
    <w:rsid w:val="00DB0DE5"/>
    <w:rsid w:val="00DB18D5"/>
    <w:rsid w:val="00DB2BE3"/>
    <w:rsid w:val="00DB4EC2"/>
    <w:rsid w:val="00DB5CE3"/>
    <w:rsid w:val="00DB5E4C"/>
    <w:rsid w:val="00DB76AC"/>
    <w:rsid w:val="00DC166C"/>
    <w:rsid w:val="00DC2690"/>
    <w:rsid w:val="00DC4553"/>
    <w:rsid w:val="00DC6CCD"/>
    <w:rsid w:val="00DC75F9"/>
    <w:rsid w:val="00DD06B9"/>
    <w:rsid w:val="00DD0D2A"/>
    <w:rsid w:val="00DD2865"/>
    <w:rsid w:val="00DD5E2D"/>
    <w:rsid w:val="00DD5F1F"/>
    <w:rsid w:val="00DD72C5"/>
    <w:rsid w:val="00DD7918"/>
    <w:rsid w:val="00DE0A44"/>
    <w:rsid w:val="00DE14FF"/>
    <w:rsid w:val="00DE1E08"/>
    <w:rsid w:val="00DE23B2"/>
    <w:rsid w:val="00DE2ABA"/>
    <w:rsid w:val="00DE3183"/>
    <w:rsid w:val="00DE36A0"/>
    <w:rsid w:val="00DE3A41"/>
    <w:rsid w:val="00DE419F"/>
    <w:rsid w:val="00DE4B0B"/>
    <w:rsid w:val="00DE555A"/>
    <w:rsid w:val="00DE5888"/>
    <w:rsid w:val="00DE63B5"/>
    <w:rsid w:val="00DE64AD"/>
    <w:rsid w:val="00DE6C9C"/>
    <w:rsid w:val="00DE7F3F"/>
    <w:rsid w:val="00DF16B1"/>
    <w:rsid w:val="00DF4016"/>
    <w:rsid w:val="00DF4920"/>
    <w:rsid w:val="00DF6B67"/>
    <w:rsid w:val="00DF6C1B"/>
    <w:rsid w:val="00DF6ECB"/>
    <w:rsid w:val="00DF7139"/>
    <w:rsid w:val="00E02D57"/>
    <w:rsid w:val="00E03AEC"/>
    <w:rsid w:val="00E03B9F"/>
    <w:rsid w:val="00E04B9C"/>
    <w:rsid w:val="00E04CE6"/>
    <w:rsid w:val="00E062E4"/>
    <w:rsid w:val="00E0699D"/>
    <w:rsid w:val="00E072A5"/>
    <w:rsid w:val="00E07679"/>
    <w:rsid w:val="00E076DF"/>
    <w:rsid w:val="00E1083A"/>
    <w:rsid w:val="00E125B0"/>
    <w:rsid w:val="00E156F2"/>
    <w:rsid w:val="00E16C36"/>
    <w:rsid w:val="00E2351D"/>
    <w:rsid w:val="00E23774"/>
    <w:rsid w:val="00E2449D"/>
    <w:rsid w:val="00E24B66"/>
    <w:rsid w:val="00E26A98"/>
    <w:rsid w:val="00E31B87"/>
    <w:rsid w:val="00E33D11"/>
    <w:rsid w:val="00E34EC2"/>
    <w:rsid w:val="00E3506E"/>
    <w:rsid w:val="00E351E5"/>
    <w:rsid w:val="00E36596"/>
    <w:rsid w:val="00E3716C"/>
    <w:rsid w:val="00E401D5"/>
    <w:rsid w:val="00E40BE2"/>
    <w:rsid w:val="00E41368"/>
    <w:rsid w:val="00E413BB"/>
    <w:rsid w:val="00E41C4E"/>
    <w:rsid w:val="00E421B3"/>
    <w:rsid w:val="00E42774"/>
    <w:rsid w:val="00E43D1E"/>
    <w:rsid w:val="00E477FF"/>
    <w:rsid w:val="00E506BD"/>
    <w:rsid w:val="00E50846"/>
    <w:rsid w:val="00E50E8B"/>
    <w:rsid w:val="00E52D19"/>
    <w:rsid w:val="00E53092"/>
    <w:rsid w:val="00E53A89"/>
    <w:rsid w:val="00E54B6F"/>
    <w:rsid w:val="00E56D6A"/>
    <w:rsid w:val="00E56EE7"/>
    <w:rsid w:val="00E5732B"/>
    <w:rsid w:val="00E57615"/>
    <w:rsid w:val="00E57C62"/>
    <w:rsid w:val="00E60338"/>
    <w:rsid w:val="00E60A46"/>
    <w:rsid w:val="00E61AC0"/>
    <w:rsid w:val="00E62A1A"/>
    <w:rsid w:val="00E638E1"/>
    <w:rsid w:val="00E662E8"/>
    <w:rsid w:val="00E66367"/>
    <w:rsid w:val="00E66597"/>
    <w:rsid w:val="00E7210E"/>
    <w:rsid w:val="00E72A1D"/>
    <w:rsid w:val="00E72BF6"/>
    <w:rsid w:val="00E73574"/>
    <w:rsid w:val="00E73589"/>
    <w:rsid w:val="00E753DD"/>
    <w:rsid w:val="00E76571"/>
    <w:rsid w:val="00E7671C"/>
    <w:rsid w:val="00E81CC2"/>
    <w:rsid w:val="00E82E10"/>
    <w:rsid w:val="00E83FED"/>
    <w:rsid w:val="00E840A1"/>
    <w:rsid w:val="00E857BC"/>
    <w:rsid w:val="00E859CD"/>
    <w:rsid w:val="00E85F90"/>
    <w:rsid w:val="00E8606E"/>
    <w:rsid w:val="00E90D86"/>
    <w:rsid w:val="00E91083"/>
    <w:rsid w:val="00E91698"/>
    <w:rsid w:val="00E919DC"/>
    <w:rsid w:val="00E924C1"/>
    <w:rsid w:val="00E92988"/>
    <w:rsid w:val="00E92EA2"/>
    <w:rsid w:val="00E944EC"/>
    <w:rsid w:val="00E954A3"/>
    <w:rsid w:val="00E96341"/>
    <w:rsid w:val="00EA06BD"/>
    <w:rsid w:val="00EA4BBF"/>
    <w:rsid w:val="00EA6077"/>
    <w:rsid w:val="00EA7AF0"/>
    <w:rsid w:val="00EB01B6"/>
    <w:rsid w:val="00EB1E68"/>
    <w:rsid w:val="00EB3532"/>
    <w:rsid w:val="00EB75EF"/>
    <w:rsid w:val="00EC0649"/>
    <w:rsid w:val="00EC098F"/>
    <w:rsid w:val="00EC0E36"/>
    <w:rsid w:val="00EC38C4"/>
    <w:rsid w:val="00EC3B4C"/>
    <w:rsid w:val="00EC54B6"/>
    <w:rsid w:val="00ED2EAE"/>
    <w:rsid w:val="00ED4BC3"/>
    <w:rsid w:val="00ED75FF"/>
    <w:rsid w:val="00ED7AEC"/>
    <w:rsid w:val="00EE0635"/>
    <w:rsid w:val="00EE1060"/>
    <w:rsid w:val="00EE120A"/>
    <w:rsid w:val="00EE290B"/>
    <w:rsid w:val="00EE305F"/>
    <w:rsid w:val="00EE307F"/>
    <w:rsid w:val="00EE4C34"/>
    <w:rsid w:val="00EE4C47"/>
    <w:rsid w:val="00EE7E82"/>
    <w:rsid w:val="00EF13E7"/>
    <w:rsid w:val="00EF1ED1"/>
    <w:rsid w:val="00EF75F8"/>
    <w:rsid w:val="00EF7D7B"/>
    <w:rsid w:val="00F00197"/>
    <w:rsid w:val="00F0060D"/>
    <w:rsid w:val="00F01089"/>
    <w:rsid w:val="00F02527"/>
    <w:rsid w:val="00F0298D"/>
    <w:rsid w:val="00F03084"/>
    <w:rsid w:val="00F031BB"/>
    <w:rsid w:val="00F03E4D"/>
    <w:rsid w:val="00F047A2"/>
    <w:rsid w:val="00F064EB"/>
    <w:rsid w:val="00F070C4"/>
    <w:rsid w:val="00F10400"/>
    <w:rsid w:val="00F10EA6"/>
    <w:rsid w:val="00F11173"/>
    <w:rsid w:val="00F13C48"/>
    <w:rsid w:val="00F166F0"/>
    <w:rsid w:val="00F21A20"/>
    <w:rsid w:val="00F2241D"/>
    <w:rsid w:val="00F2509A"/>
    <w:rsid w:val="00F26698"/>
    <w:rsid w:val="00F30D5A"/>
    <w:rsid w:val="00F32EA5"/>
    <w:rsid w:val="00F36049"/>
    <w:rsid w:val="00F36AC5"/>
    <w:rsid w:val="00F417D5"/>
    <w:rsid w:val="00F41815"/>
    <w:rsid w:val="00F46688"/>
    <w:rsid w:val="00F50AD9"/>
    <w:rsid w:val="00F51FAD"/>
    <w:rsid w:val="00F520D5"/>
    <w:rsid w:val="00F55D26"/>
    <w:rsid w:val="00F604BF"/>
    <w:rsid w:val="00F60EB6"/>
    <w:rsid w:val="00F60F76"/>
    <w:rsid w:val="00F61540"/>
    <w:rsid w:val="00F622D9"/>
    <w:rsid w:val="00F631C4"/>
    <w:rsid w:val="00F63251"/>
    <w:rsid w:val="00F6344E"/>
    <w:rsid w:val="00F6378C"/>
    <w:rsid w:val="00F63DD6"/>
    <w:rsid w:val="00F66222"/>
    <w:rsid w:val="00F67BFF"/>
    <w:rsid w:val="00F67D2B"/>
    <w:rsid w:val="00F700A1"/>
    <w:rsid w:val="00F734F9"/>
    <w:rsid w:val="00F74BB2"/>
    <w:rsid w:val="00F75058"/>
    <w:rsid w:val="00F76354"/>
    <w:rsid w:val="00F82F34"/>
    <w:rsid w:val="00F84682"/>
    <w:rsid w:val="00F849C7"/>
    <w:rsid w:val="00F853F4"/>
    <w:rsid w:val="00F867FF"/>
    <w:rsid w:val="00F8759E"/>
    <w:rsid w:val="00F90CD2"/>
    <w:rsid w:val="00F917B5"/>
    <w:rsid w:val="00F92EE5"/>
    <w:rsid w:val="00F94FB0"/>
    <w:rsid w:val="00F95F09"/>
    <w:rsid w:val="00F972F1"/>
    <w:rsid w:val="00FA3445"/>
    <w:rsid w:val="00FA390D"/>
    <w:rsid w:val="00FA42A0"/>
    <w:rsid w:val="00FA5E17"/>
    <w:rsid w:val="00FA6C9C"/>
    <w:rsid w:val="00FA7CB5"/>
    <w:rsid w:val="00FB1D12"/>
    <w:rsid w:val="00FB2590"/>
    <w:rsid w:val="00FB3DC1"/>
    <w:rsid w:val="00FB4DC3"/>
    <w:rsid w:val="00FB5BB4"/>
    <w:rsid w:val="00FB6A03"/>
    <w:rsid w:val="00FC0D1D"/>
    <w:rsid w:val="00FC129F"/>
    <w:rsid w:val="00FC1E7E"/>
    <w:rsid w:val="00FC2D40"/>
    <w:rsid w:val="00FC40BA"/>
    <w:rsid w:val="00FC55D2"/>
    <w:rsid w:val="00FC5C2E"/>
    <w:rsid w:val="00FD0E2E"/>
    <w:rsid w:val="00FD3261"/>
    <w:rsid w:val="00FD4B54"/>
    <w:rsid w:val="00FD6333"/>
    <w:rsid w:val="00FE240A"/>
    <w:rsid w:val="00FE30CC"/>
    <w:rsid w:val="00FE38F9"/>
    <w:rsid w:val="00FE7CA8"/>
    <w:rsid w:val="00FF030A"/>
    <w:rsid w:val="00FF0A20"/>
    <w:rsid w:val="00FF1D9C"/>
    <w:rsid w:val="00FF2824"/>
    <w:rsid w:val="00FF30BB"/>
    <w:rsid w:val="00FF41E2"/>
    <w:rsid w:val="00FF7C13"/>
    <w:rsid w:val="00FF7E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  <w15:docId w15:val="{BBB3EEA0-8862-451D-B7D6-6D046137CF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C11D9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1D93"/>
  </w:style>
  <w:style w:type="paragraph" w:styleId="Revision">
    <w:name w:val="Revision"/>
    <w:hidden/>
    <w:uiPriority w:val="99"/>
    <w:semiHidden/>
    <w:rsid w:val="000B41B6"/>
    <w:pPr>
      <w:widowControl/>
      <w:jc w:val="left"/>
    </w:pPr>
  </w:style>
  <w:style w:type="paragraph" w:styleId="ListParagraph">
    <w:name w:val="List Paragraph"/>
    <w:basedOn w:val="Normal"/>
    <w:uiPriority w:val="34"/>
    <w:qFormat/>
    <w:rsid w:val="007D6BE0"/>
    <w:pPr>
      <w:widowControl/>
      <w:spacing w:after="200" w:line="276" w:lineRule="auto"/>
      <w:ind w:left="720"/>
      <w:contextualSpacing/>
      <w:jc w:val="left"/>
    </w:pPr>
    <w:rPr>
      <w:rFonts w:asciiTheme="minorHAnsi" w:eastAsiaTheme="minorHAnsi" w:hAnsiTheme="minorHAnsi" w:cstheme="minorBidi"/>
      <w:sz w:val="22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6755EE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147CBA"/>
  </w:style>
  <w:style w:type="character" w:styleId="CommentReference">
    <w:name w:val="annotation reference"/>
    <w:basedOn w:val="DefaultParagraphFont"/>
    <w:uiPriority w:val="99"/>
    <w:semiHidden/>
    <w:unhideWhenUsed/>
    <w:rsid w:val="008B2D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B2D5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B2D5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2D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2D50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9908F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08F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9908F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908F6"/>
    <w:rPr>
      <w:noProof/>
    </w:rPr>
  </w:style>
  <w:style w:type="paragraph" w:styleId="NormalWeb">
    <w:name w:val="Normal (Web)"/>
    <w:basedOn w:val="Normal"/>
    <w:uiPriority w:val="99"/>
    <w:semiHidden/>
    <w:unhideWhenUsed/>
    <w:rsid w:val="009E70FB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</w:rPr>
  </w:style>
  <w:style w:type="character" w:styleId="Emphasis">
    <w:name w:val="Emphasis"/>
    <w:basedOn w:val="DefaultParagraphFont"/>
    <w:uiPriority w:val="20"/>
    <w:qFormat/>
    <w:rsid w:val="003D02C3"/>
    <w:rPr>
      <w:i/>
      <w:iCs/>
    </w:rPr>
  </w:style>
  <w:style w:type="character" w:styleId="Strong">
    <w:name w:val="Strong"/>
    <w:basedOn w:val="DefaultParagraphFont"/>
    <w:uiPriority w:val="22"/>
    <w:qFormat/>
    <w:rsid w:val="003D02C3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957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0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20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509688">
          <w:marLeft w:val="0"/>
          <w:marRight w:val="0"/>
          <w:marTop w:val="60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946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1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8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46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47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278089">
          <w:marLeft w:val="0"/>
          <w:marRight w:val="0"/>
          <w:marTop w:val="60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200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33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39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11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73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3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vjin@mcw.ed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97BA41-71B5-43A7-8AF8-5DCD3E5615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17</Pages>
  <Words>8511</Words>
  <Characters>48518</Characters>
  <Application>Microsoft Office Word</Application>
  <DocSecurity>0</DocSecurity>
  <Lines>404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>Swati Madhu</cp:lastModifiedBy>
  <cp:revision>4</cp:revision>
  <dcterms:created xsi:type="dcterms:W3CDTF">2025-12-04T00:46:00Z</dcterms:created>
  <dcterms:modified xsi:type="dcterms:W3CDTF">2026-01-12T0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715554084b6a3f5e957734f7bc0a214320c29b962d00a0a526411b9a5528181</vt:lpwstr>
  </property>
</Properties>
</file>